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539EE24" w14:textId="6C7BAA91" w:rsidR="00FB3A68" w:rsidRPr="00F1446F" w:rsidRDefault="00FB3A68" w:rsidP="00AA6627">
      <w:pPr>
        <w:spacing w:beforeLines="150" w:before="540" w:line="520" w:lineRule="exact"/>
        <w:jc w:val="center"/>
        <w:rPr>
          <w:rFonts w:ascii="Times New Roman" w:hAnsi="Times New Roman" w:cs="Times New Roman"/>
          <w:b/>
          <w:sz w:val="32"/>
          <w:szCs w:val="32"/>
          <w:lang w:val="en-AU"/>
        </w:rPr>
      </w:pPr>
      <w:r w:rsidRPr="00F1446F">
        <w:rPr>
          <w:rFonts w:ascii="Times New Roman" w:hAnsi="Times New Roman" w:cs="Times New Roman"/>
          <w:b/>
          <w:sz w:val="32"/>
          <w:szCs w:val="32"/>
          <w:lang w:val="en-AU"/>
        </w:rPr>
        <w:t>Applying</w:t>
      </w:r>
      <w:r w:rsidR="0049651D" w:rsidRPr="00F1446F">
        <w:rPr>
          <w:rFonts w:ascii="Times New Roman" w:hAnsi="Times New Roman" w:cs="Times New Roman"/>
          <w:b/>
          <w:sz w:val="32"/>
          <w:szCs w:val="32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32"/>
          <w:szCs w:val="32"/>
          <w:lang w:val="en-AU"/>
        </w:rPr>
        <w:t>Grey</w:t>
      </w:r>
      <w:r w:rsidR="0049651D" w:rsidRPr="00F1446F">
        <w:rPr>
          <w:rFonts w:ascii="Times New Roman" w:hAnsi="Times New Roman" w:cs="Times New Roman"/>
          <w:b/>
          <w:sz w:val="32"/>
          <w:szCs w:val="32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32"/>
          <w:szCs w:val="32"/>
          <w:lang w:val="en-AU"/>
        </w:rPr>
        <w:t>Relational</w:t>
      </w:r>
      <w:r w:rsidR="0049651D" w:rsidRPr="00F1446F">
        <w:rPr>
          <w:rFonts w:ascii="Times New Roman" w:hAnsi="Times New Roman" w:cs="Times New Roman"/>
          <w:b/>
          <w:sz w:val="32"/>
          <w:szCs w:val="32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32"/>
          <w:szCs w:val="32"/>
          <w:lang w:val="en-AU"/>
        </w:rPr>
        <w:t>Analysis</w:t>
      </w:r>
      <w:r w:rsidR="0049651D" w:rsidRPr="00F1446F">
        <w:rPr>
          <w:rFonts w:ascii="Times New Roman" w:hAnsi="Times New Roman" w:cs="Times New Roman"/>
          <w:b/>
          <w:sz w:val="32"/>
          <w:szCs w:val="32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32"/>
          <w:szCs w:val="32"/>
          <w:lang w:val="en-AU"/>
        </w:rPr>
        <w:t>to</w:t>
      </w:r>
      <w:r w:rsidR="0049651D" w:rsidRPr="00F1446F">
        <w:rPr>
          <w:rFonts w:ascii="Times New Roman" w:hAnsi="Times New Roman" w:cs="Times New Roman"/>
          <w:b/>
          <w:sz w:val="32"/>
          <w:szCs w:val="32"/>
          <w:lang w:val="en-AU"/>
        </w:rPr>
        <w:t xml:space="preserve"> </w:t>
      </w:r>
      <w:r w:rsidR="00AA6627" w:rsidRPr="00F1446F">
        <w:rPr>
          <w:rFonts w:ascii="Times New Roman" w:hAnsi="Times New Roman" w:cs="Times New Roman"/>
          <w:b/>
          <w:sz w:val="32"/>
          <w:szCs w:val="32"/>
          <w:lang w:val="en-AU"/>
        </w:rPr>
        <w:t>Evaluate</w:t>
      </w:r>
      <w:r w:rsidR="0049651D" w:rsidRPr="00F1446F">
        <w:rPr>
          <w:rFonts w:ascii="Times New Roman" w:hAnsi="Times New Roman" w:cs="Times New Roman"/>
          <w:b/>
          <w:sz w:val="32"/>
          <w:szCs w:val="32"/>
          <w:lang w:val="en-AU"/>
        </w:rPr>
        <w:t xml:space="preserve"> </w:t>
      </w:r>
      <w:r w:rsidR="00AA6627" w:rsidRPr="00F1446F">
        <w:rPr>
          <w:rFonts w:ascii="Times New Roman" w:hAnsi="Times New Roman" w:cs="Times New Roman"/>
          <w:b/>
          <w:sz w:val="32"/>
          <w:szCs w:val="32"/>
          <w:lang w:val="en-AU"/>
        </w:rPr>
        <w:t>Internal</w:t>
      </w:r>
      <w:r w:rsidR="0049651D" w:rsidRPr="00F1446F">
        <w:rPr>
          <w:rFonts w:ascii="Times New Roman" w:hAnsi="Times New Roman" w:cs="Times New Roman"/>
          <w:b/>
          <w:sz w:val="32"/>
          <w:szCs w:val="32"/>
          <w:lang w:val="en-AU"/>
        </w:rPr>
        <w:t xml:space="preserve"> </w:t>
      </w:r>
      <w:r w:rsidR="00AA6627" w:rsidRPr="00F1446F">
        <w:rPr>
          <w:rFonts w:ascii="Times New Roman" w:hAnsi="Times New Roman" w:cs="Times New Roman"/>
          <w:b/>
          <w:sz w:val="32"/>
          <w:szCs w:val="32"/>
          <w:lang w:val="en-AU"/>
        </w:rPr>
        <w:t>Marketing</w:t>
      </w:r>
      <w:r w:rsidR="0049651D" w:rsidRPr="00F1446F">
        <w:rPr>
          <w:rFonts w:ascii="Times New Roman" w:hAnsi="Times New Roman" w:cs="Times New Roman"/>
          <w:b/>
          <w:sz w:val="32"/>
          <w:szCs w:val="32"/>
          <w:lang w:val="en-AU"/>
        </w:rPr>
        <w:t xml:space="preserve"> </w:t>
      </w:r>
      <w:r w:rsidR="00AA6627" w:rsidRPr="00F1446F">
        <w:rPr>
          <w:rFonts w:ascii="Times New Roman" w:hAnsi="Times New Roman" w:cs="Times New Roman"/>
          <w:b/>
          <w:sz w:val="32"/>
          <w:szCs w:val="32"/>
          <w:lang w:val="en-AU"/>
        </w:rPr>
        <w:t>Practice</w:t>
      </w:r>
      <w:r w:rsidR="00213073">
        <w:rPr>
          <w:rFonts w:ascii="Times New Roman" w:hAnsi="Times New Roman" w:cs="Times New Roman" w:hint="eastAsia"/>
          <w:b/>
          <w:sz w:val="32"/>
          <w:szCs w:val="32"/>
          <w:lang w:val="en-AU"/>
        </w:rPr>
        <w:t xml:space="preserve">: </w:t>
      </w:r>
      <w:bookmarkStart w:id="0" w:name="_GoBack"/>
      <w:bookmarkEnd w:id="0"/>
      <w:r w:rsidRPr="00F1446F">
        <w:rPr>
          <w:rFonts w:ascii="Times New Roman" w:hAnsi="Times New Roman" w:cs="Times New Roman"/>
          <w:b/>
          <w:sz w:val="32"/>
          <w:szCs w:val="32"/>
          <w:lang w:val="en-AU"/>
        </w:rPr>
        <w:t>A</w:t>
      </w:r>
      <w:r w:rsidR="0049651D" w:rsidRPr="00F1446F">
        <w:rPr>
          <w:rFonts w:ascii="Times New Roman" w:hAnsi="Times New Roman" w:cs="Times New Roman"/>
          <w:b/>
          <w:sz w:val="32"/>
          <w:szCs w:val="32"/>
          <w:lang w:val="en-AU"/>
        </w:rPr>
        <w:t xml:space="preserve"> </w:t>
      </w:r>
      <w:r w:rsidR="00AA6627" w:rsidRPr="00F1446F">
        <w:rPr>
          <w:rFonts w:ascii="Times New Roman" w:hAnsi="Times New Roman" w:cs="Times New Roman"/>
          <w:b/>
          <w:sz w:val="32"/>
          <w:szCs w:val="32"/>
          <w:lang w:val="en-AU"/>
        </w:rPr>
        <w:t>Cross-Cultural</w:t>
      </w:r>
      <w:r w:rsidR="0049651D" w:rsidRPr="00F1446F">
        <w:rPr>
          <w:rFonts w:ascii="Times New Roman" w:hAnsi="Times New Roman" w:cs="Times New Roman"/>
          <w:b/>
          <w:sz w:val="32"/>
          <w:szCs w:val="32"/>
          <w:lang w:val="en-AU"/>
        </w:rPr>
        <w:t xml:space="preserve"> </w:t>
      </w:r>
      <w:r w:rsidR="00AA6627" w:rsidRPr="00F1446F">
        <w:rPr>
          <w:rFonts w:ascii="Times New Roman" w:hAnsi="Times New Roman" w:cs="Times New Roman"/>
          <w:b/>
          <w:sz w:val="32"/>
          <w:szCs w:val="32"/>
          <w:lang w:val="en-AU"/>
        </w:rPr>
        <w:t>Case</w:t>
      </w:r>
      <w:r w:rsidR="0049651D" w:rsidRPr="00F1446F">
        <w:rPr>
          <w:rFonts w:ascii="Times New Roman" w:hAnsi="Times New Roman" w:cs="Times New Roman"/>
          <w:b/>
          <w:sz w:val="32"/>
          <w:szCs w:val="32"/>
          <w:lang w:val="en-AU"/>
        </w:rPr>
        <w:t xml:space="preserve"> </w:t>
      </w:r>
      <w:r w:rsidR="00AA6627" w:rsidRPr="00F1446F">
        <w:rPr>
          <w:rFonts w:ascii="Times New Roman" w:hAnsi="Times New Roman" w:cs="Times New Roman"/>
          <w:b/>
          <w:sz w:val="32"/>
          <w:szCs w:val="32"/>
          <w:lang w:val="en-AU"/>
        </w:rPr>
        <w:t>Study</w:t>
      </w:r>
      <w:r w:rsidR="0049651D" w:rsidRPr="00F1446F">
        <w:rPr>
          <w:rFonts w:ascii="Times New Roman" w:hAnsi="Times New Roman" w:cs="Times New Roman"/>
          <w:b/>
          <w:sz w:val="32"/>
          <w:szCs w:val="32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32"/>
          <w:szCs w:val="32"/>
          <w:lang w:val="en-AU"/>
        </w:rPr>
        <w:t>in</w:t>
      </w:r>
      <w:r w:rsidR="0049651D" w:rsidRPr="00F1446F">
        <w:rPr>
          <w:rFonts w:ascii="Times New Roman" w:hAnsi="Times New Roman" w:cs="Times New Roman"/>
          <w:b/>
          <w:sz w:val="32"/>
          <w:szCs w:val="32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32"/>
          <w:szCs w:val="32"/>
          <w:lang w:val="en-AU"/>
        </w:rPr>
        <w:t>Taiwan</w:t>
      </w:r>
      <w:r w:rsidR="0049651D" w:rsidRPr="00F1446F">
        <w:rPr>
          <w:rFonts w:ascii="Times New Roman" w:hAnsi="Times New Roman" w:cs="Times New Roman"/>
          <w:b/>
          <w:sz w:val="32"/>
          <w:szCs w:val="32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32"/>
          <w:szCs w:val="32"/>
          <w:lang w:val="en-AU"/>
        </w:rPr>
        <w:t>and</w:t>
      </w:r>
      <w:r w:rsidR="0049651D" w:rsidRPr="00F1446F">
        <w:rPr>
          <w:rFonts w:ascii="Times New Roman" w:hAnsi="Times New Roman" w:cs="Times New Roman"/>
          <w:b/>
          <w:sz w:val="32"/>
          <w:szCs w:val="32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32"/>
          <w:szCs w:val="32"/>
          <w:lang w:val="en-AU"/>
        </w:rPr>
        <w:t>Mainland</w:t>
      </w:r>
      <w:r w:rsidR="0049651D" w:rsidRPr="00F1446F">
        <w:rPr>
          <w:rFonts w:ascii="Times New Roman" w:hAnsi="Times New Roman" w:cs="Times New Roman"/>
          <w:b/>
          <w:sz w:val="32"/>
          <w:szCs w:val="32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32"/>
          <w:szCs w:val="32"/>
          <w:lang w:val="en-AU"/>
        </w:rPr>
        <w:t>China</w:t>
      </w:r>
      <w:r w:rsidR="0049651D" w:rsidRPr="00F1446F">
        <w:rPr>
          <w:rFonts w:ascii="Times New Roman" w:hAnsi="Times New Roman" w:cs="Times New Roman"/>
          <w:b/>
          <w:sz w:val="32"/>
          <w:szCs w:val="32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32"/>
          <w:szCs w:val="32"/>
          <w:lang w:val="en-AU"/>
        </w:rPr>
        <w:t>hotels</w:t>
      </w:r>
    </w:p>
    <w:p w14:paraId="0A71B440" w14:textId="77777777" w:rsidR="00FB3A68" w:rsidRPr="00F1446F" w:rsidRDefault="00FB3A68" w:rsidP="00AA6627">
      <w:pPr>
        <w:pStyle w:val="Web"/>
        <w:suppressAutoHyphens/>
        <w:overflowPunct w:val="0"/>
        <w:adjustRightInd w:val="0"/>
        <w:spacing w:before="0" w:beforeAutospacing="0" w:after="0" w:afterAutospacing="0" w:line="360" w:lineRule="exact"/>
        <w:jc w:val="center"/>
        <w:textAlignment w:val="top"/>
        <w:rPr>
          <w:rFonts w:ascii="Times New Roman" w:hAnsi="Times New Roman" w:cs="Times New Roman"/>
          <w:iCs/>
          <w:sz w:val="26"/>
          <w:szCs w:val="26"/>
        </w:rPr>
      </w:pPr>
    </w:p>
    <w:p w14:paraId="210B58DD" w14:textId="0EA06145" w:rsidR="00AA6627" w:rsidRPr="00F1446F" w:rsidRDefault="00FB3A68" w:rsidP="00AA6627">
      <w:pPr>
        <w:pStyle w:val="Web"/>
        <w:suppressAutoHyphens/>
        <w:overflowPunct w:val="0"/>
        <w:adjustRightInd w:val="0"/>
        <w:spacing w:before="0" w:beforeAutospacing="0" w:after="0" w:afterAutospacing="0" w:line="360" w:lineRule="exact"/>
        <w:jc w:val="center"/>
        <w:textAlignment w:val="top"/>
        <w:rPr>
          <w:rFonts w:ascii="Times New Roman" w:hAnsi="Times New Roman" w:cs="Times New Roman"/>
          <w:iCs/>
          <w:sz w:val="26"/>
          <w:szCs w:val="26"/>
        </w:rPr>
      </w:pPr>
      <w:r w:rsidRPr="00F1446F">
        <w:rPr>
          <w:rFonts w:ascii="Times New Roman" w:hAnsi="Times New Roman" w:cs="Times New Roman"/>
          <w:iCs/>
          <w:sz w:val="26"/>
          <w:szCs w:val="26"/>
        </w:rPr>
        <w:t>Yu-Ting</w:t>
      </w:r>
      <w:r w:rsidR="0049651D" w:rsidRPr="00F1446F">
        <w:rPr>
          <w:rFonts w:ascii="Times New Roman" w:hAnsi="Times New Roman" w:cs="Times New Roman"/>
          <w:iCs/>
          <w:sz w:val="26"/>
          <w:szCs w:val="26"/>
        </w:rPr>
        <w:t xml:space="preserve"> </w:t>
      </w:r>
      <w:r w:rsidR="00AA6627" w:rsidRPr="00F1446F">
        <w:rPr>
          <w:rFonts w:ascii="Times New Roman" w:hAnsi="Times New Roman" w:cs="Times New Roman"/>
          <w:iCs/>
          <w:sz w:val="26"/>
          <w:szCs w:val="26"/>
        </w:rPr>
        <w:t>Huang</w:t>
      </w:r>
    </w:p>
    <w:p w14:paraId="142D4B1B" w14:textId="6DDED0F1" w:rsidR="00AA6627" w:rsidRPr="00F1446F" w:rsidRDefault="00AA6627" w:rsidP="00AA6627">
      <w:pPr>
        <w:pStyle w:val="Web"/>
        <w:suppressAutoHyphens/>
        <w:overflowPunct w:val="0"/>
        <w:adjustRightInd w:val="0"/>
        <w:spacing w:before="0" w:beforeAutospacing="0" w:after="0" w:afterAutospacing="0" w:line="360" w:lineRule="exact"/>
        <w:jc w:val="center"/>
        <w:textAlignment w:val="top"/>
        <w:rPr>
          <w:rFonts w:ascii="Times New Roman" w:hAnsi="Times New Roman" w:cs="Times New Roman"/>
          <w:iCs/>
          <w:sz w:val="26"/>
          <w:szCs w:val="26"/>
        </w:rPr>
      </w:pPr>
      <w:r w:rsidRPr="00F1446F">
        <w:rPr>
          <w:rFonts w:ascii="Times New Roman" w:hAnsi="Times New Roman" w:cs="Times New Roman"/>
          <w:iCs/>
          <w:sz w:val="26"/>
          <w:szCs w:val="26"/>
        </w:rPr>
        <w:t>Department</w:t>
      </w:r>
      <w:r w:rsidR="0049651D" w:rsidRPr="00F1446F">
        <w:rPr>
          <w:rFonts w:ascii="Times New Roman" w:hAnsi="Times New Roman" w:cs="Times New Roman"/>
          <w:iCs/>
          <w:sz w:val="26"/>
          <w:szCs w:val="26"/>
        </w:rPr>
        <w:t xml:space="preserve"> </w:t>
      </w:r>
      <w:r w:rsidRPr="00F1446F">
        <w:rPr>
          <w:rFonts w:ascii="Times New Roman" w:hAnsi="Times New Roman" w:cs="Times New Roman"/>
          <w:iCs/>
          <w:sz w:val="26"/>
          <w:szCs w:val="26"/>
        </w:rPr>
        <w:t>of</w:t>
      </w:r>
      <w:r w:rsidR="0049651D" w:rsidRPr="00F1446F">
        <w:rPr>
          <w:rFonts w:ascii="Times New Roman" w:hAnsi="Times New Roman" w:cs="Times New Roman"/>
          <w:iCs/>
          <w:sz w:val="26"/>
          <w:szCs w:val="26"/>
        </w:rPr>
        <w:t xml:space="preserve"> </w:t>
      </w:r>
      <w:r w:rsidRPr="00F1446F">
        <w:rPr>
          <w:rFonts w:ascii="Times New Roman" w:hAnsi="Times New Roman" w:cs="Times New Roman"/>
          <w:iCs/>
          <w:sz w:val="26"/>
          <w:szCs w:val="26"/>
        </w:rPr>
        <w:t>Tourism,</w:t>
      </w:r>
      <w:r w:rsidR="0049651D" w:rsidRPr="00F1446F">
        <w:rPr>
          <w:rFonts w:ascii="Times New Roman" w:hAnsi="Times New Roman" w:cs="Times New Roman"/>
          <w:iCs/>
          <w:sz w:val="26"/>
          <w:szCs w:val="26"/>
        </w:rPr>
        <w:t xml:space="preserve"> </w:t>
      </w:r>
      <w:r w:rsidRPr="00F1446F">
        <w:rPr>
          <w:rFonts w:ascii="Times New Roman" w:hAnsi="Times New Roman" w:cs="Times New Roman"/>
          <w:iCs/>
          <w:sz w:val="26"/>
          <w:szCs w:val="26"/>
        </w:rPr>
        <w:t>Shih</w:t>
      </w:r>
      <w:r w:rsidR="0049651D" w:rsidRPr="00F1446F">
        <w:rPr>
          <w:rFonts w:ascii="Times New Roman" w:hAnsi="Times New Roman" w:cs="Times New Roman"/>
          <w:iCs/>
          <w:sz w:val="26"/>
          <w:szCs w:val="26"/>
        </w:rPr>
        <w:t xml:space="preserve"> </w:t>
      </w:r>
      <w:proofErr w:type="spellStart"/>
      <w:r w:rsidRPr="00F1446F">
        <w:rPr>
          <w:rFonts w:ascii="Times New Roman" w:hAnsi="Times New Roman" w:cs="Times New Roman"/>
          <w:iCs/>
          <w:sz w:val="26"/>
          <w:szCs w:val="26"/>
        </w:rPr>
        <w:t>Hsin</w:t>
      </w:r>
      <w:proofErr w:type="spellEnd"/>
      <w:r w:rsidR="0049651D" w:rsidRPr="00F1446F">
        <w:rPr>
          <w:rFonts w:ascii="Times New Roman" w:hAnsi="Times New Roman" w:cs="Times New Roman"/>
          <w:iCs/>
          <w:sz w:val="26"/>
          <w:szCs w:val="26"/>
        </w:rPr>
        <w:t xml:space="preserve"> </w:t>
      </w:r>
      <w:r w:rsidRPr="00F1446F">
        <w:rPr>
          <w:rFonts w:ascii="Times New Roman" w:hAnsi="Times New Roman" w:cs="Times New Roman"/>
          <w:iCs/>
          <w:sz w:val="26"/>
          <w:szCs w:val="26"/>
        </w:rPr>
        <w:t>University</w:t>
      </w:r>
      <w:r w:rsidR="0049651D" w:rsidRPr="00F1446F">
        <w:rPr>
          <w:rFonts w:ascii="Times New Roman" w:hAnsi="Times New Roman" w:cs="Times New Roman"/>
          <w:iCs/>
          <w:sz w:val="26"/>
          <w:szCs w:val="26"/>
        </w:rPr>
        <w:t xml:space="preserve"> </w:t>
      </w:r>
    </w:p>
    <w:p w14:paraId="5063822C" w14:textId="2C2744BE" w:rsidR="00AA6627" w:rsidRPr="00F1446F" w:rsidRDefault="00AA6627" w:rsidP="00AA6627">
      <w:pPr>
        <w:pStyle w:val="Web"/>
        <w:suppressAutoHyphens/>
        <w:overflowPunct w:val="0"/>
        <w:adjustRightInd w:val="0"/>
        <w:spacing w:before="0" w:beforeAutospacing="0" w:after="0" w:afterAutospacing="0" w:line="360" w:lineRule="exact"/>
        <w:jc w:val="center"/>
        <w:textAlignment w:val="top"/>
        <w:rPr>
          <w:rFonts w:ascii="Times New Roman" w:hAnsi="Times New Roman" w:cs="Times New Roman"/>
          <w:iCs/>
          <w:sz w:val="26"/>
          <w:szCs w:val="26"/>
        </w:rPr>
      </w:pPr>
      <w:r w:rsidRPr="00F1446F">
        <w:rPr>
          <w:rFonts w:ascii="Times New Roman" w:hAnsi="Times New Roman" w:cs="Times New Roman"/>
          <w:iCs/>
          <w:sz w:val="26"/>
          <w:szCs w:val="26"/>
        </w:rPr>
        <w:t>Email:ythuang@mail.shu.edu.tw</w:t>
      </w:r>
    </w:p>
    <w:p w14:paraId="7984F3E7" w14:textId="77777777" w:rsidR="00AA6627" w:rsidRPr="00F1446F" w:rsidRDefault="00AA6627" w:rsidP="00AA6627">
      <w:pPr>
        <w:pStyle w:val="Web"/>
        <w:suppressAutoHyphens/>
        <w:overflowPunct w:val="0"/>
        <w:adjustRightInd w:val="0"/>
        <w:spacing w:before="0" w:beforeAutospacing="0" w:after="0" w:afterAutospacing="0" w:line="360" w:lineRule="exact"/>
        <w:jc w:val="center"/>
        <w:textAlignment w:val="top"/>
        <w:rPr>
          <w:rFonts w:ascii="Times New Roman" w:hAnsi="Times New Roman" w:cs="Times New Roman"/>
          <w:iCs/>
          <w:sz w:val="26"/>
          <w:szCs w:val="26"/>
        </w:rPr>
      </w:pPr>
    </w:p>
    <w:p w14:paraId="4A24CF1E" w14:textId="618DCF04" w:rsidR="00AA6627" w:rsidRPr="00F1446F" w:rsidRDefault="00FB3A68" w:rsidP="00AA6627">
      <w:pPr>
        <w:pStyle w:val="Web"/>
        <w:suppressAutoHyphens/>
        <w:overflowPunct w:val="0"/>
        <w:adjustRightInd w:val="0"/>
        <w:spacing w:before="0" w:beforeAutospacing="0" w:after="0" w:afterAutospacing="0" w:line="360" w:lineRule="exact"/>
        <w:jc w:val="center"/>
        <w:textAlignment w:val="top"/>
        <w:rPr>
          <w:rFonts w:ascii="Times New Roman" w:hAnsi="Times New Roman" w:cs="Times New Roman"/>
          <w:iCs/>
          <w:sz w:val="26"/>
          <w:szCs w:val="26"/>
        </w:rPr>
      </w:pPr>
      <w:proofErr w:type="spellStart"/>
      <w:r w:rsidRPr="00F1446F">
        <w:rPr>
          <w:rFonts w:ascii="Times New Roman" w:hAnsi="Times New Roman" w:cs="Times New Roman"/>
          <w:iCs/>
          <w:sz w:val="26"/>
          <w:szCs w:val="26"/>
        </w:rPr>
        <w:t>Tzong</w:t>
      </w:r>
      <w:proofErr w:type="spellEnd"/>
      <w:r w:rsidRPr="00F1446F">
        <w:rPr>
          <w:rFonts w:ascii="Times New Roman" w:hAnsi="Times New Roman" w:cs="Times New Roman"/>
          <w:iCs/>
          <w:sz w:val="26"/>
          <w:szCs w:val="26"/>
        </w:rPr>
        <w:t>-Ru</w:t>
      </w:r>
      <w:r w:rsidR="0049651D" w:rsidRPr="00F1446F">
        <w:rPr>
          <w:rFonts w:ascii="Times New Roman" w:hAnsi="Times New Roman" w:cs="Times New Roman"/>
          <w:iCs/>
          <w:sz w:val="26"/>
          <w:szCs w:val="26"/>
        </w:rPr>
        <w:t xml:space="preserve"> </w:t>
      </w:r>
      <w:r w:rsidRPr="00F1446F">
        <w:rPr>
          <w:rFonts w:ascii="Times New Roman" w:hAnsi="Times New Roman" w:cs="Times New Roman"/>
          <w:iCs/>
          <w:sz w:val="26"/>
          <w:szCs w:val="26"/>
        </w:rPr>
        <w:t>(</w:t>
      </w:r>
      <w:proofErr w:type="spellStart"/>
      <w:r w:rsidRPr="00F1446F">
        <w:rPr>
          <w:rFonts w:ascii="Times New Roman" w:hAnsi="Times New Roman" w:cs="Times New Roman"/>
          <w:iCs/>
          <w:sz w:val="26"/>
          <w:szCs w:val="26"/>
        </w:rPr>
        <w:t>Jiun</w:t>
      </w:r>
      <w:proofErr w:type="spellEnd"/>
      <w:r w:rsidRPr="00F1446F">
        <w:rPr>
          <w:rFonts w:ascii="Times New Roman" w:hAnsi="Times New Roman" w:cs="Times New Roman"/>
          <w:iCs/>
          <w:sz w:val="26"/>
          <w:szCs w:val="26"/>
        </w:rPr>
        <w:t>-Shen)</w:t>
      </w:r>
      <w:r w:rsidR="0049651D" w:rsidRPr="00F1446F">
        <w:rPr>
          <w:rFonts w:ascii="Times New Roman" w:hAnsi="Times New Roman" w:cs="Times New Roman"/>
          <w:iCs/>
          <w:sz w:val="26"/>
          <w:szCs w:val="26"/>
        </w:rPr>
        <w:t xml:space="preserve"> </w:t>
      </w:r>
      <w:r w:rsidR="00AA6627" w:rsidRPr="00F1446F">
        <w:rPr>
          <w:rFonts w:ascii="Times New Roman" w:hAnsi="Times New Roman" w:cs="Times New Roman"/>
          <w:iCs/>
          <w:sz w:val="26"/>
          <w:szCs w:val="26"/>
        </w:rPr>
        <w:t>Lee</w:t>
      </w:r>
    </w:p>
    <w:p w14:paraId="0CAC916A" w14:textId="14D81848" w:rsidR="00AA6627" w:rsidRPr="00F1446F" w:rsidRDefault="00AA6627" w:rsidP="00AA6627">
      <w:pPr>
        <w:pStyle w:val="Web"/>
        <w:suppressAutoHyphens/>
        <w:overflowPunct w:val="0"/>
        <w:adjustRightInd w:val="0"/>
        <w:spacing w:before="0" w:beforeAutospacing="0" w:after="0" w:afterAutospacing="0" w:line="360" w:lineRule="exact"/>
        <w:jc w:val="center"/>
        <w:textAlignment w:val="top"/>
        <w:rPr>
          <w:rFonts w:ascii="Times New Roman" w:eastAsia="新細明體" w:hAnsi="Times New Roman" w:cs="Times New Roman"/>
          <w:sz w:val="26"/>
          <w:szCs w:val="26"/>
          <w:lang w:val="en-AU"/>
        </w:rPr>
      </w:pPr>
      <w:r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>Department</w:t>
      </w:r>
      <w:r w:rsidR="0049651D"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>Marketing,</w:t>
      </w:r>
      <w:r w:rsidR="0049651D"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>National</w:t>
      </w:r>
      <w:r w:rsidR="0049651D"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>Chung</w:t>
      </w:r>
      <w:r w:rsidR="0049651D"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 xml:space="preserve"> </w:t>
      </w:r>
      <w:proofErr w:type="spellStart"/>
      <w:r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>Hsing</w:t>
      </w:r>
      <w:proofErr w:type="spellEnd"/>
      <w:r w:rsidR="0049651D"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>University</w:t>
      </w:r>
    </w:p>
    <w:p w14:paraId="29504516" w14:textId="3E595CA1" w:rsidR="00AA6627" w:rsidRPr="00F1446F" w:rsidRDefault="00AA6627" w:rsidP="00AA6627">
      <w:pPr>
        <w:pStyle w:val="Web"/>
        <w:suppressAutoHyphens/>
        <w:overflowPunct w:val="0"/>
        <w:adjustRightInd w:val="0"/>
        <w:spacing w:before="0" w:beforeAutospacing="0" w:after="0" w:afterAutospacing="0" w:line="360" w:lineRule="exact"/>
        <w:jc w:val="center"/>
        <w:textAlignment w:val="top"/>
        <w:rPr>
          <w:rFonts w:ascii="Times New Roman" w:hAnsi="Times New Roman" w:cs="Times New Roman"/>
          <w:iCs/>
          <w:sz w:val="26"/>
          <w:szCs w:val="26"/>
        </w:rPr>
      </w:pPr>
      <w:r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>Email:</w:t>
      </w:r>
      <w:r w:rsidR="0049651D" w:rsidRPr="00F1446F">
        <w:rPr>
          <w:rFonts w:ascii="Times New Roman" w:hAnsi="Times New Roman" w:cs="Times New Roman"/>
          <w:iCs/>
          <w:sz w:val="26"/>
          <w:szCs w:val="26"/>
        </w:rPr>
        <w:t xml:space="preserve"> </w:t>
      </w:r>
      <w:r w:rsidRPr="00F1446F">
        <w:rPr>
          <w:rFonts w:ascii="Times New Roman" w:hAnsi="Times New Roman" w:cs="Times New Roman"/>
          <w:iCs/>
          <w:sz w:val="26"/>
          <w:szCs w:val="26"/>
        </w:rPr>
        <w:t>trlee@dragon.nchu.edu.tw</w:t>
      </w:r>
    </w:p>
    <w:p w14:paraId="01D02E74" w14:textId="77777777" w:rsidR="00AA6627" w:rsidRPr="00F1446F" w:rsidRDefault="00AA6627" w:rsidP="00AA6627">
      <w:pPr>
        <w:pStyle w:val="Web"/>
        <w:suppressAutoHyphens/>
        <w:overflowPunct w:val="0"/>
        <w:adjustRightInd w:val="0"/>
        <w:spacing w:before="0" w:beforeAutospacing="0" w:after="0" w:afterAutospacing="0" w:line="360" w:lineRule="exact"/>
        <w:jc w:val="center"/>
        <w:textAlignment w:val="top"/>
        <w:rPr>
          <w:rFonts w:ascii="Times New Roman" w:hAnsi="Times New Roman" w:cs="Times New Roman"/>
          <w:iCs/>
          <w:sz w:val="26"/>
          <w:szCs w:val="26"/>
        </w:rPr>
      </w:pPr>
    </w:p>
    <w:p w14:paraId="189AE763" w14:textId="037E4E3C" w:rsidR="00AA6627" w:rsidRPr="00F1446F" w:rsidRDefault="00FB3A68" w:rsidP="00AA6627">
      <w:pPr>
        <w:pStyle w:val="Web"/>
        <w:suppressAutoHyphens/>
        <w:overflowPunct w:val="0"/>
        <w:adjustRightInd w:val="0"/>
        <w:spacing w:before="0" w:beforeAutospacing="0" w:after="0" w:afterAutospacing="0" w:line="360" w:lineRule="exact"/>
        <w:jc w:val="center"/>
        <w:textAlignment w:val="top"/>
        <w:rPr>
          <w:rFonts w:ascii="Times New Roman" w:eastAsia="新細明體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iCs/>
          <w:sz w:val="26"/>
          <w:szCs w:val="26"/>
        </w:rPr>
        <w:t>Yi-</w:t>
      </w:r>
      <w:proofErr w:type="spellStart"/>
      <w:r w:rsidRPr="00F1446F">
        <w:rPr>
          <w:rFonts w:ascii="Times New Roman" w:hAnsi="Times New Roman" w:cs="Times New Roman"/>
          <w:iCs/>
          <w:sz w:val="26"/>
          <w:szCs w:val="26"/>
        </w:rPr>
        <w:t>Jyun</w:t>
      </w:r>
      <w:proofErr w:type="spellEnd"/>
      <w:r w:rsidR="0049651D" w:rsidRPr="00F1446F">
        <w:rPr>
          <w:rFonts w:ascii="Times New Roman" w:hAnsi="Times New Roman" w:cs="Times New Roman"/>
          <w:iCs/>
          <w:sz w:val="26"/>
          <w:szCs w:val="26"/>
        </w:rPr>
        <w:t xml:space="preserve"> </w:t>
      </w:r>
      <w:r w:rsidR="00AA6627" w:rsidRPr="00F1446F">
        <w:rPr>
          <w:rFonts w:ascii="Times New Roman" w:hAnsi="Times New Roman" w:cs="Times New Roman"/>
          <w:iCs/>
          <w:sz w:val="26"/>
          <w:szCs w:val="26"/>
        </w:rPr>
        <w:t>Jiang</w:t>
      </w:r>
      <w:r w:rsidR="0049651D"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 xml:space="preserve"> </w:t>
      </w:r>
    </w:p>
    <w:p w14:paraId="471CA536" w14:textId="2771387F" w:rsidR="00FB3A68" w:rsidRPr="00F1446F" w:rsidRDefault="00AA6627" w:rsidP="00AA6627">
      <w:pPr>
        <w:pStyle w:val="Web"/>
        <w:suppressAutoHyphens/>
        <w:overflowPunct w:val="0"/>
        <w:adjustRightInd w:val="0"/>
        <w:spacing w:before="0" w:beforeAutospacing="0" w:after="0" w:afterAutospacing="0" w:line="360" w:lineRule="exact"/>
        <w:jc w:val="center"/>
        <w:textAlignment w:val="top"/>
        <w:rPr>
          <w:rFonts w:ascii="Times New Roman" w:eastAsia="新細明體" w:hAnsi="Times New Roman" w:cs="Times New Roman"/>
          <w:sz w:val="26"/>
          <w:szCs w:val="26"/>
          <w:lang w:val="en-AU"/>
        </w:rPr>
      </w:pPr>
      <w:r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>Department</w:t>
      </w:r>
      <w:r w:rsidR="0049651D"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>Applied</w:t>
      </w:r>
      <w:r w:rsidR="0049651D"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>Economics,</w:t>
      </w:r>
      <w:r w:rsidR="0049651D"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>National</w:t>
      </w:r>
      <w:r w:rsidR="0049651D"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>Chung</w:t>
      </w:r>
      <w:r w:rsidR="0049651D"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 xml:space="preserve"> </w:t>
      </w:r>
      <w:proofErr w:type="spellStart"/>
      <w:r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>Hsing</w:t>
      </w:r>
      <w:proofErr w:type="spellEnd"/>
      <w:r w:rsidR="0049651D"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>University</w:t>
      </w:r>
    </w:p>
    <w:p w14:paraId="7A69B95E" w14:textId="42E93F6E" w:rsidR="00AA6627" w:rsidRPr="00F1446F" w:rsidRDefault="00AA6627" w:rsidP="00AA6627">
      <w:pPr>
        <w:pStyle w:val="Web"/>
        <w:suppressAutoHyphens/>
        <w:overflowPunct w:val="0"/>
        <w:adjustRightInd w:val="0"/>
        <w:spacing w:before="0" w:beforeAutospacing="0" w:after="0" w:afterAutospacing="0" w:line="360" w:lineRule="exact"/>
        <w:jc w:val="center"/>
        <w:textAlignment w:val="top"/>
        <w:rPr>
          <w:rFonts w:ascii="Times New Roman" w:eastAsia="新細明體" w:hAnsi="Times New Roman" w:cs="Times New Roman"/>
          <w:sz w:val="26"/>
          <w:szCs w:val="26"/>
          <w:lang w:val="en-AU"/>
        </w:rPr>
      </w:pPr>
      <w:r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>Email:</w:t>
      </w:r>
      <w:r w:rsidR="0049651D"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sz w:val="26"/>
          <w:szCs w:val="26"/>
          <w:lang w:val="en-AU"/>
        </w:rPr>
        <w:t>ucashieve@gmail.com</w:t>
      </w:r>
    </w:p>
    <w:p w14:paraId="1C51A51F" w14:textId="5304D24E" w:rsidR="00FB3A68" w:rsidRPr="00F1446F" w:rsidRDefault="00FB3A68" w:rsidP="00AA6627">
      <w:pPr>
        <w:spacing w:line="360" w:lineRule="exact"/>
        <w:rPr>
          <w:rFonts w:ascii="Times New Roman" w:eastAsia="新細明體" w:hAnsi="Times New Roman" w:cs="Times New Roman" w:hint="eastAsia"/>
          <w:sz w:val="26"/>
          <w:szCs w:val="26"/>
          <w:lang w:val="en-AU"/>
        </w:rPr>
      </w:pPr>
    </w:p>
    <w:p w14:paraId="406F6014" w14:textId="7A61410E" w:rsidR="002367DA" w:rsidRPr="00F1446F" w:rsidRDefault="00AA6627" w:rsidP="00AA6627">
      <w:pPr>
        <w:spacing w:line="360" w:lineRule="exact"/>
        <w:jc w:val="center"/>
        <w:rPr>
          <w:rFonts w:ascii="Times New Roman" w:hAnsi="Times New Roman" w:cs="Times New Roman"/>
          <w:b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ABSTRACT</w:t>
      </w:r>
    </w:p>
    <w:p w14:paraId="0BC5AB79" w14:textId="23835F48" w:rsidR="002367DA" w:rsidRPr="00F1446F" w:rsidRDefault="00CB6A19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b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e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nhancem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apabiliti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rganization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ovid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variou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valuab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rvic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stomer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undament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mpetiti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dvantage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com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ignifica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sue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ap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im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nsid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tisfac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llec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aiw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inl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hin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hote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dustry.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nduc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ferr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gre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lati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alys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etho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xamin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emand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xpect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quire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inding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dica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o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untri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imila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quirement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for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>regard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erso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emographic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lthoug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und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ffer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grow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ackground</w:t>
      </w:r>
      <w:r w:rsidR="00A31FA0" w:rsidRPr="00F1446F">
        <w:rPr>
          <w:rFonts w:ascii="Times New Roman" w:hAnsi="Times New Roman" w:cs="Times New Roman"/>
          <w:sz w:val="26"/>
          <w:szCs w:val="26"/>
          <w:lang w:val="en-AU"/>
        </w:rPr>
        <w:t>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nvironment</w:t>
      </w:r>
      <w:r w:rsidR="00A31FA0" w:rsidRPr="00F1446F">
        <w:rPr>
          <w:rFonts w:ascii="Times New Roman" w:hAnsi="Times New Roman" w:cs="Times New Roman"/>
          <w:sz w:val="26"/>
          <w:szCs w:val="26"/>
          <w:lang w:val="en-AU"/>
        </w:rPr>
        <w:t>s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367DA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367DA" w:rsidRPr="00F1446F">
        <w:rPr>
          <w:rFonts w:ascii="Times New Roman" w:hAnsi="Times New Roman" w:cs="Times New Roman"/>
          <w:sz w:val="26"/>
          <w:szCs w:val="26"/>
          <w:lang w:val="en-AU"/>
        </w:rPr>
        <w:t>finding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367DA" w:rsidRPr="00F1446F">
        <w:rPr>
          <w:rFonts w:ascii="Times New Roman" w:hAnsi="Times New Roman" w:cs="Times New Roman"/>
          <w:sz w:val="26"/>
          <w:szCs w:val="26"/>
          <w:lang w:val="en-AU"/>
        </w:rPr>
        <w:t>als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367DA"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implication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manag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servic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>organization</w:t>
      </w:r>
      <w:r w:rsidR="002367DA"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</w:p>
    <w:p w14:paraId="394FEA05" w14:textId="77777777" w:rsidR="00CB6A19" w:rsidRPr="00F1446F" w:rsidRDefault="00CB6A19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lang w:val="en-AU"/>
        </w:rPr>
      </w:pPr>
    </w:p>
    <w:p w14:paraId="49D189F9" w14:textId="64B2DDB5" w:rsidR="001A2936" w:rsidRPr="00F1446F" w:rsidRDefault="00121229" w:rsidP="00AA6627">
      <w:pPr>
        <w:spacing w:line="360" w:lineRule="exact"/>
        <w:ind w:left="1301" w:hangingChars="500" w:hanging="1301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Keywords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: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AA6627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actice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AA6627"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tisfaction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AA6627" w:rsidRPr="00F1446F">
        <w:rPr>
          <w:rFonts w:ascii="Times New Roman" w:hAnsi="Times New Roman" w:cs="Times New Roman"/>
          <w:sz w:val="26"/>
          <w:szCs w:val="26"/>
          <w:lang w:val="en-AU"/>
        </w:rPr>
        <w:t>Cultur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sue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AA6627" w:rsidRPr="00F1446F">
        <w:rPr>
          <w:rFonts w:ascii="Times New Roman" w:hAnsi="Times New Roman" w:cs="Times New Roman"/>
          <w:sz w:val="26"/>
          <w:szCs w:val="26"/>
          <w:lang w:val="en-AU"/>
        </w:rPr>
        <w:t>Gre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lati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alysis</w:t>
      </w:r>
    </w:p>
    <w:p w14:paraId="06A6EC3A" w14:textId="044F565F" w:rsidR="00121229" w:rsidRPr="00F1446F" w:rsidRDefault="00121229" w:rsidP="00AA6627">
      <w:pPr>
        <w:spacing w:line="360" w:lineRule="exact"/>
        <w:jc w:val="both"/>
        <w:rPr>
          <w:rFonts w:ascii="Times New Roman" w:hAnsi="Times New Roman" w:cs="Times New Roman"/>
          <w:sz w:val="26"/>
          <w:szCs w:val="26"/>
          <w:lang w:val="en-AU"/>
        </w:rPr>
      </w:pPr>
    </w:p>
    <w:p w14:paraId="2E2753D5" w14:textId="2DB73653" w:rsidR="00D87048" w:rsidRPr="00F1446F" w:rsidRDefault="00A31FA0" w:rsidP="00AA6627">
      <w:pPr>
        <w:spacing w:line="360" w:lineRule="exact"/>
        <w:jc w:val="center"/>
        <w:rPr>
          <w:rFonts w:ascii="Times New Roman" w:hAnsi="Times New Roman" w:cs="Times New Roman"/>
          <w:b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INTRODUCTION</w:t>
      </w:r>
    </w:p>
    <w:p w14:paraId="35C7E746" w14:textId="28890446" w:rsidR="00D87048" w:rsidRPr="00F1446F" w:rsidRDefault="00D87048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ospitalit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dustry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special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24381" w:rsidRPr="00F1446F">
        <w:rPr>
          <w:rFonts w:ascii="Times New Roman" w:hAnsi="Times New Roman" w:cs="Times New Roman"/>
          <w:sz w:val="26"/>
          <w:szCs w:val="26"/>
          <w:lang w:val="en-AU"/>
        </w:rPr>
        <w:t>lodg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dustry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fa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c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igh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mpetiti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nvironment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rmul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rategy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optimis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rvi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quality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consolidat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busines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peration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com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ssenti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o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n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lastRenderedPageBreak/>
        <w:t>profitabilit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u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ls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rganizational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urviv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Hwa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hang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2003)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whi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al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epe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up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nagem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fficiency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Fro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1970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resear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(e.g.</w:t>
      </w:r>
      <w:r w:rsidR="00A31FA0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Teagu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proofErr w:type="spellStart"/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Eilon</w:t>
      </w:r>
      <w:proofErr w:type="spellEnd"/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1973)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alread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indica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issu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efficienc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ma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ne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b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address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8331C" w:rsidRPr="00F1446F">
        <w:rPr>
          <w:rFonts w:ascii="Times New Roman" w:hAnsi="Times New Roman" w:cs="Times New Roman"/>
          <w:sz w:val="26"/>
          <w:szCs w:val="26"/>
          <w:lang w:val="en-AU"/>
        </w:rPr>
        <w:t>examined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oreover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eve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mpeti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ccommod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</w:t>
      </w:r>
      <w:r w:rsidR="006534B1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534B1" w:rsidRPr="00F1446F">
        <w:rPr>
          <w:rFonts w:ascii="Times New Roman" w:hAnsi="Times New Roman" w:cs="Times New Roman"/>
          <w:sz w:val="26"/>
          <w:szCs w:val="26"/>
          <w:lang w:val="en-AU"/>
        </w:rPr>
        <w:t>du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534B1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534B1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534B1" w:rsidRPr="00F1446F">
        <w:rPr>
          <w:rFonts w:ascii="Times New Roman" w:hAnsi="Times New Roman" w:cs="Times New Roman"/>
          <w:sz w:val="26"/>
          <w:szCs w:val="26"/>
          <w:lang w:val="en-AU"/>
        </w:rPr>
        <w:t>oligopolistic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534B1" w:rsidRPr="00F1446F">
        <w:rPr>
          <w:rFonts w:ascii="Times New Roman" w:hAnsi="Times New Roman" w:cs="Times New Roman"/>
          <w:sz w:val="26"/>
          <w:szCs w:val="26"/>
          <w:lang w:val="en-AU"/>
        </w:rPr>
        <w:t>market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emand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fficienc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Barro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2004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hillip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1999)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Fro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1970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resear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(e.g.</w:t>
      </w:r>
      <w:r w:rsidR="00A31FA0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Teagu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proofErr w:type="spellStart"/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Eilon</w:t>
      </w:r>
      <w:proofErr w:type="spellEnd"/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1973)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alread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indica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at 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issu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efficienc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ma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ne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b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address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71E46" w:rsidRPr="00F1446F">
        <w:rPr>
          <w:rFonts w:ascii="Times New Roman" w:hAnsi="Times New Roman" w:cs="Times New Roman"/>
          <w:sz w:val="26"/>
          <w:szCs w:val="26"/>
          <w:lang w:val="en-AU"/>
        </w:rPr>
        <w:t>measured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creasingly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e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recognized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mpani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a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w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kind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stomers: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x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e.g.</w:t>
      </w:r>
      <w:r w:rsidR="00A31FA0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55B3B" w:rsidRPr="00F1446F">
        <w:rPr>
          <w:rFonts w:ascii="Times New Roman" w:hAnsi="Times New Roman" w:cs="Times New Roman"/>
          <w:sz w:val="26"/>
          <w:szCs w:val="26"/>
          <w:lang w:val="en-AU"/>
        </w:rPr>
        <w:t>Morg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55B3B" w:rsidRPr="00F1446F">
        <w:rPr>
          <w:rFonts w:ascii="Times New Roman" w:hAnsi="Times New Roman" w:cs="Times New Roman"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iercy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1992)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view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hi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e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uccessful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dop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017FD9" w:rsidRPr="00F1446F">
        <w:rPr>
          <w:rFonts w:ascii="Times New Roman" w:hAnsi="Times New Roman" w:cs="Times New Roman"/>
          <w:sz w:val="26"/>
          <w:szCs w:val="26"/>
          <w:lang w:val="en-AU"/>
        </w:rPr>
        <w:t>manag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mplement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rganizational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rategi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</w:t>
      </w:r>
      <w:r w:rsidR="008434D9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Kim, </w:t>
      </w:r>
      <w:r w:rsidR="008434D9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ong, &amp; Lee</w:t>
      </w:r>
      <w:r w:rsidR="008434D9" w:rsidRPr="00F1446F">
        <w:rPr>
          <w:rFonts w:ascii="Times New Roman" w:hAnsi="Times New Roman" w:cs="Times New Roman"/>
          <w:sz w:val="26"/>
          <w:szCs w:val="26"/>
          <w:lang w:val="en-AU"/>
        </w:rPr>
        <w:t>, 2016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)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017FD9" w:rsidRPr="00F1446F">
        <w:rPr>
          <w:rFonts w:ascii="Times New Roman" w:hAnsi="Times New Roman" w:cs="Times New Roman"/>
          <w:sz w:val="26"/>
          <w:szCs w:val="26"/>
          <w:lang w:val="en-AU"/>
        </w:rPr>
        <w:t>significa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mplication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017FD9" w:rsidRPr="00F1446F">
        <w:rPr>
          <w:rFonts w:ascii="Times New Roman" w:hAnsi="Times New Roman" w:cs="Times New Roman"/>
          <w:sz w:val="26"/>
          <w:szCs w:val="26"/>
          <w:lang w:val="en-AU"/>
        </w:rPr>
        <w:t>issu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017FD9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stom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tisfac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o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proofErr w:type="spellStart"/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>analyzing</w:t>
      </w:r>
      <w:proofErr w:type="spellEnd"/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arrie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017FD9" w:rsidRPr="00F1446F">
        <w:rPr>
          <w:rFonts w:ascii="Times New Roman" w:hAnsi="Times New Roman" w:cs="Times New Roman"/>
          <w:sz w:val="26"/>
          <w:szCs w:val="26"/>
          <w:lang w:val="en-AU"/>
        </w:rPr>
        <w:t>the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a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esign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ffecti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mplement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rategies.</w:t>
      </w:r>
    </w:p>
    <w:p w14:paraId="0C1BEB51" w14:textId="6FEC2FAB" w:rsidR="003F3D7C" w:rsidRPr="00F1446F" w:rsidRDefault="00D87048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e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nhancem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apabiliti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rganization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ovid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variou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valuab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rvic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stomer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undament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mpetiti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rateg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dvantage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com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ignifica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su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nagem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iteratu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</w:t>
      </w:r>
      <w:proofErr w:type="spellStart"/>
      <w:r w:rsidRPr="00F1446F">
        <w:rPr>
          <w:rFonts w:ascii="Times New Roman" w:hAnsi="Times New Roman" w:cs="Times New Roman"/>
          <w:sz w:val="26"/>
          <w:szCs w:val="26"/>
          <w:lang w:val="en-AU"/>
        </w:rPr>
        <w:t>Varey</w:t>
      </w:r>
      <w:proofErr w:type="spellEnd"/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1995)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erfor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uccessfully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uris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ospitalit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rganizations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us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pp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x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ddi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acti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Flipo,</w:t>
      </w:r>
      <w:r w:rsidR="00E55B3B" w:rsidRPr="00F1446F">
        <w:rPr>
          <w:rFonts w:ascii="Times New Roman" w:hAnsi="Times New Roman" w:cs="Times New Roman"/>
          <w:sz w:val="26"/>
          <w:szCs w:val="26"/>
          <w:lang w:val="en-AU"/>
        </w:rPr>
        <w:t>1986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ierc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organ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199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5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)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ence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nceptu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ode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d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n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os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A31FA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significant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acto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hi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utilize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’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kill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ttitudes</w:t>
      </w:r>
      <w:r w:rsidR="00A31FA0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proofErr w:type="spellStart"/>
      <w:r w:rsidRPr="00F1446F">
        <w:rPr>
          <w:rFonts w:ascii="Times New Roman" w:hAnsi="Times New Roman" w:cs="Times New Roman"/>
          <w:sz w:val="26"/>
          <w:szCs w:val="26"/>
          <w:lang w:val="en-AU"/>
        </w:rPr>
        <w:t>behavior</w:t>
      </w:r>
      <w:proofErr w:type="spellEnd"/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eliv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rvi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il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ventual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sponsib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A31FA0" w:rsidRPr="00F1446F">
        <w:rPr>
          <w:rFonts w:ascii="Times New Roman" w:hAnsi="Times New Roman" w:cs="Times New Roman"/>
          <w:sz w:val="26"/>
          <w:szCs w:val="26"/>
          <w:lang w:val="en-AU"/>
        </w:rPr>
        <w:t>for provid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rvic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A31FA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r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ve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tt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quality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hi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xpec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stomer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th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nd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um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sour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nag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a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isk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at </w:t>
      </w:r>
      <w:r w:rsidR="00A31FA0" w:rsidRPr="00F1446F">
        <w:rPr>
          <w:rFonts w:ascii="Times New Roman" w:hAnsi="Times New Roman" w:cs="Times New Roman"/>
          <w:sz w:val="26"/>
          <w:szCs w:val="26"/>
          <w:lang w:val="en-AU"/>
        </w:rPr>
        <w:t>well-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rain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il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com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A31FA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an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ttracti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otenti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orkfor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th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017FD9" w:rsidRPr="00F1446F">
        <w:rPr>
          <w:rFonts w:ascii="Times New Roman" w:hAnsi="Times New Roman" w:cs="Times New Roman"/>
          <w:sz w:val="26"/>
          <w:szCs w:val="26"/>
          <w:lang w:val="en-AU"/>
        </w:rPr>
        <w:t>competitor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u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ecreas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urnov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n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ew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017FD9" w:rsidRPr="00F1446F">
        <w:rPr>
          <w:rFonts w:ascii="Times New Roman" w:hAnsi="Times New Roman" w:cs="Times New Roman"/>
          <w:sz w:val="26"/>
          <w:szCs w:val="26"/>
          <w:lang w:val="en-AU"/>
        </w:rPr>
        <w:t>significa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rganizational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su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erit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oroug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xploration.</w:t>
      </w:r>
    </w:p>
    <w:p w14:paraId="149D8507" w14:textId="0EFFD28D" w:rsidR="00D87048" w:rsidRPr="00F1446F" w:rsidRDefault="00D87048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u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knowledge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ver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ew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urnov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etermina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udi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la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ote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</w:t>
      </w:r>
      <w:proofErr w:type="spellStart"/>
      <w:r w:rsidR="004151E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Joung</w:t>
      </w:r>
      <w:proofErr w:type="spellEnd"/>
      <w:r w:rsidR="004151E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4151E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Goh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4151E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uffman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4151E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Yuan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4151E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4151E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urles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4151E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2015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)</w:t>
      </w:r>
      <w:r w:rsidR="006A0A77" w:rsidRPr="00F1446F">
        <w:rPr>
          <w:rFonts w:ascii="Times New Roman" w:hAnsi="Times New Roman" w:cs="Times New Roman" w:hint="eastAsia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>whi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o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urpris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in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ve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at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imitation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u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udie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as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form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job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luctuation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deal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quir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xamin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h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urnov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ntion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ality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>organizational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>-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id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urve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fficult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arge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A31FA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e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igh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h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A31FA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e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urnov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n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ques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urnov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eterminant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rtunately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urnov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ntion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A31FA0" w:rsidRPr="00F1446F">
        <w:rPr>
          <w:rFonts w:ascii="Times New Roman" w:hAnsi="Times New Roman" w:cs="Times New Roman"/>
          <w:sz w:val="26"/>
          <w:szCs w:val="26"/>
          <w:lang w:val="en-AU"/>
        </w:rPr>
        <w:t>those emplo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>y</w:t>
      </w:r>
      <w:r w:rsidR="00A31FA0" w:rsidRPr="00F1446F">
        <w:rPr>
          <w:rFonts w:ascii="Times New Roman" w:hAnsi="Times New Roman" w:cs="Times New Roman"/>
          <w:sz w:val="26"/>
          <w:szCs w:val="26"/>
          <w:lang w:val="en-AU"/>
        </w:rPr>
        <w:t>ees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’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tisfac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e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rong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rrela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</w:t>
      </w:r>
      <w:r w:rsidR="004151E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Kim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8434D9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et al.</w:t>
      </w:r>
      <w:r w:rsidR="004151E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4151E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2016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)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deed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te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e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oin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ut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u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rec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volvem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3561A" w:rsidRPr="00F1446F">
        <w:rPr>
          <w:rFonts w:ascii="Times New Roman" w:hAnsi="Times New Roman" w:cs="Times New Roman"/>
          <w:sz w:val="26"/>
          <w:szCs w:val="26"/>
          <w:lang w:val="en-AU"/>
        </w:rPr>
        <w:t>syste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3561A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rvi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elivery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esign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rategi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tisf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i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eed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rrang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ogram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inta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3561A" w:rsidRPr="00F1446F">
        <w:rPr>
          <w:rFonts w:ascii="Times New Roman" w:hAnsi="Times New Roman" w:cs="Times New Roman"/>
          <w:sz w:val="26"/>
          <w:szCs w:val="26"/>
          <w:lang w:val="en-AU"/>
        </w:rPr>
        <w:t>thei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kill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mmuta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i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underst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i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inking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dentify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i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ol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ssis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i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erforman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ffec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ttitud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tisfac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du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urnover.</w:t>
      </w:r>
    </w:p>
    <w:p w14:paraId="7A050F84" w14:textId="1EB52795" w:rsidR="00D87048" w:rsidRPr="00F1446F" w:rsidRDefault="00D87048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sear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im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nsid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tisfac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ro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at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llec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aiw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lastRenderedPageBreak/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mainl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Chin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arget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aiwane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Chine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h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ork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ote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dustry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</w:t>
      </w:r>
      <w:r w:rsidR="00A31FA0" w:rsidRPr="00F1446F">
        <w:rPr>
          <w:rFonts w:ascii="Times New Roman" w:hAnsi="Times New Roman" w:cs="Times New Roman"/>
          <w:sz w:val="26"/>
          <w:szCs w:val="26"/>
          <w:lang w:val="en-AU"/>
        </w:rPr>
        <w:t>is study aim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underst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w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demand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requirement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concer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impro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thei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satisfaction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uniqu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ntribu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xpec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ro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ud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ate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ud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irical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been able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underst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>the inherent need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aiwan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ese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Chin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>e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hote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industry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marketing employees. Based on </w:t>
      </w:r>
      <w:r w:rsidR="0023561A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3561A" w:rsidRPr="00F1446F">
        <w:rPr>
          <w:rFonts w:ascii="Times New Roman" w:hAnsi="Times New Roman" w:cs="Times New Roman"/>
          <w:sz w:val="26"/>
          <w:szCs w:val="26"/>
          <w:lang w:val="en-AU"/>
        </w:rPr>
        <w:t>similarit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>between the tw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3561A" w:rsidRPr="00F1446F">
        <w:rPr>
          <w:rFonts w:ascii="Times New Roman" w:hAnsi="Times New Roman" w:cs="Times New Roman"/>
          <w:sz w:val="26"/>
          <w:szCs w:val="26"/>
          <w:lang w:val="en-AU"/>
        </w:rPr>
        <w:t>culture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>s</w:t>
      </w:r>
      <w:r w:rsidR="0023561A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>we c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furth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explo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cultur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>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issu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at need attention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related employee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satisfaction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inally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pecific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bjectiv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rtic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ook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mplement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oble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sue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he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tisfac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rateg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eed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osition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A31FA0" w:rsidRPr="00F1446F">
        <w:rPr>
          <w:rFonts w:ascii="Times New Roman" w:hAnsi="Times New Roman" w:cs="Times New Roman"/>
          <w:sz w:val="26"/>
          <w:szCs w:val="26"/>
          <w:lang w:val="en-AU"/>
        </w:rPr>
        <w:t>positivel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y</w:t>
      </w:r>
      <w:r w:rsidR="005046F3"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046F3" w:rsidRPr="00F1446F">
        <w:rPr>
          <w:rFonts w:ascii="Times New Roman" w:hAnsi="Times New Roman" w:cs="Times New Roman"/>
          <w:sz w:val="26"/>
          <w:szCs w:val="26"/>
          <w:lang w:val="en-AU"/>
        </w:rPr>
        <w:t>I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riou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bou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mplement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tisfac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nagem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–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ring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geth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tisfac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sue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arrie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rateg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x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ramework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nagem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ction.</w:t>
      </w:r>
    </w:p>
    <w:p w14:paraId="2F314113" w14:textId="77777777" w:rsidR="00E24381" w:rsidRPr="00F1446F" w:rsidRDefault="00E24381" w:rsidP="00AA6627">
      <w:pPr>
        <w:spacing w:line="360" w:lineRule="exact"/>
        <w:rPr>
          <w:rFonts w:ascii="Times New Roman" w:hAnsi="Times New Roman" w:cs="Times New Roman"/>
          <w:sz w:val="26"/>
          <w:szCs w:val="26"/>
          <w:lang w:val="en-AU"/>
        </w:rPr>
      </w:pPr>
    </w:p>
    <w:p w14:paraId="0F9A5524" w14:textId="3DF82717" w:rsidR="00D87048" w:rsidRPr="00F1446F" w:rsidRDefault="000E057C" w:rsidP="000E057C">
      <w:pPr>
        <w:spacing w:line="360" w:lineRule="exact"/>
        <w:jc w:val="center"/>
        <w:rPr>
          <w:rFonts w:ascii="Times New Roman" w:hAnsi="Times New Roman" w:cs="Times New Roman"/>
          <w:b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LITERATURE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REVIEW</w:t>
      </w:r>
    </w:p>
    <w:p w14:paraId="2EC0F463" w14:textId="288A65C7" w:rsidR="00D87048" w:rsidRPr="00F1446F" w:rsidRDefault="00D87048" w:rsidP="00AA6627">
      <w:pPr>
        <w:pStyle w:val="a4"/>
        <w:spacing w:line="360" w:lineRule="exact"/>
        <w:ind w:firstLineChars="200" w:firstLine="520"/>
        <w:jc w:val="both"/>
        <w:rPr>
          <w:sz w:val="26"/>
          <w:szCs w:val="26"/>
          <w:lang w:eastAsia="zh-TW"/>
        </w:rPr>
      </w:pPr>
      <w:r w:rsidRPr="00F1446F">
        <w:rPr>
          <w:sz w:val="26"/>
          <w:szCs w:val="26"/>
        </w:rPr>
        <w:t>Internal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marketing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wa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originally</w:t>
      </w:r>
      <w:r w:rsidR="0049651D" w:rsidRPr="00F1446F">
        <w:rPr>
          <w:sz w:val="26"/>
          <w:szCs w:val="26"/>
        </w:rPr>
        <w:t xml:space="preserve"> </w:t>
      </w:r>
      <w:r w:rsidR="00BE05CB" w:rsidRPr="00F1446F">
        <w:rPr>
          <w:sz w:val="26"/>
          <w:szCs w:val="26"/>
        </w:rPr>
        <w:t>appear</w:t>
      </w:r>
      <w:r w:rsidRPr="00F1446F">
        <w:rPr>
          <w:sz w:val="26"/>
          <w:szCs w:val="26"/>
        </w:rPr>
        <w:t>ed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marketing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pproach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o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servic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management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o</w:t>
      </w:r>
      <w:r w:rsidR="0049651D" w:rsidRPr="00F1446F">
        <w:rPr>
          <w:sz w:val="26"/>
          <w:szCs w:val="26"/>
        </w:rPr>
        <w:t xml:space="preserve"> </w:t>
      </w:r>
      <w:r w:rsidR="006A0A77" w:rsidRPr="00F1446F">
        <w:rPr>
          <w:sz w:val="26"/>
          <w:szCs w:val="26"/>
        </w:rPr>
        <w:t>improve further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external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marketing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concept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such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satisfaction</w:t>
      </w:r>
      <w:r w:rsidR="0049651D" w:rsidRPr="00F1446F">
        <w:rPr>
          <w:sz w:val="26"/>
          <w:szCs w:val="26"/>
        </w:rPr>
        <w:t xml:space="preserve"> </w:t>
      </w:r>
      <w:r w:rsidR="00BE05CB" w:rsidRPr="00F1446F">
        <w:rPr>
          <w:sz w:val="26"/>
          <w:szCs w:val="26"/>
        </w:rPr>
        <w:t>in</w:t>
      </w:r>
      <w:r w:rsidR="0049651D" w:rsidRPr="00F1446F">
        <w:rPr>
          <w:sz w:val="26"/>
          <w:szCs w:val="26"/>
        </w:rPr>
        <w:t xml:space="preserve"> </w:t>
      </w:r>
      <w:r w:rsidR="00BE05CB" w:rsidRPr="00F1446F">
        <w:rPr>
          <w:sz w:val="26"/>
          <w:szCs w:val="26"/>
        </w:rPr>
        <w:t>the</w:t>
      </w:r>
      <w:r w:rsidR="0049651D" w:rsidRPr="00F1446F">
        <w:rPr>
          <w:sz w:val="26"/>
          <w:szCs w:val="26"/>
        </w:rPr>
        <w:t xml:space="preserve"> </w:t>
      </w:r>
      <w:r w:rsidR="00BE05CB" w:rsidRPr="00F1446F">
        <w:rPr>
          <w:sz w:val="26"/>
          <w:szCs w:val="26"/>
        </w:rPr>
        <w:t>1970s</w:t>
      </w:r>
      <w:r w:rsidRPr="00F1446F">
        <w:rPr>
          <w:sz w:val="26"/>
          <w:szCs w:val="26"/>
        </w:rPr>
        <w:t>.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internal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marketing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perspectiv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hold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at,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by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reating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both</w:t>
      </w:r>
      <w:r w:rsidR="0049651D" w:rsidRPr="00F1446F">
        <w:rPr>
          <w:sz w:val="26"/>
          <w:szCs w:val="26"/>
        </w:rPr>
        <w:t xml:space="preserve"> </w:t>
      </w:r>
      <w:r w:rsidR="00BE05CB" w:rsidRPr="00F1446F">
        <w:rPr>
          <w:sz w:val="26"/>
          <w:szCs w:val="26"/>
        </w:rPr>
        <w:t>front-lin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nd</w:t>
      </w:r>
      <w:r w:rsidR="0049651D" w:rsidRPr="00F1446F">
        <w:rPr>
          <w:sz w:val="26"/>
          <w:szCs w:val="26"/>
        </w:rPr>
        <w:t xml:space="preserve"> </w:t>
      </w:r>
      <w:r w:rsidR="00BE05CB" w:rsidRPr="00F1446F">
        <w:rPr>
          <w:sz w:val="26"/>
          <w:szCs w:val="26"/>
        </w:rPr>
        <w:t>back-offic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employee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with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sam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otal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dedication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o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satisfy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eir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demands,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e</w:t>
      </w:r>
      <w:r w:rsidR="0049651D" w:rsidRPr="00F1446F">
        <w:rPr>
          <w:sz w:val="26"/>
          <w:szCs w:val="26"/>
        </w:rPr>
        <w:t xml:space="preserve"> </w:t>
      </w:r>
      <w:r w:rsidR="006A0A77" w:rsidRPr="00F1446F">
        <w:rPr>
          <w:sz w:val="26"/>
          <w:szCs w:val="26"/>
        </w:rPr>
        <w:t xml:space="preserve">organization </w:t>
      </w:r>
      <w:r w:rsidRPr="00F1446F">
        <w:rPr>
          <w:sz w:val="26"/>
          <w:szCs w:val="26"/>
        </w:rPr>
        <w:t>can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inspir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nd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encourag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employee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o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do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good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quality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job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nd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deliver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exceptional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customer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service.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Therefore,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it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i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necessary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that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internal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marketing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becomes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integrated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6A0A77" w:rsidRPr="00F1446F">
        <w:rPr>
          <w:sz w:val="26"/>
          <w:szCs w:val="26"/>
          <w:lang w:eastAsia="zh-TW"/>
        </w:rPr>
        <w:t xml:space="preserve">into </w:t>
      </w:r>
      <w:r w:rsidRPr="00F1446F">
        <w:rPr>
          <w:sz w:val="26"/>
          <w:szCs w:val="26"/>
          <w:lang w:eastAsia="zh-TW"/>
        </w:rPr>
        <w:t>the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overall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marketing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strategy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(</w:t>
      </w:r>
      <w:bookmarkStart w:id="1" w:name="_Hlk31273787"/>
      <w:r w:rsidRPr="00F1446F">
        <w:rPr>
          <w:sz w:val="26"/>
          <w:szCs w:val="26"/>
          <w:lang w:eastAsia="zh-TW"/>
        </w:rPr>
        <w:t>Vella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et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al.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2009</w:t>
      </w:r>
      <w:bookmarkEnd w:id="1"/>
      <w:r w:rsidRPr="00F1446F">
        <w:rPr>
          <w:sz w:val="26"/>
          <w:szCs w:val="26"/>
          <w:lang w:eastAsia="zh-TW"/>
        </w:rPr>
        <w:t>).</w:t>
      </w:r>
      <w:r w:rsidR="0049651D" w:rsidRPr="00F1446F">
        <w:rPr>
          <w:sz w:val="26"/>
          <w:szCs w:val="26"/>
          <w:lang w:eastAsia="zh-TW"/>
        </w:rPr>
        <w:t xml:space="preserve"> </w:t>
      </w:r>
    </w:p>
    <w:p w14:paraId="418DC8E9" w14:textId="1C521ED1" w:rsidR="00A642B9" w:rsidRPr="00F1446F" w:rsidRDefault="00405981" w:rsidP="00AA6627">
      <w:pPr>
        <w:spacing w:line="360" w:lineRule="exact"/>
        <w:ind w:firstLineChars="200" w:firstLine="520"/>
        <w:jc w:val="both"/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</w:pP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External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underline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on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customers,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partner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society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834F50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significant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834F50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central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core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874EF5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employees,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so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been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defined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by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874EF5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several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874EF5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academic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proofErr w:type="spellStart"/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Gronroos</w:t>
      </w:r>
      <w:proofErr w:type="spellEnd"/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(1978);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Vella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et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al.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(2009);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Huang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&amp;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Rundle-Thiele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(2015)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defined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it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647E7A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“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proofErr w:type="spellStart"/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cutometers</w:t>
      </w:r>
      <w:proofErr w:type="spellEnd"/>
      <w:r w:rsidR="00647E7A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,”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647E7A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“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satisfying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proofErr w:type="spellStart"/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cutometers</w:t>
      </w:r>
      <w:proofErr w:type="spellEnd"/>
      <w:r w:rsidR="00647E7A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’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need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by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offering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874EF5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support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increase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their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satisfaction</w:t>
      </w:r>
      <w:r w:rsidR="006A0A77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.</w:t>
      </w:r>
      <w:r w:rsidR="00647E7A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”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Ol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view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ne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b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expand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encompas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fa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broad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rang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stat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qualiti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benefi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bo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manager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External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relationship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can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647E7A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useful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5F157F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a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internal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relationship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5F157F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work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5F157F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well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,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and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internal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marketing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contribute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to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succes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in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external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market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bookmarkStart w:id="2" w:name="_Hlk31274981"/>
      <w:r w:rsidR="00A642B9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(</w:t>
      </w:r>
      <w:hyperlink r:id="rId8" w:anchor="ref009" w:history="1">
        <w:r w:rsidR="00A642B9" w:rsidRPr="00F1446F">
          <w:rPr>
            <w:rStyle w:val="a6"/>
            <w:rFonts w:ascii="Times New Roman" w:eastAsia="標楷體" w:hAnsi="Times New Roman" w:cs="Times New Roman"/>
            <w:color w:val="auto"/>
            <w:sz w:val="26"/>
            <w:szCs w:val="26"/>
            <w:u w:val="none"/>
            <w:shd w:val="clear" w:color="auto" w:fill="FFFFFF"/>
            <w:lang w:val="en-AU"/>
          </w:rPr>
          <w:t>Ballantyne,</w:t>
        </w:r>
        <w:r w:rsidR="0049651D" w:rsidRPr="00F1446F">
          <w:rPr>
            <w:rStyle w:val="a6"/>
            <w:rFonts w:ascii="Times New Roman" w:eastAsia="標楷體" w:hAnsi="Times New Roman" w:cs="Times New Roman"/>
            <w:color w:val="auto"/>
            <w:sz w:val="26"/>
            <w:szCs w:val="26"/>
            <w:u w:val="none"/>
            <w:shd w:val="clear" w:color="auto" w:fill="FFFFFF"/>
            <w:lang w:val="en-AU"/>
          </w:rPr>
          <w:t xml:space="preserve"> </w:t>
        </w:r>
        <w:r w:rsidR="00A642B9" w:rsidRPr="00F1446F">
          <w:rPr>
            <w:rStyle w:val="a6"/>
            <w:rFonts w:ascii="Times New Roman" w:eastAsia="標楷體" w:hAnsi="Times New Roman" w:cs="Times New Roman"/>
            <w:color w:val="auto"/>
            <w:sz w:val="26"/>
            <w:szCs w:val="26"/>
            <w:u w:val="none"/>
            <w:shd w:val="clear" w:color="auto" w:fill="FFFFFF"/>
            <w:lang w:val="en-AU"/>
          </w:rPr>
          <w:t>2000</w:t>
        </w:r>
      </w:hyperlink>
      <w:r w:rsidR="00A642B9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;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hyperlink r:id="rId9" w:anchor="ref028" w:history="1">
        <w:r w:rsidR="00A642B9" w:rsidRPr="00F1446F">
          <w:rPr>
            <w:rStyle w:val="a6"/>
            <w:rFonts w:ascii="Times New Roman" w:eastAsia="標楷體" w:hAnsi="Times New Roman" w:cs="Times New Roman"/>
            <w:color w:val="auto"/>
            <w:sz w:val="26"/>
            <w:szCs w:val="26"/>
            <w:u w:val="none"/>
            <w:shd w:val="clear" w:color="auto" w:fill="FFFFFF"/>
            <w:lang w:val="en-AU"/>
          </w:rPr>
          <w:t>Gronroos,</w:t>
        </w:r>
        <w:r w:rsidR="0049651D" w:rsidRPr="00F1446F">
          <w:rPr>
            <w:rStyle w:val="a6"/>
            <w:rFonts w:ascii="Times New Roman" w:eastAsia="標楷體" w:hAnsi="Times New Roman" w:cs="Times New Roman"/>
            <w:color w:val="auto"/>
            <w:sz w:val="26"/>
            <w:szCs w:val="26"/>
            <w:u w:val="none"/>
            <w:shd w:val="clear" w:color="auto" w:fill="FFFFFF"/>
            <w:lang w:val="en-AU"/>
          </w:rPr>
          <w:t xml:space="preserve"> </w:t>
        </w:r>
        <w:r w:rsidR="00A642B9" w:rsidRPr="00F1446F">
          <w:rPr>
            <w:rStyle w:val="a6"/>
            <w:rFonts w:ascii="Times New Roman" w:eastAsia="標楷體" w:hAnsi="Times New Roman" w:cs="Times New Roman"/>
            <w:color w:val="auto"/>
            <w:sz w:val="26"/>
            <w:szCs w:val="26"/>
            <w:u w:val="none"/>
            <w:shd w:val="clear" w:color="auto" w:fill="FFFFFF"/>
            <w:lang w:val="en-AU"/>
          </w:rPr>
          <w:t>2000</w:t>
        </w:r>
      </w:hyperlink>
      <w:r w:rsidR="00A642B9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;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Huang,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Rundle-Thiele,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&amp;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Chen,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2018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)</w:t>
      </w:r>
      <w:bookmarkEnd w:id="2"/>
      <w:r w:rsidR="00A642B9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.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Therefore,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following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that,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need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DC297C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priority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befo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re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those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A642B9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customer.</w:t>
      </w:r>
    </w:p>
    <w:p w14:paraId="6FAE212A" w14:textId="3191ECCA" w:rsidR="00E12162" w:rsidRPr="00F1446F" w:rsidRDefault="00352644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itial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opos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proofErr w:type="spellStart"/>
      <w:r w:rsidRPr="00F1446F">
        <w:rPr>
          <w:rFonts w:ascii="Times New Roman" w:hAnsi="Times New Roman" w:cs="Times New Roman"/>
          <w:sz w:val="26"/>
          <w:szCs w:val="26"/>
          <w:lang w:val="en-AU"/>
        </w:rPr>
        <w:t>uni</w:t>
      </w:r>
      <w:proofErr w:type="spellEnd"/>
      <w:r w:rsidRPr="00F1446F">
        <w:rPr>
          <w:rFonts w:ascii="Times New Roman" w:hAnsi="Times New Roman" w:cs="Times New Roman"/>
          <w:sz w:val="26"/>
          <w:szCs w:val="26"/>
          <w:lang w:val="en-AU"/>
        </w:rPr>
        <w:t>-dimensio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nstruct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owaday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a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common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theme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among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these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studie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i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the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view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that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internal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marketing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consist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of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647E7A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several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different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dimension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(e.g.</w:t>
      </w:r>
      <w:r w:rsidR="006A0A77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,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sai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ang</w:t>
      </w:r>
      <w:r w:rsidR="003F3D7C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2008;</w:t>
      </w:r>
      <w:bookmarkStart w:id="3" w:name="_Hlk31274997"/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Huang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&amp;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Rundle-Thiele,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2015</w:t>
      </w:r>
      <w:bookmarkEnd w:id="3"/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).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5F157F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The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5F157F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target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5F157F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audience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5F157F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of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5F157F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i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nternal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communication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i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employee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bookmarkStart w:id="4" w:name="_Hlk31274990"/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(</w:t>
      </w:r>
      <w:hyperlink r:id="rId10" w:anchor="ref059" w:history="1">
        <w:r w:rsidRPr="00F1446F">
          <w:rPr>
            <w:rStyle w:val="a6"/>
            <w:rFonts w:ascii="Times New Roman" w:eastAsia="標楷體" w:hAnsi="Times New Roman" w:cs="Times New Roman"/>
            <w:color w:val="auto"/>
            <w:sz w:val="26"/>
            <w:szCs w:val="26"/>
            <w:u w:val="none"/>
            <w:shd w:val="clear" w:color="auto" w:fill="FFFFFF"/>
            <w:lang w:val="en-AU"/>
          </w:rPr>
          <w:t>Welch</w:t>
        </w:r>
        <w:r w:rsidR="0049651D" w:rsidRPr="00F1446F">
          <w:rPr>
            <w:rStyle w:val="a6"/>
            <w:rFonts w:ascii="Times New Roman" w:eastAsia="標楷體" w:hAnsi="Times New Roman" w:cs="Times New Roman"/>
            <w:color w:val="auto"/>
            <w:sz w:val="26"/>
            <w:szCs w:val="26"/>
            <w:u w:val="none"/>
            <w:shd w:val="clear" w:color="auto" w:fill="FFFFFF"/>
            <w:lang w:val="en-AU"/>
          </w:rPr>
          <w:t xml:space="preserve"> </w:t>
        </w:r>
        <w:r w:rsidR="003F3D7C" w:rsidRPr="00F1446F">
          <w:rPr>
            <w:rStyle w:val="a6"/>
            <w:rFonts w:ascii="Times New Roman" w:eastAsia="標楷體" w:hAnsi="Times New Roman" w:cs="Times New Roman"/>
            <w:color w:val="auto"/>
            <w:sz w:val="26"/>
            <w:szCs w:val="26"/>
            <w:u w:val="none"/>
            <w:shd w:val="clear" w:color="auto" w:fill="FFFFFF"/>
            <w:lang w:val="en-AU"/>
          </w:rPr>
          <w:t>&amp;</w:t>
        </w:r>
        <w:r w:rsidR="0049651D" w:rsidRPr="00F1446F">
          <w:rPr>
            <w:rStyle w:val="a6"/>
            <w:rFonts w:ascii="Times New Roman" w:eastAsia="標楷體" w:hAnsi="Times New Roman" w:cs="Times New Roman"/>
            <w:color w:val="auto"/>
            <w:sz w:val="26"/>
            <w:szCs w:val="26"/>
            <w:u w:val="none"/>
            <w:shd w:val="clear" w:color="auto" w:fill="FFFFFF"/>
            <w:lang w:val="en-AU"/>
          </w:rPr>
          <w:t xml:space="preserve"> </w:t>
        </w:r>
        <w:r w:rsidRPr="00F1446F">
          <w:rPr>
            <w:rStyle w:val="a6"/>
            <w:rFonts w:ascii="Times New Roman" w:eastAsia="標楷體" w:hAnsi="Times New Roman" w:cs="Times New Roman"/>
            <w:color w:val="auto"/>
            <w:sz w:val="26"/>
            <w:szCs w:val="26"/>
            <w:u w:val="none"/>
            <w:shd w:val="clear" w:color="auto" w:fill="FFFFFF"/>
            <w:lang w:val="en-AU"/>
          </w:rPr>
          <w:t>Jackson,</w:t>
        </w:r>
        <w:r w:rsidR="0049651D" w:rsidRPr="00F1446F">
          <w:rPr>
            <w:rStyle w:val="a6"/>
            <w:rFonts w:ascii="Times New Roman" w:eastAsia="標楷體" w:hAnsi="Times New Roman" w:cs="Times New Roman"/>
            <w:color w:val="auto"/>
            <w:sz w:val="26"/>
            <w:szCs w:val="26"/>
            <w:u w:val="none"/>
            <w:shd w:val="clear" w:color="auto" w:fill="FFFFFF"/>
            <w:lang w:val="en-AU"/>
          </w:rPr>
          <w:t xml:space="preserve"> </w:t>
        </w:r>
        <w:r w:rsidRPr="00F1446F">
          <w:rPr>
            <w:rStyle w:val="a6"/>
            <w:rFonts w:ascii="Times New Roman" w:eastAsia="標楷體" w:hAnsi="Times New Roman" w:cs="Times New Roman"/>
            <w:color w:val="auto"/>
            <w:sz w:val="26"/>
            <w:szCs w:val="26"/>
            <w:u w:val="none"/>
            <w:shd w:val="clear" w:color="auto" w:fill="FFFFFF"/>
            <w:lang w:val="en-AU"/>
          </w:rPr>
          <w:t>2007</w:t>
        </w:r>
      </w:hyperlink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)</w:t>
      </w:r>
      <w:bookmarkEnd w:id="4"/>
      <w:r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>.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Sever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autho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indica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manage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requi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stro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communic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deliv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>organization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’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s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vis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(Bearde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proofErr w:type="spellStart"/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Netemeyer</w:t>
      </w:r>
      <w:proofErr w:type="spellEnd"/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1999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Tsai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lastRenderedPageBreak/>
        <w:t>&amp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Ta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2008)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Moreover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excellent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communic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c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assis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team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work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bett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impro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thei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relationship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(Pelti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e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al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2006</w:t>
      </w:r>
      <w:r w:rsidR="005F157F" w:rsidRPr="00F1446F">
        <w:rPr>
          <w:rFonts w:ascii="Times New Roman" w:hAnsi="Times New Roman" w:cs="Times New Roman"/>
          <w:sz w:val="26"/>
          <w:szCs w:val="26"/>
          <w:lang w:val="en-AU"/>
        </w:rPr>
        <w:t>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4151E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Quester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4151E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4151E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Kelly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4151E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1999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4151E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Roberts-Lombard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4151E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2010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)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Man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rganizations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recogni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z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importan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train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increas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knowledg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thei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(Bearde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proofErr w:type="spellStart"/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Netemeyer</w:t>
      </w:r>
      <w:proofErr w:type="spellEnd"/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1999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Tsai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Ta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2008)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Finally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marke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resear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c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assis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e </w:t>
      </w:r>
      <w:r w:rsidR="00211B45" w:rsidRPr="00F1446F">
        <w:rPr>
          <w:rFonts w:ascii="Times New Roman" w:hAnsi="Times New Roman" w:cs="Times New Roman"/>
          <w:sz w:val="26"/>
          <w:szCs w:val="26"/>
          <w:lang w:val="en-AU"/>
        </w:rPr>
        <w:t>manag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11B45" w:rsidRPr="00F1446F">
        <w:rPr>
          <w:rFonts w:ascii="Times New Roman" w:hAnsi="Times New Roman" w:cs="Times New Roman"/>
          <w:sz w:val="26"/>
          <w:szCs w:val="26"/>
          <w:lang w:val="en-AU"/>
        </w:rPr>
        <w:t>comprehe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11B45" w:rsidRPr="00F1446F">
        <w:rPr>
          <w:rFonts w:ascii="Times New Roman" w:hAnsi="Times New Roman" w:cs="Times New Roman"/>
          <w:sz w:val="26"/>
          <w:szCs w:val="26"/>
          <w:lang w:val="en-AU"/>
        </w:rPr>
        <w:t>need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11B45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demand</w:t>
      </w:r>
      <w:r w:rsidR="00211B45" w:rsidRPr="00F1446F">
        <w:rPr>
          <w:rFonts w:ascii="Times New Roman" w:hAnsi="Times New Roman" w:cs="Times New Roman"/>
          <w:sz w:val="26"/>
          <w:szCs w:val="26"/>
          <w:lang w:val="en-AU"/>
        </w:rPr>
        <w:t>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(Cha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Cha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2008)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proofErr w:type="spellStart"/>
      <w:r w:rsidR="000E0F1A" w:rsidRPr="00F1446F">
        <w:rPr>
          <w:rFonts w:ascii="Times New Roman" w:hAnsi="Times New Roman" w:cs="Times New Roman"/>
          <w:sz w:val="26"/>
          <w:szCs w:val="26"/>
          <w:lang w:val="en-AU"/>
        </w:rPr>
        <w:t>Nart</w:t>
      </w:r>
      <w:proofErr w:type="spellEnd"/>
      <w:r w:rsidR="000E0F1A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0E0F1A" w:rsidRPr="00F1446F">
        <w:rPr>
          <w:rFonts w:ascii="Times New Roman" w:hAnsi="Times New Roman" w:cs="Times New Roman"/>
          <w:sz w:val="26"/>
          <w:szCs w:val="26"/>
          <w:lang w:val="en-AU"/>
        </w:rPr>
        <w:t>e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0E0F1A" w:rsidRPr="00F1446F">
        <w:rPr>
          <w:rFonts w:ascii="Times New Roman" w:hAnsi="Times New Roman" w:cs="Times New Roman"/>
          <w:sz w:val="26"/>
          <w:szCs w:val="26"/>
          <w:lang w:val="en-AU"/>
        </w:rPr>
        <w:t>al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0E0F1A" w:rsidRPr="00F1446F">
        <w:rPr>
          <w:rFonts w:ascii="Times New Roman" w:hAnsi="Times New Roman" w:cs="Times New Roman"/>
          <w:sz w:val="26"/>
          <w:szCs w:val="26"/>
          <w:lang w:val="en-AU"/>
        </w:rPr>
        <w:t>(2019)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0E0F1A" w:rsidRPr="00F1446F">
        <w:rPr>
          <w:rFonts w:ascii="Times New Roman" w:hAnsi="Times New Roman" w:cs="Times New Roman"/>
          <w:sz w:val="26"/>
          <w:szCs w:val="26"/>
          <w:lang w:val="en-AU"/>
        </w:rPr>
        <w:t>als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0E0F1A" w:rsidRPr="00F1446F">
        <w:rPr>
          <w:rFonts w:ascii="Times New Roman" w:hAnsi="Times New Roman" w:cs="Times New Roman"/>
          <w:sz w:val="26"/>
          <w:szCs w:val="26"/>
          <w:lang w:val="en-AU"/>
        </w:rPr>
        <w:t>indica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0E0F1A"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0E0F1A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0E0F1A" w:rsidRPr="00F1446F">
        <w:rPr>
          <w:rFonts w:ascii="Times New Roman" w:hAnsi="Times New Roman" w:cs="Times New Roman"/>
          <w:sz w:val="26"/>
          <w:szCs w:val="26"/>
          <w:lang w:val="en-AU"/>
        </w:rPr>
        <w:t>marke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0E0F1A" w:rsidRPr="00F1446F">
        <w:rPr>
          <w:rFonts w:ascii="Times New Roman" w:hAnsi="Times New Roman" w:cs="Times New Roman"/>
          <w:sz w:val="26"/>
          <w:szCs w:val="26"/>
          <w:lang w:val="en-AU"/>
        </w:rPr>
        <w:t>resear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could </w:t>
      </w:r>
      <w:r w:rsidR="005F157F" w:rsidRPr="00F1446F">
        <w:rPr>
          <w:rFonts w:ascii="Times New Roman" w:hAnsi="Times New Roman" w:cs="Times New Roman"/>
          <w:sz w:val="26"/>
          <w:szCs w:val="26"/>
          <w:lang w:val="en-AU"/>
        </w:rPr>
        <w:t>provid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F157F" w:rsidRPr="00F1446F">
        <w:rPr>
          <w:rFonts w:ascii="Times New Roman" w:hAnsi="Times New Roman" w:cs="Times New Roman"/>
          <w:sz w:val="26"/>
          <w:szCs w:val="26"/>
          <w:lang w:val="en-AU"/>
        </w:rPr>
        <w:t>suggestion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F157F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F157F" w:rsidRPr="00F1446F">
        <w:rPr>
          <w:rFonts w:ascii="Times New Roman" w:hAnsi="Times New Roman" w:cs="Times New Roman"/>
          <w:sz w:val="26"/>
          <w:szCs w:val="26"/>
          <w:lang w:val="en-AU"/>
        </w:rPr>
        <w:t>feedback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F157F"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F157F" w:rsidRPr="00F1446F">
        <w:rPr>
          <w:rFonts w:ascii="Times New Roman" w:hAnsi="Times New Roman" w:cs="Times New Roman"/>
          <w:sz w:val="26"/>
          <w:szCs w:val="26"/>
          <w:lang w:val="en-AU"/>
        </w:rPr>
        <w:t>bett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F157F" w:rsidRPr="00F1446F">
        <w:rPr>
          <w:rFonts w:ascii="Times New Roman" w:hAnsi="Times New Roman" w:cs="Times New Roman"/>
          <w:sz w:val="26"/>
          <w:szCs w:val="26"/>
          <w:lang w:val="en-AU"/>
        </w:rPr>
        <w:t>servi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F157F" w:rsidRPr="00F1446F">
        <w:rPr>
          <w:rFonts w:ascii="Times New Roman" w:hAnsi="Times New Roman" w:cs="Times New Roman"/>
          <w:sz w:val="26"/>
          <w:szCs w:val="26"/>
          <w:lang w:val="en-AU"/>
        </w:rPr>
        <w:t>deliver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F157F" w:rsidRPr="00F1446F">
        <w:rPr>
          <w:rFonts w:ascii="Times New Roman" w:hAnsi="Times New Roman" w:cs="Times New Roman"/>
          <w:sz w:val="26"/>
          <w:szCs w:val="26"/>
          <w:lang w:val="en-AU"/>
        </w:rPr>
        <w:t>proces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0E0F1A"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0E0F1A" w:rsidRPr="00F1446F">
        <w:rPr>
          <w:rFonts w:ascii="Times New Roman" w:hAnsi="Times New Roman" w:cs="Times New Roman"/>
          <w:sz w:val="26"/>
          <w:szCs w:val="26"/>
          <w:lang w:val="en-AU"/>
        </w:rPr>
        <w:t>hotels</w:t>
      </w:r>
      <w:r w:rsidR="005F157F"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Based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on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reviewing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literature,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study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planned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take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a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deep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insight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into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set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factor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seen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core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stones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creating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developing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marketing</w:t>
      </w:r>
      <w:r w:rsidR="006A0A77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which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6A0A77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is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: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communication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training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market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research.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purpo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stud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explo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w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11B45" w:rsidRPr="00F1446F">
        <w:rPr>
          <w:rFonts w:ascii="Times New Roman" w:hAnsi="Times New Roman" w:cs="Times New Roman"/>
          <w:sz w:val="26"/>
          <w:szCs w:val="26"/>
          <w:lang w:val="en-AU"/>
        </w:rPr>
        <w:t>need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11B45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11B45" w:rsidRPr="00F1446F">
        <w:rPr>
          <w:rFonts w:ascii="Times New Roman" w:hAnsi="Times New Roman" w:cs="Times New Roman"/>
          <w:sz w:val="26"/>
          <w:szCs w:val="26"/>
          <w:lang w:val="en-AU"/>
        </w:rPr>
        <w:t>demand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deepe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ou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understand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87048" w:rsidRPr="00F1446F">
        <w:rPr>
          <w:rFonts w:ascii="Times New Roman" w:hAnsi="Times New Roman" w:cs="Times New Roman"/>
          <w:sz w:val="26"/>
          <w:szCs w:val="26"/>
          <w:lang w:val="en-AU"/>
        </w:rPr>
        <w:t>marketing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</w:p>
    <w:p w14:paraId="29A2BC46" w14:textId="1E196FFB" w:rsidR="00E12162" w:rsidRPr="00F1446F" w:rsidRDefault="00D87048" w:rsidP="00AA6627">
      <w:pPr>
        <w:pStyle w:val="a4"/>
        <w:spacing w:line="360" w:lineRule="exact"/>
        <w:ind w:firstLineChars="200" w:firstLine="520"/>
        <w:jc w:val="both"/>
        <w:rPr>
          <w:sz w:val="26"/>
          <w:szCs w:val="26"/>
        </w:rPr>
      </w:pPr>
      <w:r w:rsidRPr="00F1446F">
        <w:rPr>
          <w:sz w:val="26"/>
          <w:szCs w:val="26"/>
        </w:rPr>
        <w:t>Lin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nd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Lin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(2010)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recently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undertook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review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of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internal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marketing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in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ourism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context,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whil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Huang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et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l</w:t>
      </w:r>
      <w:r w:rsidRPr="00F1446F">
        <w:rPr>
          <w:sz w:val="26"/>
          <w:szCs w:val="26"/>
          <w:lang w:eastAsia="zh-TW"/>
        </w:rPr>
        <w:t>.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</w:rPr>
        <w:t>(2010)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undertook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mor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general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review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of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internal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marketing.</w:t>
      </w:r>
      <w:r w:rsidR="0049651D" w:rsidRPr="00F1446F">
        <w:rPr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The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complex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nature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of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the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hospitality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industry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686146" w:rsidRPr="00F1446F">
        <w:rPr>
          <w:rFonts w:eastAsia="標楷體"/>
          <w:sz w:val="26"/>
          <w:szCs w:val="26"/>
        </w:rPr>
        <w:t>different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686146" w:rsidRPr="00F1446F">
        <w:rPr>
          <w:rFonts w:eastAsia="標楷體"/>
          <w:sz w:val="26"/>
          <w:szCs w:val="26"/>
        </w:rPr>
        <w:t>from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686146" w:rsidRPr="00F1446F">
        <w:rPr>
          <w:rFonts w:eastAsia="標楷體"/>
          <w:sz w:val="26"/>
          <w:szCs w:val="26"/>
        </w:rPr>
        <w:t>other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686146" w:rsidRPr="00F1446F">
        <w:rPr>
          <w:rFonts w:eastAsia="標楷體"/>
          <w:sz w:val="26"/>
          <w:szCs w:val="26"/>
        </w:rPr>
        <w:t>industries</w:t>
      </w:r>
      <w:r w:rsidR="006A0A77" w:rsidRPr="00F1446F">
        <w:rPr>
          <w:rFonts w:eastAsia="標楷體"/>
          <w:sz w:val="26"/>
          <w:szCs w:val="26"/>
        </w:rPr>
        <w:t>, which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686146" w:rsidRPr="00F1446F">
        <w:rPr>
          <w:rFonts w:eastAsia="標楷體"/>
          <w:sz w:val="26"/>
          <w:szCs w:val="26"/>
        </w:rPr>
        <w:t>causes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0407DC" w:rsidRPr="00F1446F">
        <w:rPr>
          <w:rFonts w:eastAsia="標楷體"/>
          <w:sz w:val="26"/>
          <w:szCs w:val="26"/>
        </w:rPr>
        <w:t>challenges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0407DC" w:rsidRPr="00F1446F">
        <w:rPr>
          <w:rFonts w:eastAsia="標楷體"/>
          <w:sz w:val="26"/>
          <w:szCs w:val="26"/>
        </w:rPr>
        <w:t>about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the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management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of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0407DC" w:rsidRPr="00F1446F">
        <w:rPr>
          <w:rFonts w:eastAsia="標楷體"/>
          <w:sz w:val="26"/>
          <w:szCs w:val="26"/>
        </w:rPr>
        <w:t>employees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(</w:t>
      </w:r>
      <w:bookmarkStart w:id="5" w:name="_Hlk31275010"/>
      <w:r w:rsidR="00352644" w:rsidRPr="00F1446F">
        <w:rPr>
          <w:rFonts w:eastAsia="標楷體"/>
          <w:sz w:val="26"/>
          <w:szCs w:val="26"/>
        </w:rPr>
        <w:t>Tag-</w:t>
      </w:r>
      <w:proofErr w:type="spellStart"/>
      <w:r w:rsidR="00352644" w:rsidRPr="00F1446F">
        <w:rPr>
          <w:rFonts w:eastAsia="標楷體"/>
          <w:sz w:val="26"/>
          <w:szCs w:val="26"/>
        </w:rPr>
        <w:t>Eldeen</w:t>
      </w:r>
      <w:proofErr w:type="spellEnd"/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&amp;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El-Said,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2011</w:t>
      </w:r>
      <w:bookmarkEnd w:id="5"/>
      <w:r w:rsidR="00352644" w:rsidRPr="00F1446F">
        <w:rPr>
          <w:rFonts w:eastAsia="標楷體"/>
          <w:sz w:val="26"/>
          <w:szCs w:val="26"/>
        </w:rPr>
        <w:t>).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Internal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marketing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has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been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seen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as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a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means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of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effectively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managing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employees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for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enhanced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productivity</w:t>
      </w:r>
      <w:bookmarkStart w:id="6" w:name="_Hlk31275018"/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(</w:t>
      </w:r>
      <w:r w:rsidR="00734E64" w:rsidRPr="00F1446F">
        <w:rPr>
          <w:rFonts w:eastAsia="標楷體"/>
          <w:sz w:val="26"/>
          <w:szCs w:val="26"/>
        </w:rPr>
        <w:t xml:space="preserve">Chang &amp; </w:t>
      </w:r>
      <w:r w:rsidR="00734E64" w:rsidRPr="00F1446F">
        <w:rPr>
          <w:rFonts w:eastAsia="標楷體" w:hint="eastAsia"/>
          <w:sz w:val="26"/>
          <w:szCs w:val="26"/>
          <w:lang w:eastAsia="zh-TW"/>
        </w:rPr>
        <w:t>Ch</w:t>
      </w:r>
      <w:r w:rsidR="00734E64" w:rsidRPr="00F1446F">
        <w:rPr>
          <w:rFonts w:eastAsia="標楷體"/>
          <w:sz w:val="26"/>
          <w:szCs w:val="26"/>
          <w:lang w:eastAsia="zh-TW"/>
        </w:rPr>
        <w:t>ang, 2008</w:t>
      </w:r>
      <w:r w:rsidR="00352644" w:rsidRPr="00F1446F">
        <w:rPr>
          <w:rFonts w:eastAsia="標楷體"/>
          <w:sz w:val="26"/>
          <w:szCs w:val="26"/>
        </w:rPr>
        <w:t>).</w:t>
      </w:r>
      <w:r w:rsidR="0049651D" w:rsidRPr="00F1446F">
        <w:rPr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Lo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et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al.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(2010)</w:t>
      </w:r>
      <w:r w:rsidR="00647E7A" w:rsidRPr="00F1446F">
        <w:rPr>
          <w:rFonts w:eastAsia="標楷體"/>
          <w:sz w:val="26"/>
          <w:szCs w:val="26"/>
        </w:rPr>
        <w:t>,</w:t>
      </w:r>
      <w:r w:rsidR="0049651D" w:rsidRPr="00F1446F">
        <w:rPr>
          <w:rFonts w:eastAsia="標楷體"/>
          <w:sz w:val="26"/>
          <w:szCs w:val="26"/>
        </w:rPr>
        <w:t xml:space="preserve"> </w:t>
      </w:r>
      <w:bookmarkEnd w:id="6"/>
      <w:r w:rsidR="00352644" w:rsidRPr="00F1446F">
        <w:rPr>
          <w:rFonts w:eastAsia="標楷體"/>
          <w:sz w:val="26"/>
          <w:szCs w:val="26"/>
        </w:rPr>
        <w:t>for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284EB5" w:rsidRPr="00F1446F">
        <w:rPr>
          <w:rFonts w:eastAsia="標楷體"/>
          <w:sz w:val="26"/>
          <w:szCs w:val="26"/>
        </w:rPr>
        <w:t>instan</w:t>
      </w:r>
      <w:r w:rsidR="00F7173E" w:rsidRPr="00F1446F">
        <w:rPr>
          <w:rFonts w:eastAsia="標楷體"/>
          <w:sz w:val="26"/>
          <w:szCs w:val="26"/>
        </w:rPr>
        <w:t>ce</w:t>
      </w:r>
      <w:r w:rsidR="00352644" w:rsidRPr="00F1446F">
        <w:rPr>
          <w:rFonts w:eastAsia="標楷體"/>
          <w:sz w:val="26"/>
          <w:szCs w:val="26"/>
        </w:rPr>
        <w:t>,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284EB5" w:rsidRPr="00F1446F">
        <w:rPr>
          <w:rFonts w:eastAsia="標楷體"/>
          <w:sz w:val="26"/>
          <w:szCs w:val="26"/>
        </w:rPr>
        <w:t>propos</w:t>
      </w:r>
      <w:r w:rsidR="00352644" w:rsidRPr="00F1446F">
        <w:rPr>
          <w:rFonts w:eastAsia="標楷體"/>
          <w:sz w:val="26"/>
          <w:szCs w:val="26"/>
        </w:rPr>
        <w:t>ed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that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hotel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284EB5" w:rsidRPr="00F1446F">
        <w:rPr>
          <w:rFonts w:eastAsia="標楷體"/>
          <w:sz w:val="26"/>
          <w:szCs w:val="26"/>
        </w:rPr>
        <w:t>manager</w:t>
      </w:r>
      <w:r w:rsidR="00352644" w:rsidRPr="00F1446F">
        <w:rPr>
          <w:rFonts w:eastAsia="標楷體"/>
          <w:sz w:val="26"/>
          <w:szCs w:val="26"/>
        </w:rPr>
        <w:t>s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must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first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284EB5" w:rsidRPr="00F1446F">
        <w:rPr>
          <w:rFonts w:eastAsia="標楷體"/>
          <w:sz w:val="26"/>
          <w:szCs w:val="26"/>
        </w:rPr>
        <w:t>concern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the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needs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of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employees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as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a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measure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to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building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good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relations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with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rFonts w:eastAsia="標楷體"/>
          <w:sz w:val="26"/>
          <w:szCs w:val="26"/>
        </w:rPr>
        <w:t>customers.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Further,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Huang</w:t>
      </w:r>
      <w:r w:rsidR="00647E7A" w:rsidRPr="00F1446F">
        <w:rPr>
          <w:rFonts w:eastAsia="標楷體"/>
          <w:sz w:val="26"/>
          <w:szCs w:val="26"/>
        </w:rPr>
        <w:t>’</w:t>
      </w:r>
      <w:r w:rsidR="003809EC" w:rsidRPr="00F1446F">
        <w:rPr>
          <w:rFonts w:eastAsia="標楷體"/>
          <w:sz w:val="26"/>
          <w:szCs w:val="26"/>
        </w:rPr>
        <w:t>s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(2019)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review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study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indicated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that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the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tourism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and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hospitality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industry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was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the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most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measured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in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the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internal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marketing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field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(i.e.</w:t>
      </w:r>
      <w:r w:rsidR="005046F3" w:rsidRPr="00F1446F">
        <w:rPr>
          <w:rFonts w:eastAsia="標楷體"/>
          <w:sz w:val="26"/>
          <w:szCs w:val="26"/>
        </w:rPr>
        <w:t>,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only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for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English</w:t>
      </w:r>
      <w:r w:rsidR="0049651D" w:rsidRPr="00F1446F">
        <w:rPr>
          <w:rFonts w:eastAsia="標楷體"/>
          <w:sz w:val="26"/>
          <w:szCs w:val="26"/>
        </w:rPr>
        <w:t xml:space="preserve"> </w:t>
      </w:r>
      <w:r w:rsidR="003809EC" w:rsidRPr="00F1446F">
        <w:rPr>
          <w:rFonts w:eastAsia="標楷體"/>
          <w:sz w:val="26"/>
          <w:szCs w:val="26"/>
        </w:rPr>
        <w:t>article</w:t>
      </w:r>
      <w:r w:rsidR="005046F3" w:rsidRPr="00F1446F">
        <w:rPr>
          <w:rFonts w:eastAsia="標楷體"/>
          <w:sz w:val="26"/>
          <w:szCs w:val="26"/>
        </w:rPr>
        <w:t>s</w:t>
      </w:r>
      <w:r w:rsidR="003809EC" w:rsidRPr="00F1446F">
        <w:rPr>
          <w:rFonts w:eastAsia="標楷體"/>
          <w:sz w:val="26"/>
          <w:szCs w:val="26"/>
        </w:rPr>
        <w:t>).</w:t>
      </w:r>
      <w:r w:rsidR="005046F3" w:rsidRPr="00F1446F">
        <w:rPr>
          <w:rFonts w:eastAsia="標楷體"/>
          <w:sz w:val="26"/>
          <w:szCs w:val="26"/>
        </w:rPr>
        <w:t xml:space="preserve"> </w:t>
      </w:r>
      <w:r w:rsidR="00352644" w:rsidRPr="00F1446F">
        <w:rPr>
          <w:sz w:val="26"/>
          <w:szCs w:val="26"/>
          <w:lang w:eastAsia="zh-TW"/>
        </w:rPr>
        <w:t>However,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352644" w:rsidRPr="00F1446F">
        <w:rPr>
          <w:sz w:val="26"/>
          <w:szCs w:val="26"/>
        </w:rPr>
        <w:t>t</w:t>
      </w:r>
      <w:r w:rsidRPr="00F1446F">
        <w:rPr>
          <w:sz w:val="26"/>
          <w:szCs w:val="26"/>
        </w:rPr>
        <w:t>heir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reviews</w:t>
      </w:r>
      <w:r w:rsidR="0049651D" w:rsidRPr="00F1446F">
        <w:rPr>
          <w:sz w:val="26"/>
          <w:szCs w:val="26"/>
        </w:rPr>
        <w:t xml:space="preserve"> </w:t>
      </w:r>
      <w:r w:rsidR="005046F3" w:rsidRPr="00F1446F">
        <w:rPr>
          <w:sz w:val="26"/>
          <w:szCs w:val="26"/>
        </w:rPr>
        <w:t>stated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at</w:t>
      </w:r>
      <w:r w:rsidR="0049651D" w:rsidRPr="00F1446F">
        <w:rPr>
          <w:sz w:val="26"/>
          <w:szCs w:val="26"/>
        </w:rPr>
        <w:t xml:space="preserve"> </w:t>
      </w:r>
      <w:r w:rsidR="005046F3" w:rsidRPr="00F1446F">
        <w:rPr>
          <w:sz w:val="26"/>
          <w:szCs w:val="26"/>
        </w:rPr>
        <w:t>it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understanding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of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internal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marketing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i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European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(Western)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nd</w:t>
      </w:r>
      <w:r w:rsidR="0049651D" w:rsidRPr="00F1446F">
        <w:rPr>
          <w:sz w:val="26"/>
          <w:szCs w:val="26"/>
        </w:rPr>
        <w:t xml:space="preserve"> </w:t>
      </w:r>
      <w:r w:rsidR="005046F3" w:rsidRPr="00F1446F">
        <w:rPr>
          <w:sz w:val="26"/>
          <w:szCs w:val="26"/>
        </w:rPr>
        <w:t xml:space="preserve">focused on </w:t>
      </w:r>
      <w:r w:rsidRPr="00F1446F">
        <w:rPr>
          <w:sz w:val="26"/>
          <w:szCs w:val="26"/>
        </w:rPr>
        <w:t>hotel</w:t>
      </w:r>
      <w:r w:rsidR="005046F3" w:rsidRPr="00F1446F">
        <w:rPr>
          <w:sz w:val="26"/>
          <w:szCs w:val="26"/>
        </w:rPr>
        <w:t>s.</w:t>
      </w:r>
      <w:r w:rsidR="0049651D" w:rsidRPr="00F1446F">
        <w:rPr>
          <w:sz w:val="26"/>
          <w:szCs w:val="26"/>
        </w:rPr>
        <w:t xml:space="preserve"> </w:t>
      </w:r>
      <w:r w:rsidR="005046F3" w:rsidRPr="00F1446F">
        <w:rPr>
          <w:sz w:val="26"/>
          <w:szCs w:val="26"/>
        </w:rPr>
        <w:t xml:space="preserve">Therefore, the results of this internal marketing study are not </w:t>
      </w:r>
      <w:r w:rsidR="005046F3" w:rsidRPr="00F1446F">
        <w:rPr>
          <w:rFonts w:eastAsia="標楷體"/>
          <w:sz w:val="26"/>
          <w:szCs w:val="26"/>
        </w:rPr>
        <w:t>fully applicable to the East and the broader tourism and hospitality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contexts.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When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internal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marketing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ha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been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ddressed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in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East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fldChar w:fldCharType="begin"/>
      </w:r>
      <w:r w:rsidRPr="00F1446F">
        <w:rPr>
          <w:sz w:val="26"/>
          <w:szCs w:val="26"/>
        </w:rPr>
        <w:instrText xml:space="preserve"> ADDIN EN.CITE &lt;EndNote&gt;&lt;Cite&gt;&lt;Author&gt;Budlwar&lt;/Author&gt;&lt;Year&gt;2009&lt;/Year&gt;&lt;RecNum&gt;61&lt;/RecNum&gt;&lt;record&gt;&lt;rec-number&gt;61&lt;/rec-number&gt;&lt;foreign-keys&gt;&lt;key app="EN" db-id="r9s0f9xwnzxz9ie2xwoxzramp2x9avd9tztt"&gt;61&lt;/key&gt;&lt;/foreign-keys&gt;&lt;ref-type name="Journal Article"&gt;17&lt;/ref-type&gt;&lt;contributors&gt;&lt;authors&gt;&lt;author&gt;Pawan S. Budlwar&lt;/author&gt;&lt;author&gt;Arup Varma&lt;/author&gt;&lt;author&gt;Neeru Malhotra&lt;/author&gt;&lt;author&gt;Avinandan Mukherjee&lt;/author&gt;&lt;/authors&gt;&lt;/contributors&gt;&lt;titles&gt;&lt;title&gt;Issights into the Indian call centre industry: can internal marketing help tackle high employee turnover?&lt;/title&gt;&lt;secondary-title&gt;Journal of Services Marketing&lt;/secondary-title&gt;&lt;/titles&gt;&lt;periodical&gt;&lt;full-title&gt;Journal of Services Marketing&lt;/full-title&gt;&lt;/periodical&gt;&lt;pages&gt;351-362&lt;/pages&gt;&lt;volume&gt;23&lt;/volume&gt;&lt;number&gt;5&lt;/number&gt;&lt;section&gt;351&lt;/section&gt;&lt;keywords&gt;&lt;keyword&gt;employee turnover, internal marketing, HRM&lt;/keyword&gt;&lt;/keywords&gt;&lt;dates&gt;&lt;year&gt;2009&lt;/year&gt;&lt;/dates&gt;&lt;urls&gt;&lt;/urls&gt;&lt;/record&gt;&lt;/Cite&gt;&lt;Cite&gt;&lt;Author&gt;Wu&lt;/Author&gt;&lt;Year&gt;2009&lt;/Year&gt;&lt;RecNum&gt;34&lt;/RecNum&gt;&lt;record&gt;&lt;rec-number&gt;34&lt;/rec-number&gt;&lt;foreign-keys&gt;&lt;key app="EN" db-id="r9s0f9xwnzxz9ie2xwoxzramp2x9avd9tztt"&gt;34&lt;/key&gt;&lt;/foreign-keys&gt;&lt;ref-type name="Journal Article"&gt;17&lt;/ref-type&gt;&lt;contributors&gt;&lt;authors&gt;&lt;author&gt;Wann-Yih Wu&lt;/author&gt;&lt;author&gt;Cheng-Feng Cheng&lt;/author&gt;&lt;/authors&gt;&lt;/contributors&gt;&lt;titles&gt;&lt;title&gt;The optional internal marketing strategy in services under open economy&lt;/title&gt;&lt;secondary-title&gt;Applied Economics Letters&lt;/secondary-title&gt;&lt;/titles&gt;&lt;periodical&gt;&lt;full-title&gt;Applied Economics Letters&lt;/full-title&gt;&lt;/periodical&gt;&lt;pages&gt;841-845&lt;/pages&gt;&lt;volume&gt;16&lt;/volume&gt;&lt;section&gt;841&lt;/section&gt;&lt;dates&gt;&lt;year&gt;2009&lt;/year&gt;&lt;/dates&gt;&lt;urls&gt;&lt;/urls&gt;&lt;/record&gt;&lt;/Cite&gt;&lt;/EndNote&gt;</w:instrText>
      </w:r>
      <w:r w:rsidRPr="00F1446F">
        <w:rPr>
          <w:sz w:val="26"/>
          <w:szCs w:val="26"/>
        </w:rPr>
        <w:fldChar w:fldCharType="separate"/>
      </w:r>
      <w:r w:rsidRPr="00F1446F">
        <w:rPr>
          <w:sz w:val="26"/>
          <w:szCs w:val="26"/>
        </w:rPr>
        <w:t>(Huang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&amp;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Chi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200</w:t>
      </w:r>
      <w:r w:rsidR="00233116" w:rsidRPr="00F1446F">
        <w:rPr>
          <w:sz w:val="26"/>
          <w:szCs w:val="26"/>
          <w:lang w:eastAsia="zh-TW"/>
        </w:rPr>
        <w:t>4</w:t>
      </w:r>
      <w:r w:rsidRPr="00F1446F">
        <w:rPr>
          <w:sz w:val="26"/>
          <w:szCs w:val="26"/>
        </w:rPr>
        <w:t>;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Kale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</w:rPr>
        <w:t>2007)</w:t>
      </w:r>
      <w:r w:rsidRPr="00F1446F">
        <w:rPr>
          <w:sz w:val="26"/>
          <w:szCs w:val="26"/>
        </w:rPr>
        <w:fldChar w:fldCharType="end"/>
      </w:r>
      <w:r w:rsidRPr="00F1446F">
        <w:rPr>
          <w:sz w:val="26"/>
          <w:szCs w:val="26"/>
        </w:rPr>
        <w:t>,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cademic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nd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practitioner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hav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not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focused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on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cultural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issues.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limited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focu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on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cultural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issue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o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dat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suggest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er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i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need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for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further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research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in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i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rea.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Based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on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previou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discussion,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second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im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of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i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research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i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o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identify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cultural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issue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at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r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likely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o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b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barriers</w:t>
      </w:r>
      <w:r w:rsidR="0049651D" w:rsidRPr="00F1446F">
        <w:rPr>
          <w:sz w:val="26"/>
          <w:szCs w:val="26"/>
        </w:rPr>
        <w:t xml:space="preserve"> </w:t>
      </w:r>
      <w:r w:rsidR="005046F3" w:rsidRPr="00F1446F">
        <w:rPr>
          <w:sz w:val="26"/>
          <w:szCs w:val="26"/>
        </w:rPr>
        <w:t xml:space="preserve">to </w:t>
      </w:r>
      <w:r w:rsidRPr="00F1446F">
        <w:rPr>
          <w:sz w:val="26"/>
          <w:szCs w:val="26"/>
        </w:rPr>
        <w:t>internal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marketing.</w:t>
      </w:r>
      <w:r w:rsidR="0049651D" w:rsidRPr="00F1446F">
        <w:rPr>
          <w:sz w:val="26"/>
          <w:szCs w:val="26"/>
        </w:rPr>
        <w:t xml:space="preserve"> </w:t>
      </w:r>
    </w:p>
    <w:p w14:paraId="002AA0FB" w14:textId="5529D72B" w:rsidR="00D87048" w:rsidRPr="00F1446F" w:rsidRDefault="00D87048" w:rsidP="00AA6627">
      <w:pPr>
        <w:pStyle w:val="a4"/>
        <w:spacing w:line="360" w:lineRule="exact"/>
        <w:ind w:firstLineChars="200" w:firstLine="520"/>
        <w:jc w:val="both"/>
        <w:rPr>
          <w:sz w:val="26"/>
          <w:szCs w:val="26"/>
          <w:lang w:eastAsia="zh-TW"/>
        </w:rPr>
      </w:pPr>
      <w:r w:rsidRPr="00F1446F">
        <w:rPr>
          <w:sz w:val="26"/>
          <w:szCs w:val="26"/>
          <w:lang w:eastAsia="zh-TW"/>
        </w:rPr>
        <w:t>A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review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of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the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literature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was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undertaken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to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identify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cultural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issues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that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may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be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likely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to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impact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internal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  <w:lang w:eastAsia="zh-TW"/>
        </w:rPr>
        <w:t>marketing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E12162" w:rsidRPr="00F1446F">
        <w:rPr>
          <w:sz w:val="26"/>
          <w:szCs w:val="26"/>
          <w:lang w:eastAsia="zh-TW"/>
        </w:rPr>
        <w:t>and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E12162" w:rsidRPr="00F1446F">
        <w:rPr>
          <w:sz w:val="26"/>
          <w:szCs w:val="26"/>
          <w:lang w:eastAsia="zh-TW"/>
        </w:rPr>
        <w:t>employee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E12162" w:rsidRPr="00F1446F">
        <w:rPr>
          <w:sz w:val="26"/>
          <w:szCs w:val="26"/>
          <w:lang w:eastAsia="zh-TW"/>
        </w:rPr>
        <w:t>satisfaction</w:t>
      </w:r>
      <w:r w:rsidRPr="00F1446F">
        <w:rPr>
          <w:sz w:val="26"/>
          <w:szCs w:val="26"/>
          <w:lang w:eastAsia="zh-TW"/>
        </w:rPr>
        <w:t>.</w:t>
      </w:r>
    </w:p>
    <w:p w14:paraId="376144D3" w14:textId="42333212" w:rsidR="00B45765" w:rsidRPr="00F1446F" w:rsidRDefault="00B45765" w:rsidP="00A05AFD">
      <w:pPr>
        <w:pStyle w:val="a4"/>
        <w:spacing w:line="360" w:lineRule="exact"/>
        <w:jc w:val="both"/>
        <w:rPr>
          <w:rFonts w:hint="eastAsia"/>
          <w:sz w:val="26"/>
          <w:szCs w:val="26"/>
          <w:lang w:eastAsia="zh-TW"/>
        </w:rPr>
      </w:pPr>
    </w:p>
    <w:p w14:paraId="6B91CFD6" w14:textId="78C92F2F" w:rsidR="00E12162" w:rsidRPr="00F1446F" w:rsidRDefault="00E12162" w:rsidP="00AA6627">
      <w:pPr>
        <w:spacing w:line="360" w:lineRule="exact"/>
        <w:jc w:val="both"/>
        <w:rPr>
          <w:rFonts w:ascii="Times New Roman" w:hAnsi="Times New Roman" w:cs="Times New Roman"/>
          <w:b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Satisfaction</w:t>
      </w:r>
    </w:p>
    <w:p w14:paraId="53DF35A9" w14:textId="2D30E8CA" w:rsidR="00E12162" w:rsidRPr="00F1446F" w:rsidRDefault="00E12162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e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us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elp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everag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o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job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tisfac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rd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otivat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orkfor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046F3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ptimize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rvi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quality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imilarly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proofErr w:type="spellStart"/>
      <w:r w:rsidRPr="00F1446F">
        <w:rPr>
          <w:rFonts w:ascii="Times New Roman" w:hAnsi="Times New Roman" w:cs="Times New Roman"/>
          <w:sz w:val="26"/>
          <w:szCs w:val="26"/>
          <w:lang w:val="en-AU"/>
        </w:rPr>
        <w:t>Lassk</w:t>
      </w:r>
      <w:proofErr w:type="spellEnd"/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orman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proofErr w:type="spellStart"/>
      <w:r w:rsidRPr="00F1446F">
        <w:rPr>
          <w:rFonts w:ascii="Times New Roman" w:hAnsi="Times New Roman" w:cs="Times New Roman"/>
          <w:sz w:val="26"/>
          <w:szCs w:val="26"/>
          <w:lang w:val="en-AU"/>
        </w:rPr>
        <w:t>Goolsby</w:t>
      </w:r>
      <w:proofErr w:type="spellEnd"/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fldChar w:fldCharType="begin"/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instrText xml:space="preserve"> ADDIN EN.CITE &lt;EndNote&gt;&lt;Cite ExcludeAuth="1"&gt;&lt;Author&gt;Lassk&lt;/Author&gt;&lt;Year&gt;2004&lt;/Year&gt;&lt;RecNum&gt;215&lt;/RecNum&gt;&lt;DisplayText&gt;(2004)&lt;/DisplayText&gt;&lt;record&gt;&lt;rec-number&gt;215&lt;/rec-number&gt;&lt;foreign-keys&gt;&lt;key app="EN" db-id="r9s0f9xwnzxz9ie2xwoxzramp2x9avd9tztt"&gt;215&lt;/key&gt;&lt;/foreign-keys&gt;&lt;ref-type name="Journal Article"&gt;17&lt;/ref-type&gt;&lt;contributors&gt;&lt;authors&gt;&lt;author&gt;F. G. Lassk&lt;/author&gt;&lt;author&gt;K. Norman&lt;/author&gt;&lt;author&gt;J. R. Goolsby&lt;/author&gt;&lt;/authors&gt;&lt;/contributors&gt;&lt;titles&gt;&lt;title&gt;Exploring the Internal customer mind-set of marketing personnel&lt;/title&gt;&lt;secondary-title&gt;Journal Relationship Marketing&lt;/secondary-title&gt;&lt;/titles&gt;&lt;periodical&gt;&lt;full-title&gt;Journal Relationship Marketing&lt;/full-title&gt;&lt;/periodical&gt;&lt;pages&gt;89-106&lt;/pages&gt;&lt;volume&gt;3&lt;/volume&gt;&lt;number&gt;2/3&lt;/number&gt;&lt;section&gt;89&lt;/section&gt;&lt;dates&gt;&lt;year&gt;2004&lt;/year&gt;&lt;/dates&gt;&lt;urls&gt;&lt;/urls&gt;&lt;/record&gt;&lt;/Cite&gt;&lt;/EndNote&gt;</w:instrTex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fldChar w:fldCharType="separate"/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</w:t>
      </w:r>
      <w:hyperlink r:id="rId11" w:anchor="_ENREF_21" w:tooltip="Lassk, 2004 #215" w:history="1">
        <w:r w:rsidRPr="00F1446F">
          <w:rPr>
            <w:rStyle w:val="a6"/>
            <w:rFonts w:ascii="Times New Roman" w:hAnsi="Times New Roman" w:cs="Times New Roman"/>
            <w:color w:val="auto"/>
            <w:sz w:val="26"/>
            <w:szCs w:val="26"/>
            <w:u w:val="none"/>
            <w:lang w:val="en-AU"/>
          </w:rPr>
          <w:t>2004</w:t>
        </w:r>
      </w:hyperlink>
      <w:r w:rsidRPr="00F1446F">
        <w:rPr>
          <w:rFonts w:ascii="Times New Roman" w:hAnsi="Times New Roman" w:cs="Times New Roman"/>
          <w:sz w:val="26"/>
          <w:szCs w:val="26"/>
          <w:lang w:val="en-AU"/>
        </w:rPr>
        <w:t>)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fldChar w:fldCharType="end"/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nclud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erforman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ssenti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stom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tisfaction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hich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urn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reat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stom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oyalty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mo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acto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ffec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lastRenderedPageBreak/>
        <w:t>qualit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rvic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eliver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stome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ork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proofErr w:type="spellStart"/>
      <w:r w:rsidRPr="00F1446F">
        <w:rPr>
          <w:rFonts w:ascii="Times New Roman" w:hAnsi="Times New Roman" w:cs="Times New Roman"/>
          <w:sz w:val="26"/>
          <w:szCs w:val="26"/>
          <w:lang w:val="en-AU"/>
        </w:rPr>
        <w:t>behaviors</w:t>
      </w:r>
      <w:proofErr w:type="spellEnd"/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erformanc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rucial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ucces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os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046F3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rganizations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ust</w:t>
      </w:r>
      <w:r w:rsidR="005046F3" w:rsidRPr="00F1446F">
        <w:rPr>
          <w:rFonts w:ascii="Times New Roman" w:hAnsi="Times New Roman" w:cs="Times New Roman"/>
          <w:sz w:val="26"/>
          <w:szCs w:val="26"/>
          <w:lang w:val="en-AU"/>
        </w:rPr>
        <w:t>, therefore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valuated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urthermore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c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assis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046F3" w:rsidRPr="00F1446F">
        <w:rPr>
          <w:rFonts w:ascii="Times New Roman" w:hAnsi="Times New Roman" w:cs="Times New Roman"/>
          <w:sz w:val="26"/>
          <w:szCs w:val="26"/>
          <w:lang w:val="en-AU"/>
        </w:rPr>
        <w:t>in satisfy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’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eed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hote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proofErr w:type="spellStart"/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labor</w:t>
      </w:r>
      <w:proofErr w:type="spellEnd"/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marke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du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face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on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hand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i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difficul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attrac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suitab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proofErr w:type="spellStart"/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labor</w:t>
      </w:r>
      <w:proofErr w:type="spellEnd"/>
      <w:r w:rsidR="005046F3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,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other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i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relative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hig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level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82400" w:rsidRPr="00F1446F">
        <w:rPr>
          <w:rFonts w:ascii="Times New Roman" w:hAnsi="Times New Roman" w:cs="Times New Roman"/>
          <w:sz w:val="26"/>
          <w:szCs w:val="26"/>
          <w:lang w:val="en-AU"/>
        </w:rPr>
        <w:t>turnover</w:t>
      </w:r>
      <w:r w:rsidR="005046F3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presen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ignifica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os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vestm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um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apital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raining</w:t>
      </w:r>
      <w:r w:rsidR="005046F3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quality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urnov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present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halleng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ntemporar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R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rategi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actic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andar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as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for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eav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exis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workpla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fldChar w:fldCharType="begin"/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instrText xml:space="preserve"> ADDIN EN.CITE &lt;EndNote&gt;&lt;Cite&gt;&lt;Author&gt;Ongori&lt;/Author&gt;&lt;Year&gt;2007&lt;/Year&gt;&lt;RecNum&gt;921&lt;/RecNum&gt;&lt;DisplayText&gt;(Ongori, 2007)&lt;/DisplayText&gt;&lt;record&gt;&lt;rec-number&gt;921&lt;/rec-number&gt;&lt;foreign-keys&gt;&lt;key app="EN" db-id="2pftpv9au5zzdqeaxd8pvazr0290ssrdda25"&gt;921&lt;/key&gt;&lt;/foreign-keys&gt;&lt;ref-type name="Journal Article"&gt;17&lt;/ref-type&gt;&lt;contributors&gt;&lt;authors&gt;&lt;author&gt;Ongori, Henry&lt;/author&gt;&lt;/authors&gt;&lt;/contributors&gt;&lt;titles&gt;&lt;title&gt;A review of the literature on employee turnover&lt;/title&gt;&lt;secondary-title&gt;African Journal of Business Management&lt;/secondary-title&gt;&lt;/titles&gt;&lt;periodical&gt;&lt;full-title&gt;African Journal of Business Management&lt;/full-title&gt;&lt;/periodical&gt;&lt;pages&gt;49-54&lt;/pages&gt;&lt;volume&gt;1&lt;/volume&gt;&lt;number&gt;3&lt;/number&gt;&lt;dates&gt;&lt;year&gt;2007&lt;/year&gt;&lt;/dates&gt;&lt;urls&gt;&lt;/urls&gt;&lt;/record&gt;&lt;/Cite&gt;&lt;/EndNote&gt;</w:instrTex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fldChar w:fldCharType="separate"/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</w:t>
      </w:r>
      <w:hyperlink r:id="rId12" w:anchor="_ENREF_25" w:tooltip="Ongori, 2007 #921" w:history="1">
        <w:r w:rsidRPr="00F1446F">
          <w:rPr>
            <w:rStyle w:val="a6"/>
            <w:rFonts w:ascii="Times New Roman" w:hAnsi="Times New Roman" w:cs="Times New Roman"/>
            <w:color w:val="auto"/>
            <w:sz w:val="26"/>
            <w:szCs w:val="26"/>
            <w:u w:val="none"/>
            <w:lang w:val="en-AU"/>
          </w:rPr>
          <w:t>Ongori,</w:t>
        </w:r>
        <w:r w:rsidR="0049651D" w:rsidRPr="00F1446F">
          <w:rPr>
            <w:rStyle w:val="a6"/>
            <w:rFonts w:ascii="Times New Roman" w:hAnsi="Times New Roman" w:cs="Times New Roman"/>
            <w:color w:val="auto"/>
            <w:sz w:val="26"/>
            <w:szCs w:val="26"/>
            <w:u w:val="none"/>
            <w:lang w:val="en-AU"/>
          </w:rPr>
          <w:t xml:space="preserve"> </w:t>
        </w:r>
        <w:r w:rsidRPr="00F1446F">
          <w:rPr>
            <w:rStyle w:val="a6"/>
            <w:rFonts w:ascii="Times New Roman" w:hAnsi="Times New Roman" w:cs="Times New Roman"/>
            <w:color w:val="auto"/>
            <w:sz w:val="26"/>
            <w:szCs w:val="26"/>
            <w:u w:val="none"/>
            <w:lang w:val="en-AU"/>
          </w:rPr>
          <w:t>2007</w:t>
        </w:r>
      </w:hyperlink>
      <w:r w:rsidRPr="00F1446F">
        <w:rPr>
          <w:rFonts w:ascii="Times New Roman" w:hAnsi="Times New Roman" w:cs="Times New Roman"/>
          <w:sz w:val="26"/>
          <w:szCs w:val="26"/>
          <w:lang w:val="en-AU"/>
        </w:rPr>
        <w:t>)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fldChar w:fldCharType="end"/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refore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ten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erg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ignifica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re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udy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o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urprisingly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“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stomers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”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hilosoph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fldChar w:fldCharType="begin"/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instrText xml:space="preserve"> ADDIN EN.CITE &lt;EndNote&gt;&lt;Cite&gt;&lt;Author&gt;Berry&lt;/Author&gt;&lt;Year&gt;1976&lt;/Year&gt;&lt;RecNum&gt;136&lt;/RecNum&gt;&lt;DisplayText&gt;(Berry, Hensel, &amp;amp; Burke, 1976)&lt;/DisplayText&gt;&lt;record&gt;&lt;rec-number&gt;136&lt;/rec-number&gt;&lt;foreign-keys&gt;&lt;key app="EN" db-id="r9s0f9xwnzxz9ie2xwoxzramp2x9avd9tztt"&gt;136&lt;/key&gt;&lt;/foreign-keys&gt;&lt;ref-type name="Journal Article"&gt;17&lt;/ref-type&gt;&lt;contributors&gt;&lt;authors&gt;&lt;author&gt;L. L. Berry&lt;/author&gt;&lt;author&gt;J. S. Hensel&lt;/author&gt;&lt;author&gt;M. C. Burke&lt;/author&gt;&lt;/authors&gt;&lt;/contributors&gt;&lt;titles&gt;&lt;title&gt;Improving retailer capability for effective consumerism response&lt;/title&gt;&lt;secondary-title&gt;Journal of Retailing&lt;/secondary-title&gt;&lt;/titles&gt;&lt;periodical&gt;&lt;full-title&gt;Journal of Retailing&lt;/full-title&gt;&lt;/periodical&gt;&lt;pages&gt;3-14&lt;/pages&gt;&lt;volume&gt;52&lt;/volume&gt;&lt;number&gt;3&lt;/number&gt;&lt;section&gt;3&lt;/section&gt;&lt;dates&gt;&lt;year&gt;1976&lt;/year&gt;&lt;/dates&gt;&lt;urls&gt;&lt;/urls&gt;&lt;/record&gt;&lt;/Cite&gt;&lt;/EndNote&gt;</w:instrTex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fldChar w:fldCharType="separate"/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</w:t>
      </w:r>
      <w:hyperlink r:id="rId13" w:anchor="_ENREF_5" w:tooltip="Berry, 1976 #136" w:history="1">
        <w:r w:rsidRPr="00F1446F">
          <w:rPr>
            <w:rStyle w:val="a6"/>
            <w:rFonts w:ascii="Times New Roman" w:hAnsi="Times New Roman" w:cs="Times New Roman"/>
            <w:noProof/>
            <w:color w:val="auto"/>
            <w:sz w:val="26"/>
            <w:szCs w:val="26"/>
            <w:u w:val="none"/>
            <w:lang w:val="en-AU"/>
          </w:rPr>
          <w:t>Berry,</w:t>
        </w:r>
        <w:r w:rsidR="0049651D" w:rsidRPr="00F1446F">
          <w:rPr>
            <w:rStyle w:val="a6"/>
            <w:rFonts w:ascii="Times New Roman" w:hAnsi="Times New Roman" w:cs="Times New Roman"/>
            <w:noProof/>
            <w:color w:val="auto"/>
            <w:sz w:val="26"/>
            <w:szCs w:val="26"/>
            <w:u w:val="none"/>
            <w:lang w:val="en-AU"/>
          </w:rPr>
          <w:t xml:space="preserve"> </w:t>
        </w:r>
        <w:r w:rsidR="00121229" w:rsidRPr="00F1446F">
          <w:rPr>
            <w:rStyle w:val="a6"/>
            <w:rFonts w:ascii="Times New Roman" w:hAnsi="Times New Roman" w:cs="Times New Roman"/>
            <w:noProof/>
            <w:color w:val="auto"/>
            <w:sz w:val="26"/>
            <w:szCs w:val="26"/>
            <w:u w:val="none"/>
            <w:lang w:val="en-AU"/>
          </w:rPr>
          <w:t>et</w:t>
        </w:r>
        <w:r w:rsidR="0049651D" w:rsidRPr="00F1446F">
          <w:rPr>
            <w:rStyle w:val="a6"/>
            <w:rFonts w:ascii="Times New Roman" w:hAnsi="Times New Roman" w:cs="Times New Roman"/>
            <w:noProof/>
            <w:color w:val="auto"/>
            <w:sz w:val="26"/>
            <w:szCs w:val="26"/>
            <w:u w:val="none"/>
            <w:lang w:val="en-AU"/>
          </w:rPr>
          <w:t xml:space="preserve"> </w:t>
        </w:r>
        <w:r w:rsidR="00121229" w:rsidRPr="00F1446F">
          <w:rPr>
            <w:rStyle w:val="a6"/>
            <w:rFonts w:ascii="Times New Roman" w:hAnsi="Times New Roman" w:cs="Times New Roman"/>
            <w:noProof/>
            <w:color w:val="auto"/>
            <w:sz w:val="26"/>
            <w:szCs w:val="26"/>
            <w:u w:val="none"/>
            <w:lang w:val="en-AU"/>
          </w:rPr>
          <w:t>al.</w:t>
        </w:r>
        <w:r w:rsidRPr="00F1446F">
          <w:rPr>
            <w:rStyle w:val="a6"/>
            <w:rFonts w:ascii="Times New Roman" w:hAnsi="Times New Roman" w:cs="Times New Roman"/>
            <w:noProof/>
            <w:color w:val="auto"/>
            <w:sz w:val="26"/>
            <w:szCs w:val="26"/>
            <w:u w:val="none"/>
            <w:lang w:val="en-AU"/>
          </w:rPr>
          <w:t>,</w:t>
        </w:r>
        <w:r w:rsidR="0049651D" w:rsidRPr="00F1446F">
          <w:rPr>
            <w:rStyle w:val="a6"/>
            <w:rFonts w:ascii="Times New Roman" w:hAnsi="Times New Roman" w:cs="Times New Roman"/>
            <w:noProof/>
            <w:color w:val="auto"/>
            <w:sz w:val="26"/>
            <w:szCs w:val="26"/>
            <w:u w:val="none"/>
            <w:lang w:val="en-AU"/>
          </w:rPr>
          <w:t xml:space="preserve"> </w:t>
        </w:r>
        <w:r w:rsidRPr="00F1446F">
          <w:rPr>
            <w:rStyle w:val="a6"/>
            <w:rFonts w:ascii="Times New Roman" w:hAnsi="Times New Roman" w:cs="Times New Roman"/>
            <w:noProof/>
            <w:color w:val="auto"/>
            <w:sz w:val="26"/>
            <w:szCs w:val="26"/>
            <w:u w:val="none"/>
            <w:lang w:val="en-AU"/>
          </w:rPr>
          <w:t>1976</w:t>
        </w:r>
      </w:hyperlink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)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fldChar w:fldCharType="end"/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underpin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n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sear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udi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increas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awarenes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5046F3" w:rsidRPr="00F1446F">
        <w:rPr>
          <w:rFonts w:ascii="Times New Roman" w:hAnsi="Times New Roman" w:cs="Times New Roman"/>
          <w:sz w:val="26"/>
          <w:szCs w:val="26"/>
          <w:lang w:val="en-AU"/>
        </w:rPr>
        <w:t>s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ro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ar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oint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cu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sear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hif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ro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x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rient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rient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i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umerou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ape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cuss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tisfac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ath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stom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tisfac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s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ruh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proofErr w:type="spellStart"/>
      <w:r w:rsidRPr="00F1446F">
        <w:rPr>
          <w:rFonts w:ascii="Times New Roman" w:hAnsi="Times New Roman" w:cs="Times New Roman"/>
          <w:sz w:val="26"/>
          <w:szCs w:val="26"/>
          <w:lang w:val="en-AU"/>
        </w:rPr>
        <w:t>Georgi</w:t>
      </w:r>
      <w:proofErr w:type="spellEnd"/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2000)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oreover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046F3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rganizations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a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u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tten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ddi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stome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uccessful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deed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te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e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oin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ut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erspecti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old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rganis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spi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ncourag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goo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qualit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job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eliv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xceptio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stom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rvi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fldChar w:fldCharType="begin">
          <w:fldData xml:space="preserve">PEVuZE5vdGU+PENpdGU+PEF1dGhvcj5Cb3dlcnM8L0F1dGhvcj48WWVhcj4yMDA3PC9ZZWFyPjxS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</w:fldData>
        </w:fldChar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instrText xml:space="preserve"> ADDIN EN.CITE </w:instrTex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fldChar w:fldCharType="begin">
          <w:fldData xml:space="preserve">PEVuZE5vdGU+PENpdGU+PEF1dGhvcj5Cb3dlcnM8L0F1dGhvcj48WWVhcj4yMDA3PC9ZZWFyPjxS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</w:fldData>
        </w:fldChar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instrText xml:space="preserve"> ADDIN EN.CITE.DATA </w:instrTex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fldChar w:fldCharType="end"/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fldChar w:fldCharType="separate"/>
      </w:r>
      <w:r w:rsidR="009E1C4F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</w:t>
      </w:r>
      <w:hyperlink r:id="rId14" w:anchor="_ENREF_7" w:tooltip="Bowers, 2007 #338" w:history="1">
        <w:r w:rsidR="009E1C4F" w:rsidRPr="00F1446F">
          <w:rPr>
            <w:rStyle w:val="a6"/>
            <w:rFonts w:ascii="Times New Roman" w:hAnsi="Times New Roman" w:cs="Times New Roman"/>
            <w:noProof/>
            <w:color w:val="auto"/>
            <w:sz w:val="26"/>
            <w:szCs w:val="26"/>
            <w:u w:val="none"/>
            <w:lang w:val="en-AU"/>
          </w:rPr>
          <w:t>Bowers</w:t>
        </w:r>
        <w:r w:rsidR="0049651D" w:rsidRPr="00F1446F">
          <w:rPr>
            <w:rStyle w:val="a6"/>
            <w:rFonts w:ascii="Times New Roman" w:hAnsi="Times New Roman" w:cs="Times New Roman"/>
            <w:noProof/>
            <w:color w:val="auto"/>
            <w:sz w:val="26"/>
            <w:szCs w:val="26"/>
            <w:u w:val="none"/>
            <w:lang w:val="en-AU"/>
          </w:rPr>
          <w:t xml:space="preserve"> </w:t>
        </w:r>
        <w:r w:rsidR="009E1C4F" w:rsidRPr="00F1446F">
          <w:rPr>
            <w:rStyle w:val="a6"/>
            <w:rFonts w:ascii="Times New Roman" w:hAnsi="Times New Roman" w:cs="Times New Roman"/>
            <w:noProof/>
            <w:color w:val="auto"/>
            <w:sz w:val="26"/>
            <w:szCs w:val="26"/>
            <w:u w:val="none"/>
            <w:lang w:val="en-AU"/>
          </w:rPr>
          <w:t>&amp;</w:t>
        </w:r>
        <w:r w:rsidR="0049651D" w:rsidRPr="00F1446F">
          <w:rPr>
            <w:rStyle w:val="a6"/>
            <w:rFonts w:ascii="Times New Roman" w:hAnsi="Times New Roman" w:cs="Times New Roman"/>
            <w:noProof/>
            <w:color w:val="auto"/>
            <w:sz w:val="26"/>
            <w:szCs w:val="26"/>
            <w:u w:val="none"/>
            <w:lang w:val="en-AU"/>
          </w:rPr>
          <w:t xml:space="preserve"> </w:t>
        </w:r>
        <w:r w:rsidR="009E1C4F" w:rsidRPr="00F1446F">
          <w:rPr>
            <w:rStyle w:val="a6"/>
            <w:rFonts w:ascii="Times New Roman" w:hAnsi="Times New Roman" w:cs="Times New Roman"/>
            <w:noProof/>
            <w:color w:val="auto"/>
            <w:sz w:val="26"/>
            <w:szCs w:val="26"/>
            <w:u w:val="none"/>
            <w:lang w:val="en-AU"/>
          </w:rPr>
          <w:t>Martin,</w:t>
        </w:r>
        <w:r w:rsidR="0049651D" w:rsidRPr="00F1446F">
          <w:rPr>
            <w:rStyle w:val="a6"/>
            <w:rFonts w:ascii="Times New Roman" w:hAnsi="Times New Roman" w:cs="Times New Roman"/>
            <w:noProof/>
            <w:color w:val="auto"/>
            <w:sz w:val="26"/>
            <w:szCs w:val="26"/>
            <w:u w:val="none"/>
            <w:lang w:val="en-AU"/>
          </w:rPr>
          <w:t xml:space="preserve"> </w:t>
        </w:r>
        <w:r w:rsidR="009E1C4F" w:rsidRPr="00F1446F">
          <w:rPr>
            <w:rStyle w:val="a6"/>
            <w:rFonts w:ascii="Times New Roman" w:hAnsi="Times New Roman" w:cs="Times New Roman"/>
            <w:noProof/>
            <w:color w:val="auto"/>
            <w:sz w:val="26"/>
            <w:szCs w:val="26"/>
            <w:u w:val="none"/>
            <w:lang w:val="en-AU"/>
          </w:rPr>
          <w:t>2007</w:t>
        </w:r>
      </w:hyperlink>
      <w:r w:rsidR="009E1C4F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hyperlink r:id="rId15" w:anchor="_ENREF_16" w:tooltip="Göunaris, 2008 #33" w:history="1">
        <w:r w:rsidR="009E1C4F" w:rsidRPr="00F1446F">
          <w:rPr>
            <w:rStyle w:val="a6"/>
            <w:rFonts w:ascii="Times New Roman" w:hAnsi="Times New Roman" w:cs="Times New Roman"/>
            <w:noProof/>
            <w:color w:val="auto"/>
            <w:sz w:val="26"/>
            <w:szCs w:val="26"/>
            <w:u w:val="none"/>
            <w:lang w:val="en-AU"/>
          </w:rPr>
          <w:t>Göunaris,</w:t>
        </w:r>
        <w:r w:rsidR="0049651D" w:rsidRPr="00F1446F">
          <w:rPr>
            <w:rStyle w:val="a6"/>
            <w:rFonts w:ascii="Times New Roman" w:hAnsi="Times New Roman" w:cs="Times New Roman"/>
            <w:noProof/>
            <w:color w:val="auto"/>
            <w:sz w:val="26"/>
            <w:szCs w:val="26"/>
            <w:u w:val="none"/>
            <w:lang w:val="en-AU"/>
          </w:rPr>
          <w:t xml:space="preserve"> </w:t>
        </w:r>
        <w:r w:rsidR="009E1C4F" w:rsidRPr="00F1446F">
          <w:rPr>
            <w:rStyle w:val="a6"/>
            <w:rFonts w:ascii="Times New Roman" w:hAnsi="Times New Roman" w:cs="Times New Roman"/>
            <w:noProof/>
            <w:color w:val="auto"/>
            <w:sz w:val="26"/>
            <w:szCs w:val="26"/>
            <w:u w:val="none"/>
            <w:lang w:val="en-AU"/>
          </w:rPr>
          <w:t>2008</w:t>
        </w:r>
      </w:hyperlink>
      <w:r w:rsidR="009E1C4F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)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fldChar w:fldCharType="end"/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</w:p>
    <w:p w14:paraId="351A640B" w14:textId="77777777" w:rsidR="009E1C4F" w:rsidRPr="00F1446F" w:rsidRDefault="009E1C4F" w:rsidP="00AA6627">
      <w:pPr>
        <w:spacing w:line="360" w:lineRule="exact"/>
        <w:jc w:val="both"/>
        <w:rPr>
          <w:rFonts w:ascii="Times New Roman" w:hAnsi="Times New Roman" w:cs="Times New Roman"/>
          <w:sz w:val="26"/>
          <w:szCs w:val="26"/>
          <w:lang w:val="en-AU"/>
        </w:rPr>
      </w:pPr>
    </w:p>
    <w:p w14:paraId="507CD70E" w14:textId="77777777" w:rsidR="00D87048" w:rsidRPr="00F1446F" w:rsidRDefault="00D87048" w:rsidP="00AA6627">
      <w:pPr>
        <w:spacing w:line="360" w:lineRule="exact"/>
        <w:rPr>
          <w:rFonts w:ascii="Times New Roman" w:hAnsi="Times New Roman" w:cs="Times New Roman"/>
          <w:b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Culture</w:t>
      </w:r>
    </w:p>
    <w:p w14:paraId="605324DA" w14:textId="16B5AB55" w:rsidR="00D87048" w:rsidRPr="00F1446F" w:rsidRDefault="00D87048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ucces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as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’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understand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046F3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internalization,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whi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ffec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ow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dividual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mprehe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ing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dividu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mprehens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ffec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nvironm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hi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eop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ro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erspecti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eop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ro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046F3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a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ltural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ver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ackground</w:t>
      </w:r>
      <w:r w:rsidR="005046F3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evel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mprehens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046F3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an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ogra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var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ide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(Hua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Rundle-Thiele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2014)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view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ex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nside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ow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ucces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urth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nhanc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nsider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ltur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issues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</w:p>
    <w:p w14:paraId="251248AE" w14:textId="5A998CFF" w:rsidR="00D87048" w:rsidRPr="00F1446F" w:rsidRDefault="00D87048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understand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ross-cultur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versit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ritic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evelopm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tio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usines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nagement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fferenc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atio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ltur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al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fferenc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nagem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actice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rr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ki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cultur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su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ri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war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046F3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globalization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k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rder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xamp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O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urg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m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rou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orldwide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lthoug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os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ranch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oca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ast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u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aiw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ingapore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Similarly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cDonald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’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nagem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actic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dap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cros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lture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I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046F3" w:rsidRPr="00F1446F">
        <w:rPr>
          <w:rFonts w:ascii="Times New Roman" w:hAnsi="Times New Roman" w:cs="Times New Roman"/>
          <w:sz w:val="26"/>
          <w:szCs w:val="26"/>
          <w:lang w:val="en-AU"/>
        </w:rPr>
        <w:t>obviously b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prov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ltu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houl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nsider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ross-cultur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usines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espit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grow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warenes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ltur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issu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significa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he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esign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usines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nagem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rategi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ro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ffer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untrie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o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fficul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i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rticl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urpor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cu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up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mparati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fferenc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twee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ltur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group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u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stea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ncentrat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up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(e.g.</w:t>
      </w:r>
      <w:r w:rsidR="005046F3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Sparrow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Wu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1998)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lastRenderedPageBreak/>
        <w:t>follow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scuss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il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utlin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som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eviden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cultur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sear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ddress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sues.</w:t>
      </w:r>
    </w:p>
    <w:p w14:paraId="0CE9FEB0" w14:textId="2F373E79" w:rsidR="00D87048" w:rsidRPr="00F1446F" w:rsidRDefault="00D87048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Ear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sear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as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de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qualiti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ffecti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nag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US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il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ranslat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th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ltur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Newm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proofErr w:type="spellStart"/>
      <w:r w:rsidRPr="00F1446F">
        <w:rPr>
          <w:rFonts w:ascii="Times New Roman" w:hAnsi="Times New Roman" w:cs="Times New Roman"/>
          <w:sz w:val="26"/>
          <w:szCs w:val="26"/>
          <w:lang w:val="en-AU"/>
        </w:rPr>
        <w:t>Nollen</w:t>
      </w:r>
      <w:proofErr w:type="spellEnd"/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1996)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owever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n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s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a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nag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usines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imp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de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urprising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fficul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ccep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>som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oretical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as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oposition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u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rwar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ffer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rgument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ewm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proofErr w:type="spellStart"/>
      <w:r w:rsidRPr="00F1446F">
        <w:rPr>
          <w:rFonts w:ascii="Times New Roman" w:hAnsi="Times New Roman" w:cs="Times New Roman"/>
          <w:sz w:val="26"/>
          <w:szCs w:val="26"/>
          <w:lang w:val="en-AU"/>
        </w:rPr>
        <w:t>Nollen</w:t>
      </w:r>
      <w:proofErr w:type="spellEnd"/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1996)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rgu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nagem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actic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houl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dap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oc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ltu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20B77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e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os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ffective</w:t>
      </w:r>
      <w:r w:rsidR="00320B77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uppor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ofstede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’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ory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ccord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chul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proofErr w:type="spellStart"/>
      <w:r w:rsidRPr="00F1446F">
        <w:rPr>
          <w:rFonts w:ascii="Times New Roman" w:hAnsi="Times New Roman" w:cs="Times New Roman"/>
          <w:sz w:val="26"/>
          <w:szCs w:val="26"/>
          <w:lang w:val="en-AU"/>
        </w:rPr>
        <w:t>Rogovsky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’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</w:t>
      </w:r>
      <w:proofErr w:type="spellEnd"/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rtic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1998)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ogram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tio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odel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ddress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uil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cros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ltur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oul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und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ver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ffer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actic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o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lose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lign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i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mension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i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lture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parrow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u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1998)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a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ograms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acti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aiw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houl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ffer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from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est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ls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oin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u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ignifica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sul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creas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umb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you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aiwane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12162" w:rsidRPr="00F1446F">
        <w:rPr>
          <w:rFonts w:ascii="Times New Roman" w:hAnsi="Times New Roman" w:cs="Times New Roman"/>
          <w:sz w:val="26"/>
          <w:szCs w:val="26"/>
          <w:lang w:val="en-AU"/>
        </w:rPr>
        <w:t>Chine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rganizations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jec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oyalt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enure-bas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sourc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ystems.</w:t>
      </w:r>
    </w:p>
    <w:p w14:paraId="07DC6F85" w14:textId="77777777" w:rsidR="0014789C" w:rsidRPr="00F1446F" w:rsidRDefault="0014789C" w:rsidP="00AA6627">
      <w:pPr>
        <w:spacing w:line="360" w:lineRule="exact"/>
        <w:jc w:val="both"/>
        <w:rPr>
          <w:rFonts w:ascii="Times New Roman" w:hAnsi="Times New Roman" w:cs="Times New Roman"/>
          <w:sz w:val="26"/>
          <w:szCs w:val="26"/>
          <w:lang w:val="en-AU"/>
        </w:rPr>
      </w:pPr>
    </w:p>
    <w:p w14:paraId="2EAF0308" w14:textId="023CA13D" w:rsidR="0014789C" w:rsidRPr="00F1446F" w:rsidRDefault="000E057C" w:rsidP="000E057C">
      <w:pPr>
        <w:spacing w:line="360" w:lineRule="exact"/>
        <w:jc w:val="center"/>
        <w:rPr>
          <w:rFonts w:ascii="Times New Roman" w:hAnsi="Times New Roman" w:cs="Times New Roman"/>
          <w:b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METHODOLOGY</w:t>
      </w:r>
    </w:p>
    <w:p w14:paraId="0B1408D9" w14:textId="28816710" w:rsidR="00734544" w:rsidRPr="00F1446F" w:rsidRDefault="000E755F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Bas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lture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sear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es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aiwane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hine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gard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imila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ltur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ackground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s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irstly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ud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expec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discus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differenc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between 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e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requirement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hote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staff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Taiw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mainl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China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oreover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resear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vid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ffer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group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i.e.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gender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ge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eng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ork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xperience)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xplo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emand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xpect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quire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stud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u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conduc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b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referr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principl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Danie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(1962)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extrac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ke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facto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us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gre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relati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analys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A40E8" w:rsidRPr="00F1446F">
        <w:rPr>
          <w:rFonts w:ascii="Times New Roman" w:hAnsi="Times New Roman" w:cs="Times New Roman"/>
          <w:sz w:val="26"/>
          <w:szCs w:val="26"/>
          <w:lang w:val="en-AU"/>
        </w:rPr>
        <w:t>(GRA)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metho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classification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rating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decision-mak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techniqu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determin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significa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facto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amo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tho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requir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syste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wi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limi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amou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dat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06F1F" w:rsidRPr="00F1446F">
        <w:rPr>
          <w:rFonts w:ascii="Times New Roman" w:hAnsi="Times New Roman" w:cs="Times New Roman"/>
          <w:sz w:val="26"/>
          <w:szCs w:val="26"/>
          <w:lang w:val="en-AU"/>
        </w:rPr>
        <w:t>set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sz w:val="26"/>
          <w:szCs w:val="26"/>
          <w:lang w:val="en-AU"/>
        </w:rPr>
        <w:t xml:space="preserve"> </w:t>
      </w:r>
      <w:r w:rsidR="00F32305" w:rsidRPr="00F1446F">
        <w:rPr>
          <w:rFonts w:ascii="Times New Roman" w:hAnsi="Times New Roman" w:cs="Times New Roman"/>
          <w:sz w:val="26"/>
          <w:szCs w:val="26"/>
          <w:lang w:val="en-AU"/>
        </w:rPr>
        <w:t>The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32305"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734544" w:rsidRPr="00F1446F">
        <w:rPr>
          <w:rFonts w:ascii="Times New Roman" w:hAnsi="Times New Roman" w:cs="Times New Roman"/>
          <w:sz w:val="26"/>
          <w:szCs w:val="26"/>
          <w:lang w:val="en-AU"/>
        </w:rPr>
        <w:t>thr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734544" w:rsidRPr="00F1446F">
        <w:rPr>
          <w:rFonts w:ascii="Times New Roman" w:hAnsi="Times New Roman" w:cs="Times New Roman"/>
          <w:sz w:val="26"/>
          <w:szCs w:val="26"/>
          <w:lang w:val="en-AU"/>
        </w:rPr>
        <w:t>typ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734544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734544" w:rsidRPr="00F1446F">
        <w:rPr>
          <w:rFonts w:ascii="Times New Roman" w:hAnsi="Times New Roman" w:cs="Times New Roman"/>
          <w:sz w:val="26"/>
          <w:szCs w:val="26"/>
          <w:lang w:val="en-AU"/>
        </w:rPr>
        <w:t>inform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734544" w:rsidRPr="00F1446F">
        <w:rPr>
          <w:rFonts w:ascii="Times New Roman" w:hAnsi="Times New Roman" w:cs="Times New Roman"/>
          <w:sz w:val="26"/>
          <w:szCs w:val="26"/>
          <w:lang w:val="en-AU"/>
        </w:rPr>
        <w:t>point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32305" w:rsidRPr="00F1446F">
        <w:rPr>
          <w:rFonts w:ascii="Times New Roman" w:hAnsi="Times New Roman" w:cs="Times New Roman"/>
          <w:sz w:val="26"/>
          <w:szCs w:val="26"/>
          <w:lang w:val="en-AU"/>
        </w:rPr>
        <w:t>involving</w:t>
      </w:r>
      <w:r w:rsidR="00734544" w:rsidRPr="00F1446F">
        <w:rPr>
          <w:rFonts w:ascii="Times New Roman" w:hAnsi="Times New Roman" w:cs="Times New Roman"/>
          <w:sz w:val="26"/>
          <w:szCs w:val="26"/>
          <w:lang w:val="en-AU"/>
        </w:rPr>
        <w:t>: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734544" w:rsidRPr="00F1446F">
        <w:rPr>
          <w:rFonts w:ascii="Times New Roman" w:hAnsi="Times New Roman" w:cs="Times New Roman"/>
          <w:sz w:val="26"/>
          <w:szCs w:val="26"/>
          <w:lang w:val="en-AU"/>
        </w:rPr>
        <w:t>white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734544" w:rsidRPr="00F1446F">
        <w:rPr>
          <w:rFonts w:ascii="Times New Roman" w:hAnsi="Times New Roman" w:cs="Times New Roman"/>
          <w:sz w:val="26"/>
          <w:szCs w:val="26"/>
          <w:lang w:val="en-AU"/>
        </w:rPr>
        <w:t>grey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734544" w:rsidRPr="00F1446F">
        <w:rPr>
          <w:rFonts w:ascii="Times New Roman" w:hAnsi="Times New Roman" w:cs="Times New Roman"/>
          <w:sz w:val="26"/>
          <w:szCs w:val="26"/>
          <w:lang w:val="en-AU"/>
        </w:rPr>
        <w:t>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734544" w:rsidRPr="00F1446F">
        <w:rPr>
          <w:rFonts w:ascii="Times New Roman" w:hAnsi="Times New Roman" w:cs="Times New Roman"/>
          <w:sz w:val="26"/>
          <w:szCs w:val="26"/>
          <w:lang w:val="en-AU"/>
        </w:rPr>
        <w:t>black.</w:t>
      </w:r>
      <w:r w:rsidR="0049651D" w:rsidRPr="00F1446F">
        <w:rPr>
          <w:sz w:val="26"/>
          <w:szCs w:val="26"/>
          <w:lang w:val="en-AU"/>
        </w:rPr>
        <w:t xml:space="preserve"> </w:t>
      </w:r>
      <w:r w:rsidR="00734544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734544" w:rsidRPr="00F1446F">
        <w:rPr>
          <w:rFonts w:ascii="Times New Roman" w:hAnsi="Times New Roman" w:cs="Times New Roman"/>
          <w:sz w:val="26"/>
          <w:szCs w:val="26"/>
          <w:lang w:val="en-AU"/>
        </w:rPr>
        <w:t>ma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32305" w:rsidRPr="00F1446F">
        <w:rPr>
          <w:rFonts w:ascii="Times New Roman" w:hAnsi="Times New Roman" w:cs="Times New Roman"/>
          <w:sz w:val="26"/>
          <w:szCs w:val="26"/>
          <w:lang w:val="en-AU"/>
        </w:rPr>
        <w:t>purpo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734544"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32305"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734544" w:rsidRPr="00F1446F">
        <w:rPr>
          <w:rFonts w:ascii="Times New Roman" w:hAnsi="Times New Roman" w:cs="Times New Roman"/>
          <w:sz w:val="26"/>
          <w:szCs w:val="26"/>
          <w:lang w:val="en-AU"/>
        </w:rPr>
        <w:t>black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734544" w:rsidRPr="00F1446F">
        <w:rPr>
          <w:rFonts w:ascii="Times New Roman" w:hAnsi="Times New Roman" w:cs="Times New Roman"/>
          <w:sz w:val="26"/>
          <w:szCs w:val="26"/>
          <w:lang w:val="en-AU"/>
        </w:rPr>
        <w:t>point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32305"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32305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32305" w:rsidRPr="00F1446F">
        <w:rPr>
          <w:rFonts w:ascii="Times New Roman" w:hAnsi="Times New Roman" w:cs="Times New Roman"/>
          <w:sz w:val="26"/>
          <w:szCs w:val="26"/>
          <w:lang w:val="en-AU"/>
        </w:rPr>
        <w:t>b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32305" w:rsidRPr="00F1446F">
        <w:rPr>
          <w:rFonts w:ascii="Times New Roman" w:hAnsi="Times New Roman" w:cs="Times New Roman"/>
          <w:sz w:val="26"/>
          <w:szCs w:val="26"/>
          <w:lang w:val="en-AU"/>
        </w:rPr>
        <w:t>transferr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734544"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734544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734544" w:rsidRPr="00F1446F">
        <w:rPr>
          <w:rFonts w:ascii="Times New Roman" w:hAnsi="Times New Roman" w:cs="Times New Roman"/>
          <w:sz w:val="26"/>
          <w:szCs w:val="26"/>
          <w:lang w:val="en-AU"/>
        </w:rPr>
        <w:t>syste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734544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734544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734544" w:rsidRPr="00F1446F">
        <w:rPr>
          <w:rFonts w:ascii="Times New Roman" w:hAnsi="Times New Roman" w:cs="Times New Roman"/>
          <w:sz w:val="26"/>
          <w:szCs w:val="26"/>
          <w:lang w:val="en-AU"/>
        </w:rPr>
        <w:t>gre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734544" w:rsidRPr="00F1446F">
        <w:rPr>
          <w:rFonts w:ascii="Times New Roman" w:hAnsi="Times New Roman" w:cs="Times New Roman"/>
          <w:sz w:val="26"/>
          <w:szCs w:val="26"/>
          <w:lang w:val="en-AU"/>
        </w:rPr>
        <w:t>points.</w:t>
      </w:r>
    </w:p>
    <w:p w14:paraId="28CB2218" w14:textId="57E95BB7" w:rsidR="00106F1F" w:rsidRPr="00F1446F" w:rsidRDefault="00106F1F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resear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ppli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GR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etho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53F7D" w:rsidRPr="00F1446F">
        <w:rPr>
          <w:rFonts w:ascii="Times New Roman" w:hAnsi="Times New Roman" w:cs="Times New Roman"/>
          <w:sz w:val="26"/>
          <w:szCs w:val="26"/>
          <w:lang w:val="en-AU"/>
        </w:rPr>
        <w:t>consis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53F7D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53F7D" w:rsidRPr="00F1446F">
        <w:rPr>
          <w:rFonts w:ascii="Times New Roman" w:hAnsi="Times New Roman" w:cs="Times New Roman"/>
          <w:sz w:val="26"/>
          <w:szCs w:val="26"/>
          <w:lang w:val="en-AU"/>
        </w:rPr>
        <w:t>six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53F7D" w:rsidRPr="00F1446F">
        <w:rPr>
          <w:rFonts w:ascii="Times New Roman" w:hAnsi="Times New Roman" w:cs="Times New Roman"/>
          <w:sz w:val="26"/>
          <w:szCs w:val="26"/>
          <w:lang w:val="en-AU"/>
        </w:rPr>
        <w:t>basic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53F7D" w:rsidRPr="00F1446F">
        <w:rPr>
          <w:rFonts w:ascii="Times New Roman" w:hAnsi="Times New Roman" w:cs="Times New Roman"/>
          <w:sz w:val="26"/>
          <w:szCs w:val="26"/>
          <w:lang w:val="en-AU"/>
        </w:rPr>
        <w:t>step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valu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ri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32305"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32305" w:rsidRPr="00F1446F">
        <w:rPr>
          <w:rFonts w:ascii="Times New Roman" w:hAnsi="Times New Roman" w:cs="Times New Roman"/>
          <w:sz w:val="26"/>
          <w:szCs w:val="26"/>
          <w:lang w:val="en-AU"/>
        </w:rPr>
        <w:t>satisfac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32305" w:rsidRPr="00F1446F">
        <w:rPr>
          <w:rFonts w:ascii="Times New Roman" w:hAnsi="Times New Roman" w:cs="Times New Roman"/>
          <w:sz w:val="26"/>
          <w:szCs w:val="26"/>
          <w:lang w:val="en-AU"/>
        </w:rPr>
        <w:t>abou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32305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32305"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32305" w:rsidRPr="00F1446F">
        <w:rPr>
          <w:rFonts w:ascii="Times New Roman" w:hAnsi="Times New Roman" w:cs="Times New Roman"/>
          <w:sz w:val="26"/>
          <w:szCs w:val="26"/>
          <w:lang w:val="en-AU"/>
        </w:rPr>
        <w:t>practice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valu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riteria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eigh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value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inguistic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variabl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e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dentifi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i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valuation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53F7D"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53F7D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53F7D" w:rsidRPr="00F1446F">
        <w:rPr>
          <w:rFonts w:ascii="Times New Roman" w:hAnsi="Times New Roman" w:cs="Times New Roman"/>
          <w:sz w:val="26"/>
          <w:szCs w:val="26"/>
          <w:lang w:val="en-AU"/>
        </w:rPr>
        <w:t>research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53F7D" w:rsidRPr="00F1446F">
        <w:rPr>
          <w:rFonts w:ascii="Times New Roman" w:hAnsi="Times New Roman" w:cs="Times New Roman"/>
          <w:sz w:val="26"/>
          <w:szCs w:val="26"/>
          <w:lang w:val="en-AU"/>
        </w:rPr>
        <w:t>firs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53F7D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53F7D" w:rsidRPr="00F1446F">
        <w:rPr>
          <w:rFonts w:ascii="Times New Roman" w:hAnsi="Times New Roman" w:cs="Times New Roman"/>
          <w:sz w:val="26"/>
          <w:szCs w:val="26"/>
          <w:lang w:val="en-AU"/>
        </w:rPr>
        <w:t>all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53F7D" w:rsidRPr="00F1446F">
        <w:rPr>
          <w:rFonts w:ascii="Times New Roman" w:hAnsi="Times New Roman" w:cs="Times New Roman"/>
          <w:sz w:val="26"/>
          <w:szCs w:val="26"/>
          <w:lang w:val="en-AU"/>
        </w:rPr>
        <w:t>performan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53F7D" w:rsidRPr="00F1446F">
        <w:rPr>
          <w:rFonts w:ascii="Times New Roman" w:hAnsi="Times New Roman" w:cs="Times New Roman"/>
          <w:sz w:val="26"/>
          <w:szCs w:val="26"/>
          <w:lang w:val="en-AU"/>
        </w:rPr>
        <w:t>criteri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53F7D"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53F7D" w:rsidRPr="00F1446F">
        <w:rPr>
          <w:rFonts w:ascii="Times New Roman" w:hAnsi="Times New Roman" w:cs="Times New Roman"/>
          <w:sz w:val="26"/>
          <w:szCs w:val="26"/>
          <w:lang w:val="en-AU"/>
        </w:rPr>
        <w:t>bee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53F7D" w:rsidRPr="00F1446F">
        <w:rPr>
          <w:rFonts w:ascii="Times New Roman" w:hAnsi="Times New Roman" w:cs="Times New Roman"/>
          <w:sz w:val="26"/>
          <w:szCs w:val="26"/>
          <w:lang w:val="en-AU"/>
        </w:rPr>
        <w:t>determin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53F7D" w:rsidRPr="00F1446F">
        <w:rPr>
          <w:rFonts w:ascii="Times New Roman" w:hAnsi="Times New Roman" w:cs="Times New Roman"/>
          <w:sz w:val="26"/>
          <w:szCs w:val="26"/>
          <w:lang w:val="en-AU"/>
        </w:rPr>
        <w:t>b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553F7D" w:rsidRPr="00F1446F">
        <w:rPr>
          <w:rFonts w:ascii="Times New Roman" w:hAnsi="Times New Roman" w:cs="Times New Roman"/>
          <w:sz w:val="26"/>
          <w:szCs w:val="26"/>
          <w:lang w:val="en-AU"/>
        </w:rPr>
        <w:t>expert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go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evalu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fi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facto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c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adequately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satisf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e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seri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progra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multip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attributes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decision-making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prioritize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multi-cultur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backgrou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E4E78" w:rsidRPr="00F1446F">
        <w:rPr>
          <w:rFonts w:ascii="Times New Roman" w:hAnsi="Times New Roman" w:cs="Times New Roman"/>
          <w:sz w:val="26"/>
          <w:szCs w:val="26"/>
          <w:lang w:val="en-AU"/>
        </w:rPr>
        <w:t>demand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 </w:t>
      </w:r>
    </w:p>
    <w:p w14:paraId="629EE620" w14:textId="1D01080D" w:rsidR="00A05AFD" w:rsidRDefault="00A05AFD" w:rsidP="00AA6627">
      <w:pPr>
        <w:spacing w:line="360" w:lineRule="exact"/>
        <w:rPr>
          <w:rFonts w:ascii="Times New Roman" w:hAnsi="Times New Roman" w:cs="Times New Roman" w:hint="eastAsia"/>
          <w:b/>
          <w:sz w:val="26"/>
          <w:szCs w:val="26"/>
          <w:lang w:val="en-AU"/>
        </w:rPr>
      </w:pPr>
    </w:p>
    <w:p w14:paraId="2D238DAE" w14:textId="4AB6D1E4" w:rsidR="0014789C" w:rsidRPr="00F1446F" w:rsidRDefault="0014789C" w:rsidP="00AA6627">
      <w:pPr>
        <w:spacing w:line="360" w:lineRule="exact"/>
        <w:rPr>
          <w:rFonts w:ascii="Times New Roman" w:hAnsi="Times New Roman" w:cs="Times New Roman"/>
          <w:b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Sample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="000E057C" w:rsidRPr="00F1446F">
        <w:rPr>
          <w:rFonts w:ascii="Times New Roman" w:hAnsi="Times New Roman" w:cs="Times New Roman"/>
          <w:b/>
          <w:sz w:val="26"/>
          <w:szCs w:val="26"/>
          <w:lang w:val="en-AU"/>
        </w:rPr>
        <w:t>Desig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="000E057C" w:rsidRPr="00F1446F">
        <w:rPr>
          <w:rFonts w:ascii="Times New Roman" w:hAnsi="Times New Roman" w:cs="Times New Roman"/>
          <w:b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="000E057C" w:rsidRPr="00F1446F">
        <w:rPr>
          <w:rFonts w:ascii="Times New Roman" w:hAnsi="Times New Roman" w:cs="Times New Roman"/>
          <w:b/>
          <w:sz w:val="26"/>
          <w:szCs w:val="26"/>
          <w:lang w:val="en-AU"/>
        </w:rPr>
        <w:t>Collection</w:t>
      </w:r>
    </w:p>
    <w:p w14:paraId="47FF2620" w14:textId="217E524C" w:rsidR="0014789C" w:rsidRPr="00F1446F" w:rsidRDefault="0014789C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sear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0E057C" w:rsidRPr="00F1446F">
        <w:rPr>
          <w:rFonts w:ascii="Times New Roman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targe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ote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aichung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Taiwan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Guangzhou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lastRenderedPageBreak/>
        <w:t>China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ccord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form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ro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uris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ureau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A58F5" w:rsidRPr="00F1446F">
        <w:rPr>
          <w:rFonts w:ascii="Times New Roman" w:hAnsi="Times New Roman" w:cs="Times New Roman"/>
          <w:sz w:val="26"/>
          <w:szCs w:val="26"/>
          <w:lang w:val="en-AU"/>
        </w:rPr>
        <w:t>Taiw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(</w:t>
      </w:r>
      <w:r w:rsidR="009A58F5" w:rsidRPr="00F1446F">
        <w:rPr>
          <w:rFonts w:ascii="Times New Roman" w:hAnsi="Times New Roman" w:cs="Times New Roman"/>
          <w:sz w:val="26"/>
          <w:szCs w:val="26"/>
          <w:lang w:val="en-AU"/>
        </w:rPr>
        <w:t>2017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)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aichu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co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arges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umb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ote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af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aiwan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ank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n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co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aipei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Also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Guangzhou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it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aiw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usinessm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nter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arlier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kind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participant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c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decrea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bi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tw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citi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simila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culture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lif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proofErr w:type="spellStart"/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behaviors</w:t>
      </w:r>
      <w:proofErr w:type="spellEnd"/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The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1500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questionnaire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hand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ou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fro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Novemb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2015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2016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320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252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vali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questionnair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e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ceiv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aiw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inl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hin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spective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AC2C15" w:rsidRPr="00F1446F">
        <w:rPr>
          <w:rFonts w:ascii="Times New Roman" w:hAnsi="Times New Roman" w:cs="Times New Roman"/>
          <w:sz w:val="26"/>
          <w:szCs w:val="26"/>
          <w:lang w:val="en-AU"/>
        </w:rPr>
        <w:t>(s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AC2C15" w:rsidRPr="00F1446F">
        <w:rPr>
          <w:rFonts w:ascii="Times New Roman" w:hAnsi="Times New Roman" w:cs="Times New Roman"/>
          <w:sz w:val="26"/>
          <w:szCs w:val="26"/>
          <w:lang w:val="en-AU"/>
        </w:rPr>
        <w:t>Tab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AC2C15" w:rsidRPr="00F1446F">
        <w:rPr>
          <w:rFonts w:ascii="Times New Roman" w:hAnsi="Times New Roman" w:cs="Times New Roman"/>
          <w:sz w:val="26"/>
          <w:szCs w:val="26"/>
          <w:lang w:val="en-AU"/>
        </w:rPr>
        <w:t>1)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questionnai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clud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thr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variables: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IM)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hi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mension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mmunic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IC)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rain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T)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sear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IMR)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cultu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issu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(CI)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tisfac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ES)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e scale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tem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fe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a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ud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nduc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ua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undle-Thie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2014)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nsu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liabilit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measures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</w:p>
    <w:p w14:paraId="2A4DB3CC" w14:textId="77777777" w:rsidR="000E057C" w:rsidRPr="00F1446F" w:rsidRDefault="000E057C" w:rsidP="001A6DF1">
      <w:pPr>
        <w:spacing w:line="34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lang w:val="en-AU"/>
        </w:rPr>
      </w:pPr>
    </w:p>
    <w:p w14:paraId="2DED3BBC" w14:textId="673CCF06" w:rsidR="000E057C" w:rsidRPr="00F1446F" w:rsidRDefault="000E057C" w:rsidP="000E057C">
      <w:pPr>
        <w:widowControl/>
        <w:autoSpaceDE w:val="0"/>
        <w:autoSpaceDN w:val="0"/>
        <w:adjustRightInd w:val="0"/>
        <w:spacing w:line="360" w:lineRule="auto"/>
        <w:jc w:val="center"/>
        <w:rPr>
          <w:rFonts w:ascii="Times New Roman" w:hAnsi="Times New Roman" w:cs="Times New Roman"/>
          <w:b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Table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1</w:t>
      </w:r>
      <w:r w:rsidR="00801D1F" w:rsidRPr="00F1446F">
        <w:rPr>
          <w:rFonts w:ascii="Times New Roman" w:hAnsi="Times New Roman" w:cs="Times New Roman"/>
          <w:b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Respondent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Characteristics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Hotel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Sample</w:t>
      </w:r>
    </w:p>
    <w:tbl>
      <w:tblPr>
        <w:tblStyle w:val="a7"/>
        <w:tblW w:w="0" w:type="auto"/>
        <w:jc w:val="center"/>
        <w:tblLook w:val="04A0" w:firstRow="1" w:lastRow="0" w:firstColumn="1" w:lastColumn="0" w:noHBand="0" w:noVBand="1"/>
      </w:tblPr>
      <w:tblGrid>
        <w:gridCol w:w="1838"/>
        <w:gridCol w:w="2693"/>
        <w:gridCol w:w="2242"/>
        <w:gridCol w:w="2243"/>
      </w:tblGrid>
      <w:tr w:rsidR="00F1446F" w:rsidRPr="00F1446F" w14:paraId="45C1E074" w14:textId="77777777" w:rsidTr="00801D1F">
        <w:trPr>
          <w:trHeight w:val="209"/>
          <w:jc w:val="center"/>
        </w:trPr>
        <w:tc>
          <w:tcPr>
            <w:tcW w:w="1838" w:type="dxa"/>
            <w:vAlign w:val="center"/>
          </w:tcPr>
          <w:p w14:paraId="01195C90" w14:textId="77777777" w:rsidR="000E057C" w:rsidRPr="00F1446F" w:rsidRDefault="000E057C" w:rsidP="001A6DF1">
            <w:pPr>
              <w:widowControl/>
              <w:autoSpaceDE w:val="0"/>
              <w:autoSpaceDN w:val="0"/>
              <w:adjustRightInd w:val="0"/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tems</w:t>
            </w:r>
          </w:p>
        </w:tc>
        <w:tc>
          <w:tcPr>
            <w:tcW w:w="2693" w:type="dxa"/>
            <w:vAlign w:val="center"/>
          </w:tcPr>
          <w:p w14:paraId="4500BBCE" w14:textId="650208CF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</w:p>
        </w:tc>
        <w:tc>
          <w:tcPr>
            <w:tcW w:w="2242" w:type="dxa"/>
            <w:vAlign w:val="center"/>
          </w:tcPr>
          <w:p w14:paraId="1A18D128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 xml:space="preserve">Taiwanese </w:t>
            </w:r>
          </w:p>
          <w:p w14:paraId="4831B038" w14:textId="1D2CB96F" w:rsidR="000E057C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(n = 320) (%)</w:t>
            </w:r>
          </w:p>
        </w:tc>
        <w:tc>
          <w:tcPr>
            <w:tcW w:w="2243" w:type="dxa"/>
            <w:vAlign w:val="center"/>
          </w:tcPr>
          <w:p w14:paraId="39E47849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 w:hint="eastAsia"/>
                <w:szCs w:val="24"/>
                <w:lang w:val="en-AU"/>
              </w:rPr>
              <w:t>Ma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 xml:space="preserve">inland Chinese </w:t>
            </w:r>
          </w:p>
          <w:p w14:paraId="3542263E" w14:textId="6379998A" w:rsidR="000E057C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(n = 252) (%)</w:t>
            </w:r>
          </w:p>
        </w:tc>
      </w:tr>
      <w:tr w:rsidR="00F1446F" w:rsidRPr="00F1446F" w14:paraId="472F68D0" w14:textId="77777777" w:rsidTr="00801D1F">
        <w:trPr>
          <w:jc w:val="center"/>
        </w:trPr>
        <w:tc>
          <w:tcPr>
            <w:tcW w:w="1838" w:type="dxa"/>
            <w:vAlign w:val="center"/>
          </w:tcPr>
          <w:p w14:paraId="6FCDA19D" w14:textId="3753DDF5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i/>
                <w:iCs/>
                <w:szCs w:val="24"/>
                <w:lang w:val="en-AU"/>
              </w:rPr>
              <w:t>Gender</w:t>
            </w:r>
          </w:p>
        </w:tc>
        <w:tc>
          <w:tcPr>
            <w:tcW w:w="2693" w:type="dxa"/>
            <w:vAlign w:val="center"/>
          </w:tcPr>
          <w:p w14:paraId="3EBDF69A" w14:textId="77777777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Male</w:t>
            </w:r>
          </w:p>
          <w:p w14:paraId="18AA4172" w14:textId="77777777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Female</w:t>
            </w:r>
          </w:p>
        </w:tc>
        <w:tc>
          <w:tcPr>
            <w:tcW w:w="2242" w:type="dxa"/>
            <w:vAlign w:val="center"/>
          </w:tcPr>
          <w:p w14:paraId="0E1A4999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32.0</w:t>
            </w:r>
          </w:p>
          <w:p w14:paraId="737F5DC7" w14:textId="6330D92B" w:rsidR="000E057C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68.0</w:t>
            </w:r>
          </w:p>
        </w:tc>
        <w:tc>
          <w:tcPr>
            <w:tcW w:w="2243" w:type="dxa"/>
            <w:vAlign w:val="center"/>
          </w:tcPr>
          <w:p w14:paraId="1491E473" w14:textId="2814120E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25.8</w:t>
            </w:r>
          </w:p>
          <w:p w14:paraId="6AC5F406" w14:textId="6A80CF1B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74.2</w:t>
            </w:r>
          </w:p>
        </w:tc>
      </w:tr>
      <w:tr w:rsidR="00F1446F" w:rsidRPr="00F1446F" w14:paraId="2E560D43" w14:textId="77777777" w:rsidTr="00801D1F">
        <w:trPr>
          <w:jc w:val="center"/>
        </w:trPr>
        <w:tc>
          <w:tcPr>
            <w:tcW w:w="1838" w:type="dxa"/>
            <w:vAlign w:val="center"/>
          </w:tcPr>
          <w:p w14:paraId="00D4DD4A" w14:textId="13248543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i/>
                <w:iCs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i/>
                <w:iCs/>
                <w:szCs w:val="24"/>
                <w:lang w:val="en-AU"/>
              </w:rPr>
              <w:t>Marital</w:t>
            </w:r>
            <w:r w:rsidR="0049651D" w:rsidRPr="00F1446F">
              <w:rPr>
                <w:rFonts w:ascii="Times New Roman" w:hAnsi="Times New Roman" w:cs="Times New Roman"/>
                <w:i/>
                <w:iCs/>
                <w:szCs w:val="24"/>
                <w:lang w:val="en-AU"/>
              </w:rPr>
              <w:t xml:space="preserve"> </w:t>
            </w:r>
            <w:r w:rsidRPr="00F1446F">
              <w:rPr>
                <w:rFonts w:ascii="Times New Roman" w:hAnsi="Times New Roman" w:cs="Times New Roman"/>
                <w:i/>
                <w:iCs/>
                <w:szCs w:val="24"/>
                <w:lang w:val="en-AU"/>
              </w:rPr>
              <w:t>status</w:t>
            </w:r>
          </w:p>
        </w:tc>
        <w:tc>
          <w:tcPr>
            <w:tcW w:w="2693" w:type="dxa"/>
            <w:vAlign w:val="center"/>
          </w:tcPr>
          <w:p w14:paraId="013A1EAD" w14:textId="47748C78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Married</w:t>
            </w:r>
          </w:p>
          <w:p w14:paraId="2DB78E91" w14:textId="0F598B90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No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Married</w:t>
            </w:r>
          </w:p>
        </w:tc>
        <w:tc>
          <w:tcPr>
            <w:tcW w:w="2242" w:type="dxa"/>
            <w:vAlign w:val="center"/>
          </w:tcPr>
          <w:p w14:paraId="007A7C5B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31.5</w:t>
            </w:r>
          </w:p>
          <w:p w14:paraId="73FFF028" w14:textId="5024825C" w:rsidR="000E057C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68.5</w:t>
            </w:r>
          </w:p>
        </w:tc>
        <w:tc>
          <w:tcPr>
            <w:tcW w:w="2243" w:type="dxa"/>
            <w:vAlign w:val="center"/>
          </w:tcPr>
          <w:p w14:paraId="013019CD" w14:textId="49602511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41.0</w:t>
            </w:r>
          </w:p>
          <w:p w14:paraId="5B0372C0" w14:textId="2D5A763C" w:rsidR="000E057C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59.0</w:t>
            </w:r>
          </w:p>
        </w:tc>
      </w:tr>
      <w:tr w:rsidR="00F1446F" w:rsidRPr="00F1446F" w14:paraId="3219FA5E" w14:textId="77777777" w:rsidTr="00801D1F">
        <w:trPr>
          <w:jc w:val="center"/>
        </w:trPr>
        <w:tc>
          <w:tcPr>
            <w:tcW w:w="1838" w:type="dxa"/>
            <w:vAlign w:val="center"/>
          </w:tcPr>
          <w:p w14:paraId="7299D412" w14:textId="4CC27637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i/>
                <w:iCs/>
                <w:szCs w:val="24"/>
                <w:lang w:val="en-AU"/>
              </w:rPr>
              <w:t>Age</w:t>
            </w:r>
          </w:p>
        </w:tc>
        <w:tc>
          <w:tcPr>
            <w:tcW w:w="2693" w:type="dxa"/>
            <w:vAlign w:val="center"/>
          </w:tcPr>
          <w:p w14:paraId="1269BD7D" w14:textId="12519356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20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&amp;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below</w:t>
            </w:r>
          </w:p>
          <w:p w14:paraId="7D971D21" w14:textId="77777777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21-30</w:t>
            </w:r>
          </w:p>
          <w:p w14:paraId="29456816" w14:textId="77777777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31-40</w:t>
            </w:r>
          </w:p>
          <w:p w14:paraId="66B6D973" w14:textId="77777777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41-50</w:t>
            </w:r>
          </w:p>
          <w:p w14:paraId="0FC0F93B" w14:textId="7775E1A1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51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&amp;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over</w:t>
            </w:r>
          </w:p>
        </w:tc>
        <w:tc>
          <w:tcPr>
            <w:tcW w:w="2242" w:type="dxa"/>
            <w:vAlign w:val="center"/>
          </w:tcPr>
          <w:p w14:paraId="4DE1B9E5" w14:textId="440A39AE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1.3</w:t>
            </w:r>
          </w:p>
          <w:p w14:paraId="67A556BD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50.8</w:t>
            </w:r>
          </w:p>
          <w:p w14:paraId="4CFD749D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28.6</w:t>
            </w:r>
          </w:p>
          <w:p w14:paraId="326F90B7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14.3</w:t>
            </w:r>
          </w:p>
          <w:p w14:paraId="5A8A2808" w14:textId="7D0F829C" w:rsidR="000E057C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5.0</w:t>
            </w:r>
          </w:p>
        </w:tc>
        <w:tc>
          <w:tcPr>
            <w:tcW w:w="2243" w:type="dxa"/>
            <w:vAlign w:val="center"/>
          </w:tcPr>
          <w:p w14:paraId="7BD04974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6.4</w:t>
            </w:r>
          </w:p>
          <w:p w14:paraId="009EDF2E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28.2</w:t>
            </w:r>
          </w:p>
          <w:p w14:paraId="69E49AE2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25.9</w:t>
            </w:r>
          </w:p>
          <w:p w14:paraId="0216D2A2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18.6</w:t>
            </w:r>
          </w:p>
          <w:p w14:paraId="0F1EF7ED" w14:textId="64ACCCA1" w:rsidR="000E057C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20.9</w:t>
            </w:r>
          </w:p>
        </w:tc>
      </w:tr>
      <w:tr w:rsidR="00F1446F" w:rsidRPr="00F1446F" w14:paraId="58C8ECDE" w14:textId="77777777" w:rsidTr="00801D1F">
        <w:trPr>
          <w:jc w:val="center"/>
        </w:trPr>
        <w:tc>
          <w:tcPr>
            <w:tcW w:w="1838" w:type="dxa"/>
            <w:vAlign w:val="center"/>
          </w:tcPr>
          <w:p w14:paraId="7B928DEB" w14:textId="666C5529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i/>
                <w:iCs/>
                <w:szCs w:val="24"/>
                <w:lang w:val="en-AU"/>
              </w:rPr>
              <w:t>Level</w:t>
            </w:r>
            <w:r w:rsidR="0049651D" w:rsidRPr="00F1446F">
              <w:rPr>
                <w:rFonts w:ascii="Times New Roman" w:hAnsi="Times New Roman" w:cs="Times New Roman"/>
                <w:i/>
                <w:iCs/>
                <w:szCs w:val="24"/>
                <w:lang w:val="en-AU"/>
              </w:rPr>
              <w:t xml:space="preserve"> </w:t>
            </w:r>
            <w:r w:rsidRPr="00F1446F">
              <w:rPr>
                <w:rFonts w:ascii="Times New Roman" w:hAnsi="Times New Roman" w:cs="Times New Roman"/>
                <w:i/>
                <w:iCs/>
                <w:szCs w:val="24"/>
                <w:lang w:val="en-AU"/>
              </w:rPr>
              <w:t>of</w:t>
            </w:r>
            <w:r w:rsidR="0049651D" w:rsidRPr="00F1446F">
              <w:rPr>
                <w:rFonts w:ascii="Times New Roman" w:hAnsi="Times New Roman" w:cs="Times New Roman"/>
                <w:i/>
                <w:iCs/>
                <w:szCs w:val="24"/>
                <w:lang w:val="en-AU"/>
              </w:rPr>
              <w:t xml:space="preserve"> </w:t>
            </w:r>
            <w:r w:rsidRPr="00F1446F">
              <w:rPr>
                <w:rFonts w:ascii="Times New Roman" w:hAnsi="Times New Roman" w:cs="Times New Roman"/>
                <w:i/>
                <w:iCs/>
                <w:szCs w:val="24"/>
                <w:lang w:val="en-AU"/>
              </w:rPr>
              <w:t>education</w:t>
            </w:r>
          </w:p>
        </w:tc>
        <w:tc>
          <w:tcPr>
            <w:tcW w:w="2693" w:type="dxa"/>
            <w:vAlign w:val="center"/>
          </w:tcPr>
          <w:p w14:paraId="405B658F" w14:textId="18476AC9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Primary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school</w:t>
            </w:r>
          </w:p>
          <w:p w14:paraId="0D53FC17" w14:textId="340EBF3B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High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school</w:t>
            </w:r>
          </w:p>
          <w:p w14:paraId="69FAA95D" w14:textId="6ECFA7D9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Bachelo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degree</w:t>
            </w:r>
          </w:p>
          <w:p w14:paraId="504038AA" w14:textId="229C929C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Post-graduat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degree</w:t>
            </w:r>
          </w:p>
        </w:tc>
        <w:tc>
          <w:tcPr>
            <w:tcW w:w="2242" w:type="dxa"/>
            <w:vAlign w:val="center"/>
          </w:tcPr>
          <w:p w14:paraId="068A1D98" w14:textId="1CBFD0F0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4</w:t>
            </w:r>
          </w:p>
          <w:p w14:paraId="7B9E1500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2.5</w:t>
            </w:r>
          </w:p>
          <w:p w14:paraId="7A98AE74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89.5</w:t>
            </w:r>
          </w:p>
          <w:p w14:paraId="13AD7AC5" w14:textId="4E6986CF" w:rsidR="000E057C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7.6</w:t>
            </w:r>
          </w:p>
        </w:tc>
        <w:tc>
          <w:tcPr>
            <w:tcW w:w="2243" w:type="dxa"/>
            <w:vAlign w:val="center"/>
          </w:tcPr>
          <w:p w14:paraId="2E923AFE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1.4</w:t>
            </w:r>
          </w:p>
          <w:p w14:paraId="3AEDE722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59.1</w:t>
            </w:r>
          </w:p>
          <w:p w14:paraId="53C8DA6B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27.7</w:t>
            </w:r>
          </w:p>
          <w:p w14:paraId="63FF6B6C" w14:textId="141F62F3" w:rsidR="000E057C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11.8</w:t>
            </w:r>
          </w:p>
        </w:tc>
      </w:tr>
      <w:tr w:rsidR="00F1446F" w:rsidRPr="00F1446F" w14:paraId="2A88C1AD" w14:textId="77777777" w:rsidTr="00801D1F">
        <w:trPr>
          <w:jc w:val="center"/>
        </w:trPr>
        <w:tc>
          <w:tcPr>
            <w:tcW w:w="1838" w:type="dxa"/>
            <w:vAlign w:val="center"/>
          </w:tcPr>
          <w:p w14:paraId="2F33EA4C" w14:textId="0895DEAC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i/>
                <w:iCs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i/>
                <w:iCs/>
                <w:szCs w:val="24"/>
                <w:lang w:val="en-AU"/>
              </w:rPr>
              <w:t>Department</w:t>
            </w:r>
            <w:r w:rsidR="0049651D" w:rsidRPr="00F1446F">
              <w:rPr>
                <w:rFonts w:ascii="Times New Roman" w:hAnsi="Times New Roman" w:cs="Times New Roman"/>
                <w:i/>
                <w:iCs/>
                <w:szCs w:val="24"/>
                <w:lang w:val="en-AU"/>
              </w:rPr>
              <w:t xml:space="preserve"> </w:t>
            </w:r>
            <w:r w:rsidRPr="00F1446F">
              <w:rPr>
                <w:rFonts w:ascii="Times New Roman" w:hAnsi="Times New Roman" w:cs="Times New Roman"/>
                <w:i/>
                <w:iCs/>
                <w:szCs w:val="24"/>
                <w:lang w:val="en-AU"/>
              </w:rPr>
              <w:t>type</w:t>
            </w:r>
          </w:p>
          <w:p w14:paraId="75B043CB" w14:textId="77777777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</w:p>
        </w:tc>
        <w:tc>
          <w:tcPr>
            <w:tcW w:w="2693" w:type="dxa"/>
            <w:vAlign w:val="center"/>
          </w:tcPr>
          <w:p w14:paraId="0625A8F4" w14:textId="35311554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ustome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service*</w:t>
            </w:r>
          </w:p>
          <w:p w14:paraId="6DCF42D3" w14:textId="77777777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Administration</w:t>
            </w:r>
          </w:p>
          <w:p w14:paraId="43437C9B" w14:textId="77777777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Kitchen</w:t>
            </w:r>
          </w:p>
          <w:p w14:paraId="0F102C24" w14:textId="77777777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Marketing</w:t>
            </w:r>
          </w:p>
          <w:p w14:paraId="7A7A0EC8" w14:textId="77777777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Sales</w:t>
            </w:r>
          </w:p>
          <w:p w14:paraId="37960737" w14:textId="77777777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Others</w:t>
            </w:r>
          </w:p>
        </w:tc>
        <w:tc>
          <w:tcPr>
            <w:tcW w:w="2242" w:type="dxa"/>
            <w:vAlign w:val="center"/>
          </w:tcPr>
          <w:p w14:paraId="7282005E" w14:textId="24D80858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76.1</w:t>
            </w:r>
          </w:p>
          <w:p w14:paraId="00551B73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4.6</w:t>
            </w:r>
          </w:p>
          <w:p w14:paraId="5C0AC3A6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1.7</w:t>
            </w:r>
          </w:p>
          <w:p w14:paraId="24008BFA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2.1</w:t>
            </w:r>
          </w:p>
          <w:p w14:paraId="4406C16C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8.4</w:t>
            </w:r>
          </w:p>
          <w:p w14:paraId="4BFAEEE2" w14:textId="523730A3" w:rsidR="000E057C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7.1</w:t>
            </w:r>
          </w:p>
        </w:tc>
        <w:tc>
          <w:tcPr>
            <w:tcW w:w="2243" w:type="dxa"/>
            <w:vAlign w:val="center"/>
          </w:tcPr>
          <w:p w14:paraId="34AF7061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57.3</w:t>
            </w:r>
          </w:p>
          <w:p w14:paraId="49770ECE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12.3</w:t>
            </w:r>
          </w:p>
          <w:p w14:paraId="777FDF4E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11.8</w:t>
            </w:r>
          </w:p>
          <w:p w14:paraId="7FA6B7CE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7.3</w:t>
            </w:r>
          </w:p>
          <w:p w14:paraId="39E65F6F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6.8</w:t>
            </w:r>
          </w:p>
          <w:p w14:paraId="6F12425C" w14:textId="76CF03B8" w:rsidR="000E057C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4.8</w:t>
            </w:r>
          </w:p>
        </w:tc>
      </w:tr>
      <w:tr w:rsidR="00F1446F" w:rsidRPr="00F1446F" w14:paraId="0C83AA83" w14:textId="77777777" w:rsidTr="00801D1F">
        <w:trPr>
          <w:jc w:val="center"/>
        </w:trPr>
        <w:tc>
          <w:tcPr>
            <w:tcW w:w="1838" w:type="dxa"/>
            <w:vAlign w:val="center"/>
          </w:tcPr>
          <w:p w14:paraId="5B7AE63C" w14:textId="65D1986B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i/>
                <w:iCs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 w:hint="eastAsia"/>
                <w:i/>
                <w:iCs/>
                <w:szCs w:val="24"/>
                <w:lang w:val="en-AU"/>
              </w:rPr>
              <w:t>W</w:t>
            </w:r>
            <w:r w:rsidRPr="00F1446F">
              <w:rPr>
                <w:rFonts w:ascii="Times New Roman" w:hAnsi="Times New Roman" w:cs="Times New Roman"/>
                <w:i/>
                <w:iCs/>
                <w:szCs w:val="24"/>
                <w:lang w:val="en-AU"/>
              </w:rPr>
              <w:t>orking</w:t>
            </w:r>
            <w:r w:rsidR="0049651D" w:rsidRPr="00F1446F">
              <w:rPr>
                <w:rFonts w:ascii="Times New Roman" w:hAnsi="Times New Roman" w:cs="Times New Roman"/>
                <w:i/>
                <w:iCs/>
                <w:szCs w:val="24"/>
                <w:lang w:val="en-AU"/>
              </w:rPr>
              <w:t xml:space="preserve"> </w:t>
            </w:r>
            <w:r w:rsidRPr="00F1446F">
              <w:rPr>
                <w:rFonts w:ascii="Times New Roman" w:hAnsi="Times New Roman" w:cs="Times New Roman"/>
                <w:i/>
                <w:iCs/>
                <w:szCs w:val="24"/>
                <w:lang w:val="en-AU"/>
              </w:rPr>
              <w:t>experience</w:t>
            </w:r>
          </w:p>
        </w:tc>
        <w:tc>
          <w:tcPr>
            <w:tcW w:w="2693" w:type="dxa"/>
            <w:vAlign w:val="center"/>
          </w:tcPr>
          <w:p w14:paraId="14DF6437" w14:textId="73E3AB83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Les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1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year</w:t>
            </w:r>
          </w:p>
          <w:p w14:paraId="59145258" w14:textId="74315168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 w:hint="eastAsia"/>
                <w:szCs w:val="24"/>
                <w:lang w:val="en-AU"/>
              </w:rPr>
              <w:t>1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~5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years</w:t>
            </w:r>
          </w:p>
          <w:p w14:paraId="7BA7D4EE" w14:textId="598F3DD5" w:rsidR="000E057C" w:rsidRPr="00F1446F" w:rsidRDefault="000E057C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Mor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/>
              </w:rPr>
              <w:t xml:space="preserve"> </w:t>
            </w:r>
            <w:r w:rsidR="00647E7A" w:rsidRPr="00F1446F">
              <w:rPr>
                <w:rFonts w:ascii="Times New Roman" w:hAnsi="Times New Roman" w:cs="Times New Roman"/>
                <w:szCs w:val="24"/>
                <w:lang w:val="en-AU"/>
              </w:rPr>
              <w:t xml:space="preserve">five 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years</w:t>
            </w:r>
          </w:p>
        </w:tc>
        <w:tc>
          <w:tcPr>
            <w:tcW w:w="2242" w:type="dxa"/>
            <w:vAlign w:val="center"/>
          </w:tcPr>
          <w:p w14:paraId="5EEDB97E" w14:textId="3DCE9311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 w:hint="eastAsia"/>
                <w:szCs w:val="24"/>
                <w:lang w:val="en-AU"/>
              </w:rPr>
              <w:t>3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5.7</w:t>
            </w:r>
          </w:p>
          <w:p w14:paraId="60F20464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 w:hint="eastAsia"/>
                <w:szCs w:val="24"/>
                <w:lang w:val="en-AU"/>
              </w:rPr>
              <w:t>4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3.2</w:t>
            </w:r>
          </w:p>
          <w:p w14:paraId="5706A9A1" w14:textId="3F9F6691" w:rsidR="000E057C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 w:hint="eastAsia"/>
                <w:szCs w:val="24"/>
                <w:lang w:val="en-AU"/>
              </w:rPr>
              <w:t>2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1.1</w:t>
            </w:r>
          </w:p>
        </w:tc>
        <w:tc>
          <w:tcPr>
            <w:tcW w:w="2243" w:type="dxa"/>
            <w:vAlign w:val="center"/>
          </w:tcPr>
          <w:p w14:paraId="1E438954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 w:hint="eastAsia"/>
                <w:szCs w:val="24"/>
                <w:lang w:val="en-AU"/>
              </w:rPr>
              <w:t>4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1.1</w:t>
            </w:r>
          </w:p>
          <w:p w14:paraId="1FF82014" w14:textId="77777777" w:rsidR="00B45765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 w:hint="eastAsia"/>
                <w:szCs w:val="24"/>
                <w:lang w:val="en-AU"/>
              </w:rPr>
              <w:t>3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2.5</w:t>
            </w:r>
          </w:p>
          <w:p w14:paraId="59FE5159" w14:textId="32E9D2BA" w:rsidR="000E057C" w:rsidRPr="00F1446F" w:rsidRDefault="00B45765" w:rsidP="001A6DF1">
            <w:pPr>
              <w:spacing w:line="3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 w:hint="eastAsia"/>
                <w:szCs w:val="24"/>
                <w:lang w:val="en-AU"/>
              </w:rPr>
              <w:t>2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6.4</w:t>
            </w:r>
          </w:p>
        </w:tc>
      </w:tr>
    </w:tbl>
    <w:p w14:paraId="17713444" w14:textId="4C3FC1D7" w:rsidR="00647F72" w:rsidRPr="00F1446F" w:rsidRDefault="00647F72" w:rsidP="001A6DF1">
      <w:pPr>
        <w:spacing w:line="320" w:lineRule="exact"/>
        <w:ind w:left="720" w:hangingChars="300" w:hanging="720"/>
        <w:rPr>
          <w:rFonts w:ascii="Times New Roman" w:hAnsi="Times New Roman" w:cs="Times New Roman"/>
          <w:szCs w:val="20"/>
          <w:lang w:val="en-AU"/>
        </w:rPr>
      </w:pPr>
      <w:r w:rsidRPr="00F1446F">
        <w:rPr>
          <w:rFonts w:ascii="Times New Roman" w:hAnsi="Times New Roman" w:cs="Times New Roman"/>
          <w:szCs w:val="20"/>
          <w:lang w:val="en-AU"/>
        </w:rPr>
        <w:t>Notes:</w:t>
      </w:r>
      <w:r w:rsidR="0049651D" w:rsidRPr="00F1446F">
        <w:rPr>
          <w:rFonts w:ascii="Times New Roman" w:hAnsi="Times New Roman" w:cs="Times New Roman"/>
          <w:szCs w:val="20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20"/>
          <w:lang w:val="en-AU"/>
        </w:rPr>
        <w:t>1.</w:t>
      </w:r>
      <w:r w:rsidR="009C4C3E" w:rsidRPr="00F1446F">
        <w:rPr>
          <w:rFonts w:ascii="Times New Roman" w:hAnsi="Times New Roman" w:cs="Times New Roman"/>
          <w:szCs w:val="20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20"/>
          <w:lang w:val="en-AU"/>
        </w:rPr>
        <w:t>total</w:t>
      </w:r>
      <w:r w:rsidR="0049651D" w:rsidRPr="00F1446F">
        <w:rPr>
          <w:rFonts w:ascii="Times New Roman" w:hAnsi="Times New Roman" w:cs="Times New Roman"/>
          <w:szCs w:val="20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20"/>
          <w:lang w:val="en-AU"/>
        </w:rPr>
        <w:t>sample</w:t>
      </w:r>
      <w:r w:rsidR="0049651D" w:rsidRPr="00F1446F">
        <w:rPr>
          <w:rFonts w:ascii="Times New Roman" w:hAnsi="Times New Roman" w:cs="Times New Roman"/>
          <w:szCs w:val="20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20"/>
          <w:lang w:val="en-AU"/>
        </w:rPr>
        <w:t>number</w:t>
      </w:r>
      <w:r w:rsidR="0049651D" w:rsidRPr="00F1446F">
        <w:rPr>
          <w:rFonts w:ascii="Times New Roman" w:hAnsi="Times New Roman" w:cs="Times New Roman"/>
          <w:szCs w:val="20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20"/>
          <w:lang w:val="en-AU"/>
        </w:rPr>
        <w:t>is</w:t>
      </w:r>
      <w:r w:rsidR="0049651D" w:rsidRPr="00F1446F">
        <w:rPr>
          <w:rFonts w:ascii="Times New Roman" w:hAnsi="Times New Roman" w:cs="Times New Roman"/>
          <w:szCs w:val="20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20"/>
          <w:lang w:val="en-AU"/>
        </w:rPr>
        <w:t>572.</w:t>
      </w:r>
      <w:r w:rsidRPr="00F1446F">
        <w:rPr>
          <w:rFonts w:ascii="Times New Roman" w:hAnsi="Times New Roman" w:cs="Times New Roman"/>
          <w:szCs w:val="20"/>
          <w:lang w:val="en-AU"/>
        </w:rPr>
        <w:br/>
        <w:t>2.</w:t>
      </w:r>
      <w:r w:rsidR="000E057C" w:rsidRPr="00F1446F">
        <w:rPr>
          <w:rFonts w:ascii="Times New Roman" w:hAnsi="Times New Roman" w:cs="Times New Roman" w:hint="eastAsia"/>
          <w:szCs w:val="20"/>
          <w:lang w:val="en-AU"/>
        </w:rPr>
        <w:t>*c</w:t>
      </w:r>
      <w:r w:rsidR="000E057C" w:rsidRPr="00F1446F">
        <w:rPr>
          <w:rFonts w:ascii="Times New Roman" w:hAnsi="Times New Roman" w:cs="Times New Roman"/>
          <w:szCs w:val="20"/>
          <w:lang w:val="en-AU"/>
        </w:rPr>
        <w:t>ustomer</w:t>
      </w:r>
      <w:r w:rsidR="0049651D" w:rsidRPr="00F1446F">
        <w:rPr>
          <w:rFonts w:ascii="Times New Roman" w:hAnsi="Times New Roman" w:cs="Times New Roman"/>
          <w:szCs w:val="20"/>
          <w:lang w:val="en-AU"/>
        </w:rPr>
        <w:t xml:space="preserve"> </w:t>
      </w:r>
      <w:r w:rsidR="000E057C" w:rsidRPr="00F1446F">
        <w:rPr>
          <w:rFonts w:ascii="Times New Roman" w:hAnsi="Times New Roman" w:cs="Times New Roman"/>
          <w:szCs w:val="20"/>
          <w:lang w:val="en-AU"/>
        </w:rPr>
        <w:t>service</w:t>
      </w:r>
      <w:r w:rsidR="0049651D" w:rsidRPr="00F1446F">
        <w:rPr>
          <w:rFonts w:ascii="Times New Roman" w:hAnsi="Times New Roman" w:cs="Times New Roman"/>
          <w:szCs w:val="20"/>
          <w:lang w:val="en-AU"/>
        </w:rPr>
        <w:t xml:space="preserve"> </w:t>
      </w:r>
      <w:r w:rsidR="000E057C" w:rsidRPr="00F1446F">
        <w:rPr>
          <w:rFonts w:ascii="Times New Roman" w:hAnsi="Times New Roman" w:cs="Times New Roman"/>
          <w:szCs w:val="20"/>
          <w:lang w:val="en-AU"/>
        </w:rPr>
        <w:t>as</w:t>
      </w:r>
      <w:r w:rsidR="0049651D" w:rsidRPr="00F1446F">
        <w:rPr>
          <w:rFonts w:ascii="Times New Roman" w:hAnsi="Times New Roman" w:cs="Times New Roman"/>
          <w:szCs w:val="20"/>
          <w:lang w:val="en-AU"/>
        </w:rPr>
        <w:t xml:space="preserve"> </w:t>
      </w:r>
      <w:r w:rsidR="009C4C3E" w:rsidRPr="00F1446F">
        <w:rPr>
          <w:rFonts w:ascii="Times New Roman" w:hAnsi="Times New Roman" w:cs="Times New Roman"/>
          <w:szCs w:val="20"/>
          <w:lang w:val="en-AU"/>
        </w:rPr>
        <w:t>the</w:t>
      </w:r>
      <w:r w:rsidR="00647E7A" w:rsidRPr="00F1446F">
        <w:rPr>
          <w:rFonts w:ascii="Times New Roman" w:hAnsi="Times New Roman" w:cs="Times New Roman"/>
          <w:szCs w:val="20"/>
          <w:lang w:val="en-AU"/>
        </w:rPr>
        <w:t xml:space="preserve"> </w:t>
      </w:r>
      <w:r w:rsidR="000E057C" w:rsidRPr="00F1446F">
        <w:rPr>
          <w:rFonts w:ascii="Times New Roman" w:hAnsi="Times New Roman" w:cs="Times New Roman"/>
          <w:szCs w:val="20"/>
          <w:lang w:val="en-AU"/>
        </w:rPr>
        <w:t>front-line</w:t>
      </w:r>
      <w:r w:rsidR="0049651D" w:rsidRPr="00F1446F">
        <w:rPr>
          <w:rFonts w:ascii="Times New Roman" w:hAnsi="Times New Roman" w:cs="Times New Roman"/>
          <w:szCs w:val="20"/>
          <w:lang w:val="en-AU"/>
        </w:rPr>
        <w:t xml:space="preserve"> </w:t>
      </w:r>
      <w:r w:rsidR="000E057C" w:rsidRPr="00F1446F">
        <w:rPr>
          <w:rFonts w:ascii="Times New Roman" w:hAnsi="Times New Roman" w:cs="Times New Roman"/>
          <w:szCs w:val="20"/>
          <w:lang w:val="en-AU"/>
        </w:rPr>
        <w:t>sector</w:t>
      </w:r>
      <w:r w:rsidR="009C4C3E" w:rsidRPr="00F1446F">
        <w:rPr>
          <w:rFonts w:ascii="Times New Roman" w:hAnsi="Times New Roman" w:cs="Times New Roman"/>
          <w:szCs w:val="20"/>
          <w:lang w:val="en-AU"/>
        </w:rPr>
        <w:t>.</w:t>
      </w:r>
    </w:p>
    <w:p w14:paraId="56BFFDF2" w14:textId="767AD2D6" w:rsidR="0014789C" w:rsidRPr="00F1446F" w:rsidRDefault="00834F50" w:rsidP="00834F50">
      <w:pPr>
        <w:spacing w:line="360" w:lineRule="exact"/>
        <w:jc w:val="center"/>
        <w:rPr>
          <w:rFonts w:ascii="Times New Roman" w:hAnsi="Times New Roman" w:cs="Times New Roman"/>
          <w:b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lastRenderedPageBreak/>
        <w:t>RESULTS</w:t>
      </w:r>
    </w:p>
    <w:p w14:paraId="1E7E0FAC" w14:textId="273C3C10" w:rsidR="00B23D1F" w:rsidRPr="00F1446F" w:rsidRDefault="00B60DE7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irs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art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espondent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divid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b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gend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proofErr w:type="spellStart"/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analyze</w:t>
      </w:r>
      <w:proofErr w:type="spellEnd"/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thei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degr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recogni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abou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differ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gend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differ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requirement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dat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repor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ab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1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Tab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2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</w:p>
    <w:p w14:paraId="652BFC65" w14:textId="77777777" w:rsidR="00B23D1F" w:rsidRPr="00F1446F" w:rsidRDefault="00B23D1F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lang w:val="en-AU"/>
        </w:rPr>
      </w:pPr>
    </w:p>
    <w:p w14:paraId="17E45ED1" w14:textId="3D8AB733" w:rsidR="00801D1F" w:rsidRPr="00F1446F" w:rsidRDefault="00801D1F" w:rsidP="00801D1F">
      <w:pPr>
        <w:spacing w:line="360" w:lineRule="exact"/>
        <w:jc w:val="center"/>
        <w:rPr>
          <w:rFonts w:ascii="Times New Roman" w:hAnsi="Times New Roman" w:cs="Times New Roman"/>
          <w:b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Table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2.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Numerical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Value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Hotels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betwee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Taiwa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Mainland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China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(Divided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by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Gender)</w:t>
      </w:r>
    </w:p>
    <w:tbl>
      <w:tblPr>
        <w:tblStyle w:val="a7"/>
        <w:tblW w:w="5000" w:type="pct"/>
        <w:jc w:val="center"/>
        <w:tblLook w:val="04A0" w:firstRow="1" w:lastRow="0" w:firstColumn="1" w:lastColumn="0" w:noHBand="0" w:noVBand="1"/>
      </w:tblPr>
      <w:tblGrid>
        <w:gridCol w:w="790"/>
        <w:gridCol w:w="4242"/>
        <w:gridCol w:w="996"/>
        <w:gridCol w:w="996"/>
        <w:gridCol w:w="996"/>
        <w:gridCol w:w="996"/>
      </w:tblGrid>
      <w:tr w:rsidR="00F1446F" w:rsidRPr="00F1446F" w14:paraId="45B505B1" w14:textId="77777777" w:rsidTr="00801D1F">
        <w:trPr>
          <w:trHeight w:val="397"/>
          <w:jc w:val="center"/>
        </w:trPr>
        <w:tc>
          <w:tcPr>
            <w:tcW w:w="434" w:type="pct"/>
            <w:vMerge w:val="restart"/>
            <w:vAlign w:val="center"/>
          </w:tcPr>
          <w:p w14:paraId="2F162FC0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</w:pPr>
          </w:p>
        </w:tc>
        <w:tc>
          <w:tcPr>
            <w:tcW w:w="2398" w:type="pct"/>
            <w:vMerge w:val="restart"/>
            <w:vAlign w:val="center"/>
          </w:tcPr>
          <w:p w14:paraId="01329898" w14:textId="620F0282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Items</w:t>
            </w:r>
          </w:p>
        </w:tc>
        <w:tc>
          <w:tcPr>
            <w:tcW w:w="1084" w:type="pct"/>
            <w:gridSpan w:val="2"/>
            <w:vAlign w:val="center"/>
          </w:tcPr>
          <w:p w14:paraId="0D14A968" w14:textId="74E0271D" w:rsidR="00801D1F" w:rsidRPr="00F1446F" w:rsidRDefault="00801D1F" w:rsidP="00801D1F">
            <w:pPr>
              <w:spacing w:line="288" w:lineRule="auto"/>
              <w:jc w:val="center"/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</w:pPr>
            <w:r w:rsidRPr="00F1446F"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  <w:t>Taiwan</w:t>
            </w:r>
          </w:p>
        </w:tc>
        <w:tc>
          <w:tcPr>
            <w:tcW w:w="1084" w:type="pct"/>
            <w:gridSpan w:val="2"/>
            <w:vAlign w:val="center"/>
          </w:tcPr>
          <w:p w14:paraId="6CB3B85F" w14:textId="4247E5AC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Mainland</w:t>
            </w:r>
            <w:r w:rsidR="0049651D"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China</w:t>
            </w:r>
          </w:p>
        </w:tc>
      </w:tr>
      <w:tr w:rsidR="00F1446F" w:rsidRPr="00F1446F" w14:paraId="4C878A91" w14:textId="77777777" w:rsidTr="00801D1F">
        <w:trPr>
          <w:trHeight w:val="397"/>
          <w:jc w:val="center"/>
        </w:trPr>
        <w:tc>
          <w:tcPr>
            <w:tcW w:w="434" w:type="pct"/>
            <w:vMerge/>
            <w:vAlign w:val="center"/>
          </w:tcPr>
          <w:p w14:paraId="4CA82C32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</w:pPr>
          </w:p>
        </w:tc>
        <w:tc>
          <w:tcPr>
            <w:tcW w:w="2398" w:type="pct"/>
            <w:vMerge/>
            <w:vAlign w:val="center"/>
          </w:tcPr>
          <w:p w14:paraId="6AB44C48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b/>
                <w:szCs w:val="24"/>
                <w:lang w:val="en-AU"/>
              </w:rPr>
            </w:pPr>
          </w:p>
        </w:tc>
        <w:tc>
          <w:tcPr>
            <w:tcW w:w="542" w:type="pct"/>
            <w:vAlign w:val="center"/>
          </w:tcPr>
          <w:p w14:paraId="21DF695C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</w:pPr>
            <w:r w:rsidRPr="00F1446F"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  <w:t>female</w:t>
            </w:r>
          </w:p>
        </w:tc>
        <w:tc>
          <w:tcPr>
            <w:tcW w:w="542" w:type="pct"/>
            <w:vAlign w:val="center"/>
          </w:tcPr>
          <w:p w14:paraId="12D9A3EC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b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male</w:t>
            </w:r>
          </w:p>
        </w:tc>
        <w:tc>
          <w:tcPr>
            <w:tcW w:w="542" w:type="pct"/>
            <w:vAlign w:val="center"/>
          </w:tcPr>
          <w:p w14:paraId="427262BC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b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female</w:t>
            </w:r>
          </w:p>
        </w:tc>
        <w:tc>
          <w:tcPr>
            <w:tcW w:w="542" w:type="pct"/>
            <w:vAlign w:val="center"/>
          </w:tcPr>
          <w:p w14:paraId="3942A382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b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male</w:t>
            </w:r>
          </w:p>
        </w:tc>
      </w:tr>
      <w:tr w:rsidR="00F1446F" w:rsidRPr="00F1446F" w14:paraId="598E6756" w14:textId="77777777" w:rsidTr="00801D1F">
        <w:trPr>
          <w:trHeight w:val="397"/>
          <w:jc w:val="center"/>
        </w:trPr>
        <w:tc>
          <w:tcPr>
            <w:tcW w:w="434" w:type="pct"/>
            <w:vAlign w:val="center"/>
          </w:tcPr>
          <w:p w14:paraId="06DBBC70" w14:textId="77777777" w:rsidR="00801D1F" w:rsidRPr="00F1446F" w:rsidRDefault="00801D1F" w:rsidP="00801D1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C1</w:t>
            </w:r>
          </w:p>
        </w:tc>
        <w:tc>
          <w:tcPr>
            <w:tcW w:w="2398" w:type="pct"/>
            <w:vAlign w:val="center"/>
          </w:tcPr>
          <w:p w14:paraId="36D8CD69" w14:textId="27C2A148" w:rsidR="00801D1F" w:rsidRPr="00F1446F" w:rsidRDefault="00801D1F" w:rsidP="00801D1F">
            <w:pPr>
              <w:jc w:val="both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ntern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brand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mage</w:t>
            </w:r>
          </w:p>
        </w:tc>
        <w:tc>
          <w:tcPr>
            <w:tcW w:w="542" w:type="pct"/>
            <w:vAlign w:val="center"/>
          </w:tcPr>
          <w:p w14:paraId="364CFBE1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83*</w:t>
            </w:r>
          </w:p>
        </w:tc>
        <w:tc>
          <w:tcPr>
            <w:tcW w:w="542" w:type="pct"/>
            <w:vAlign w:val="center"/>
          </w:tcPr>
          <w:p w14:paraId="4267AC32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85*</w:t>
            </w:r>
          </w:p>
        </w:tc>
        <w:tc>
          <w:tcPr>
            <w:tcW w:w="542" w:type="pct"/>
            <w:vAlign w:val="center"/>
          </w:tcPr>
          <w:p w14:paraId="1E45E29E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774*</w:t>
            </w:r>
          </w:p>
        </w:tc>
        <w:tc>
          <w:tcPr>
            <w:tcW w:w="542" w:type="pct"/>
            <w:vAlign w:val="center"/>
          </w:tcPr>
          <w:p w14:paraId="7A1382D0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717*</w:t>
            </w:r>
          </w:p>
        </w:tc>
      </w:tr>
      <w:tr w:rsidR="00F1446F" w:rsidRPr="00F1446F" w14:paraId="124F31DF" w14:textId="77777777" w:rsidTr="00801D1F">
        <w:trPr>
          <w:trHeight w:val="397"/>
          <w:jc w:val="center"/>
        </w:trPr>
        <w:tc>
          <w:tcPr>
            <w:tcW w:w="434" w:type="pct"/>
            <w:vAlign w:val="center"/>
          </w:tcPr>
          <w:p w14:paraId="471F3F29" w14:textId="77777777" w:rsidR="00801D1F" w:rsidRPr="00F1446F" w:rsidRDefault="00801D1F" w:rsidP="00801D1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C2</w:t>
            </w:r>
          </w:p>
        </w:tc>
        <w:tc>
          <w:tcPr>
            <w:tcW w:w="2398" w:type="pct"/>
            <w:vAlign w:val="center"/>
          </w:tcPr>
          <w:p w14:paraId="14C6D779" w14:textId="58FEC09E" w:rsidR="00801D1F" w:rsidRPr="00F1446F" w:rsidRDefault="00801D1F" w:rsidP="00801D1F">
            <w:pPr>
              <w:jc w:val="both"/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ntern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mmunication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program</w:t>
            </w:r>
          </w:p>
        </w:tc>
        <w:tc>
          <w:tcPr>
            <w:tcW w:w="542" w:type="pct"/>
            <w:vAlign w:val="center"/>
          </w:tcPr>
          <w:p w14:paraId="2B44ECB0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37*</w:t>
            </w:r>
          </w:p>
        </w:tc>
        <w:tc>
          <w:tcPr>
            <w:tcW w:w="542" w:type="pct"/>
            <w:vAlign w:val="center"/>
          </w:tcPr>
          <w:p w14:paraId="0E38EA77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95</w:t>
            </w:r>
          </w:p>
        </w:tc>
        <w:tc>
          <w:tcPr>
            <w:tcW w:w="542" w:type="pct"/>
            <w:vAlign w:val="center"/>
          </w:tcPr>
          <w:p w14:paraId="3887987E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78</w:t>
            </w:r>
          </w:p>
        </w:tc>
        <w:tc>
          <w:tcPr>
            <w:tcW w:w="542" w:type="pct"/>
            <w:vAlign w:val="center"/>
          </w:tcPr>
          <w:p w14:paraId="44F1FBA1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00</w:t>
            </w:r>
          </w:p>
        </w:tc>
      </w:tr>
      <w:tr w:rsidR="00F1446F" w:rsidRPr="00F1446F" w14:paraId="4B212513" w14:textId="77777777" w:rsidTr="00801D1F">
        <w:trPr>
          <w:trHeight w:val="397"/>
          <w:jc w:val="center"/>
        </w:trPr>
        <w:tc>
          <w:tcPr>
            <w:tcW w:w="434" w:type="pct"/>
            <w:vAlign w:val="center"/>
          </w:tcPr>
          <w:p w14:paraId="0338FE73" w14:textId="77777777" w:rsidR="00801D1F" w:rsidRPr="00F1446F" w:rsidRDefault="00801D1F" w:rsidP="00801D1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C3</w:t>
            </w:r>
          </w:p>
        </w:tc>
        <w:tc>
          <w:tcPr>
            <w:tcW w:w="2398" w:type="pct"/>
            <w:vAlign w:val="center"/>
          </w:tcPr>
          <w:p w14:paraId="3C862B5D" w14:textId="18D04DD3" w:rsidR="00801D1F" w:rsidRPr="00F1446F" w:rsidRDefault="00801D1F" w:rsidP="00801D1F">
            <w:pPr>
              <w:jc w:val="both"/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mmunication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materials</w:t>
            </w:r>
          </w:p>
        </w:tc>
        <w:tc>
          <w:tcPr>
            <w:tcW w:w="542" w:type="pct"/>
            <w:vAlign w:val="center"/>
          </w:tcPr>
          <w:p w14:paraId="023A615D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99</w:t>
            </w:r>
          </w:p>
        </w:tc>
        <w:tc>
          <w:tcPr>
            <w:tcW w:w="542" w:type="pct"/>
            <w:vAlign w:val="center"/>
          </w:tcPr>
          <w:p w14:paraId="14B5D759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85</w:t>
            </w:r>
          </w:p>
        </w:tc>
        <w:tc>
          <w:tcPr>
            <w:tcW w:w="542" w:type="pct"/>
            <w:vAlign w:val="center"/>
          </w:tcPr>
          <w:p w14:paraId="1F132B68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704</w:t>
            </w:r>
          </w:p>
        </w:tc>
        <w:tc>
          <w:tcPr>
            <w:tcW w:w="542" w:type="pct"/>
            <w:vAlign w:val="center"/>
          </w:tcPr>
          <w:p w14:paraId="3D74F67E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86</w:t>
            </w:r>
          </w:p>
        </w:tc>
      </w:tr>
      <w:tr w:rsidR="00F1446F" w:rsidRPr="00F1446F" w14:paraId="0A6FF365" w14:textId="77777777" w:rsidTr="00801D1F">
        <w:trPr>
          <w:trHeight w:val="397"/>
          <w:jc w:val="center"/>
        </w:trPr>
        <w:tc>
          <w:tcPr>
            <w:tcW w:w="434" w:type="pct"/>
            <w:vAlign w:val="center"/>
          </w:tcPr>
          <w:p w14:paraId="519839EB" w14:textId="77777777" w:rsidR="00801D1F" w:rsidRPr="00F1446F" w:rsidRDefault="00801D1F" w:rsidP="00801D1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C4</w:t>
            </w:r>
          </w:p>
        </w:tc>
        <w:tc>
          <w:tcPr>
            <w:tcW w:w="2398" w:type="pct"/>
            <w:vAlign w:val="center"/>
          </w:tcPr>
          <w:p w14:paraId="57F2DB6A" w14:textId="46DF5599" w:rsidR="00801D1F" w:rsidRPr="00F1446F" w:rsidRDefault="00801D1F" w:rsidP="00801D1F">
            <w:pPr>
              <w:jc w:val="both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Understand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organi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s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ation</w:t>
            </w:r>
          </w:p>
        </w:tc>
        <w:tc>
          <w:tcPr>
            <w:tcW w:w="542" w:type="pct"/>
            <w:vAlign w:val="center"/>
          </w:tcPr>
          <w:p w14:paraId="1AD852B1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42*</w:t>
            </w:r>
          </w:p>
        </w:tc>
        <w:tc>
          <w:tcPr>
            <w:tcW w:w="542" w:type="pct"/>
            <w:vAlign w:val="center"/>
          </w:tcPr>
          <w:p w14:paraId="77E91A54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91</w:t>
            </w:r>
          </w:p>
        </w:tc>
        <w:tc>
          <w:tcPr>
            <w:tcW w:w="542" w:type="pct"/>
            <w:vAlign w:val="center"/>
          </w:tcPr>
          <w:p w14:paraId="44A3F40A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79</w:t>
            </w:r>
          </w:p>
        </w:tc>
        <w:tc>
          <w:tcPr>
            <w:tcW w:w="542" w:type="pct"/>
            <w:vAlign w:val="center"/>
          </w:tcPr>
          <w:p w14:paraId="60D5F048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43</w:t>
            </w:r>
          </w:p>
        </w:tc>
      </w:tr>
      <w:tr w:rsidR="00F1446F" w:rsidRPr="00F1446F" w14:paraId="453D1D09" w14:textId="77777777" w:rsidTr="00801D1F">
        <w:trPr>
          <w:trHeight w:val="397"/>
          <w:jc w:val="center"/>
        </w:trPr>
        <w:tc>
          <w:tcPr>
            <w:tcW w:w="434" w:type="pct"/>
            <w:vAlign w:val="center"/>
          </w:tcPr>
          <w:p w14:paraId="03D91920" w14:textId="77777777" w:rsidR="00801D1F" w:rsidRPr="00F1446F" w:rsidRDefault="00801D1F" w:rsidP="00801D1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C5</w:t>
            </w:r>
          </w:p>
        </w:tc>
        <w:tc>
          <w:tcPr>
            <w:tcW w:w="2398" w:type="pct"/>
            <w:vAlign w:val="center"/>
          </w:tcPr>
          <w:p w14:paraId="3AA59347" w14:textId="398D1FBA" w:rsidR="00801D1F" w:rsidRPr="00F1446F" w:rsidRDefault="00801D1F" w:rsidP="00801D1F">
            <w:pPr>
              <w:jc w:val="both"/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Appropriat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mmunications</w:t>
            </w:r>
          </w:p>
        </w:tc>
        <w:tc>
          <w:tcPr>
            <w:tcW w:w="542" w:type="pct"/>
            <w:vAlign w:val="center"/>
          </w:tcPr>
          <w:p w14:paraId="7D0FDC89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96</w:t>
            </w:r>
          </w:p>
        </w:tc>
        <w:tc>
          <w:tcPr>
            <w:tcW w:w="542" w:type="pct"/>
            <w:vAlign w:val="center"/>
          </w:tcPr>
          <w:p w14:paraId="648C7A7D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84</w:t>
            </w:r>
          </w:p>
        </w:tc>
        <w:tc>
          <w:tcPr>
            <w:tcW w:w="542" w:type="pct"/>
            <w:vAlign w:val="center"/>
          </w:tcPr>
          <w:p w14:paraId="7C43FE06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29</w:t>
            </w:r>
          </w:p>
        </w:tc>
        <w:tc>
          <w:tcPr>
            <w:tcW w:w="542" w:type="pct"/>
            <w:vAlign w:val="center"/>
          </w:tcPr>
          <w:p w14:paraId="57752C9B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58</w:t>
            </w:r>
          </w:p>
        </w:tc>
      </w:tr>
      <w:tr w:rsidR="00F1446F" w:rsidRPr="00F1446F" w14:paraId="7776694B" w14:textId="77777777" w:rsidTr="00801D1F">
        <w:trPr>
          <w:trHeight w:val="397"/>
          <w:jc w:val="center"/>
        </w:trPr>
        <w:tc>
          <w:tcPr>
            <w:tcW w:w="434" w:type="pct"/>
            <w:vAlign w:val="center"/>
          </w:tcPr>
          <w:p w14:paraId="548FBD3B" w14:textId="77777777" w:rsidR="00801D1F" w:rsidRPr="00F1446F" w:rsidRDefault="00801D1F" w:rsidP="00801D1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C6</w:t>
            </w:r>
          </w:p>
        </w:tc>
        <w:tc>
          <w:tcPr>
            <w:tcW w:w="2398" w:type="pct"/>
            <w:vAlign w:val="center"/>
          </w:tcPr>
          <w:p w14:paraId="295B6DE8" w14:textId="41A8089F" w:rsidR="00801D1F" w:rsidRPr="00F1446F" w:rsidRDefault="00801D1F" w:rsidP="00801D1F">
            <w:pPr>
              <w:jc w:val="both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Busines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id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mmunication</w:t>
            </w:r>
          </w:p>
        </w:tc>
        <w:tc>
          <w:tcPr>
            <w:tcW w:w="542" w:type="pct"/>
            <w:vAlign w:val="center"/>
          </w:tcPr>
          <w:p w14:paraId="33941F38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11</w:t>
            </w:r>
          </w:p>
        </w:tc>
        <w:tc>
          <w:tcPr>
            <w:tcW w:w="542" w:type="pct"/>
            <w:vAlign w:val="center"/>
          </w:tcPr>
          <w:p w14:paraId="547E7B30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83</w:t>
            </w:r>
          </w:p>
        </w:tc>
        <w:tc>
          <w:tcPr>
            <w:tcW w:w="542" w:type="pct"/>
            <w:vAlign w:val="center"/>
          </w:tcPr>
          <w:p w14:paraId="1348C418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61</w:t>
            </w:r>
          </w:p>
        </w:tc>
        <w:tc>
          <w:tcPr>
            <w:tcW w:w="542" w:type="pct"/>
            <w:vAlign w:val="center"/>
          </w:tcPr>
          <w:p w14:paraId="69979685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58</w:t>
            </w:r>
          </w:p>
        </w:tc>
      </w:tr>
      <w:tr w:rsidR="00F1446F" w:rsidRPr="00F1446F" w14:paraId="6E685687" w14:textId="77777777" w:rsidTr="00801D1F">
        <w:trPr>
          <w:trHeight w:val="397"/>
          <w:jc w:val="center"/>
        </w:trPr>
        <w:tc>
          <w:tcPr>
            <w:tcW w:w="434" w:type="pct"/>
            <w:vAlign w:val="center"/>
          </w:tcPr>
          <w:p w14:paraId="14B2618D" w14:textId="77777777" w:rsidR="00801D1F" w:rsidRPr="00F1446F" w:rsidRDefault="00801D1F" w:rsidP="00801D1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T1</w:t>
            </w:r>
          </w:p>
        </w:tc>
        <w:tc>
          <w:tcPr>
            <w:tcW w:w="2398" w:type="pct"/>
            <w:vAlign w:val="center"/>
          </w:tcPr>
          <w:p w14:paraId="1A552914" w14:textId="55AD8AF1" w:rsidR="00801D1F" w:rsidRPr="00F1446F" w:rsidRDefault="00801D1F" w:rsidP="00801D1F">
            <w:pPr>
              <w:jc w:val="both"/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ffort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on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raining</w:t>
            </w:r>
          </w:p>
        </w:tc>
        <w:tc>
          <w:tcPr>
            <w:tcW w:w="542" w:type="pct"/>
            <w:vAlign w:val="center"/>
          </w:tcPr>
          <w:p w14:paraId="5015A959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32*</w:t>
            </w:r>
          </w:p>
        </w:tc>
        <w:tc>
          <w:tcPr>
            <w:tcW w:w="542" w:type="pct"/>
            <w:vAlign w:val="center"/>
          </w:tcPr>
          <w:p w14:paraId="6A0EA74D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11*</w:t>
            </w:r>
          </w:p>
        </w:tc>
        <w:tc>
          <w:tcPr>
            <w:tcW w:w="542" w:type="pct"/>
            <w:vAlign w:val="center"/>
          </w:tcPr>
          <w:p w14:paraId="4F352B5C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720</w:t>
            </w:r>
          </w:p>
        </w:tc>
        <w:tc>
          <w:tcPr>
            <w:tcW w:w="542" w:type="pct"/>
            <w:vAlign w:val="center"/>
          </w:tcPr>
          <w:p w14:paraId="45CD41F6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74*</w:t>
            </w:r>
          </w:p>
        </w:tc>
      </w:tr>
      <w:tr w:rsidR="00F1446F" w:rsidRPr="00F1446F" w14:paraId="1147A448" w14:textId="77777777" w:rsidTr="00801D1F">
        <w:trPr>
          <w:trHeight w:val="397"/>
          <w:jc w:val="center"/>
        </w:trPr>
        <w:tc>
          <w:tcPr>
            <w:tcW w:w="434" w:type="pct"/>
            <w:vAlign w:val="center"/>
          </w:tcPr>
          <w:p w14:paraId="33CC62EB" w14:textId="77777777" w:rsidR="00801D1F" w:rsidRPr="00F1446F" w:rsidRDefault="00801D1F" w:rsidP="00801D1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T2</w:t>
            </w:r>
          </w:p>
        </w:tc>
        <w:tc>
          <w:tcPr>
            <w:tcW w:w="2398" w:type="pct"/>
            <w:vAlign w:val="center"/>
          </w:tcPr>
          <w:p w14:paraId="42FB9E2C" w14:textId="1A540745" w:rsidR="00801D1F" w:rsidRPr="00F1446F" w:rsidRDefault="00801D1F" w:rsidP="00801D1F">
            <w:pPr>
              <w:jc w:val="both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Orientation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program</w:t>
            </w:r>
          </w:p>
        </w:tc>
        <w:tc>
          <w:tcPr>
            <w:tcW w:w="542" w:type="pct"/>
            <w:vAlign w:val="center"/>
          </w:tcPr>
          <w:p w14:paraId="49EFDECB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02</w:t>
            </w:r>
          </w:p>
        </w:tc>
        <w:tc>
          <w:tcPr>
            <w:tcW w:w="542" w:type="pct"/>
            <w:vAlign w:val="center"/>
          </w:tcPr>
          <w:p w14:paraId="1242DF4D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49</w:t>
            </w:r>
          </w:p>
        </w:tc>
        <w:tc>
          <w:tcPr>
            <w:tcW w:w="542" w:type="pct"/>
            <w:vAlign w:val="center"/>
          </w:tcPr>
          <w:p w14:paraId="2A7D4060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788*</w:t>
            </w:r>
          </w:p>
        </w:tc>
        <w:tc>
          <w:tcPr>
            <w:tcW w:w="542" w:type="pct"/>
            <w:vAlign w:val="center"/>
          </w:tcPr>
          <w:p w14:paraId="221B6D95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52</w:t>
            </w:r>
          </w:p>
        </w:tc>
      </w:tr>
      <w:tr w:rsidR="00F1446F" w:rsidRPr="00F1446F" w14:paraId="5DE0485A" w14:textId="77777777" w:rsidTr="00801D1F">
        <w:trPr>
          <w:trHeight w:val="397"/>
          <w:jc w:val="center"/>
        </w:trPr>
        <w:tc>
          <w:tcPr>
            <w:tcW w:w="434" w:type="pct"/>
            <w:vAlign w:val="center"/>
          </w:tcPr>
          <w:p w14:paraId="047605A6" w14:textId="77777777" w:rsidR="00801D1F" w:rsidRPr="00F1446F" w:rsidRDefault="00801D1F" w:rsidP="00801D1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T3</w:t>
            </w:r>
          </w:p>
        </w:tc>
        <w:tc>
          <w:tcPr>
            <w:tcW w:w="2398" w:type="pct"/>
            <w:vAlign w:val="center"/>
          </w:tcPr>
          <w:p w14:paraId="3EC35A37" w14:textId="478696DF" w:rsidR="00801D1F" w:rsidRPr="00F1446F" w:rsidRDefault="00801D1F" w:rsidP="00801D1F">
            <w:pPr>
              <w:jc w:val="both"/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Do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job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ell</w:t>
            </w:r>
          </w:p>
        </w:tc>
        <w:tc>
          <w:tcPr>
            <w:tcW w:w="542" w:type="pct"/>
            <w:vAlign w:val="center"/>
          </w:tcPr>
          <w:p w14:paraId="6768D090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09</w:t>
            </w:r>
          </w:p>
        </w:tc>
        <w:tc>
          <w:tcPr>
            <w:tcW w:w="542" w:type="pct"/>
            <w:vAlign w:val="center"/>
          </w:tcPr>
          <w:p w14:paraId="3B160352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80</w:t>
            </w:r>
          </w:p>
        </w:tc>
        <w:tc>
          <w:tcPr>
            <w:tcW w:w="542" w:type="pct"/>
            <w:vAlign w:val="center"/>
          </w:tcPr>
          <w:p w14:paraId="568A46EA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59</w:t>
            </w:r>
          </w:p>
        </w:tc>
        <w:tc>
          <w:tcPr>
            <w:tcW w:w="542" w:type="pct"/>
            <w:vAlign w:val="center"/>
          </w:tcPr>
          <w:p w14:paraId="11CF6EF4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06</w:t>
            </w:r>
          </w:p>
        </w:tc>
      </w:tr>
      <w:tr w:rsidR="00F1446F" w:rsidRPr="00F1446F" w14:paraId="4B22B230" w14:textId="77777777" w:rsidTr="00801D1F">
        <w:trPr>
          <w:trHeight w:val="397"/>
          <w:jc w:val="center"/>
        </w:trPr>
        <w:tc>
          <w:tcPr>
            <w:tcW w:w="434" w:type="pct"/>
            <w:vAlign w:val="center"/>
          </w:tcPr>
          <w:p w14:paraId="00448A01" w14:textId="77777777" w:rsidR="00801D1F" w:rsidRPr="00F1446F" w:rsidRDefault="00801D1F" w:rsidP="00801D1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T4</w:t>
            </w:r>
          </w:p>
        </w:tc>
        <w:tc>
          <w:tcPr>
            <w:tcW w:w="2398" w:type="pct"/>
            <w:vAlign w:val="center"/>
          </w:tcPr>
          <w:p w14:paraId="606EEBA7" w14:textId="721C6BBC" w:rsidR="00801D1F" w:rsidRPr="00F1446F" w:rsidRDefault="00801D1F" w:rsidP="00801D1F">
            <w:pPr>
              <w:jc w:val="both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eason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fo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orking</w:t>
            </w:r>
          </w:p>
        </w:tc>
        <w:tc>
          <w:tcPr>
            <w:tcW w:w="542" w:type="pct"/>
            <w:vAlign w:val="center"/>
          </w:tcPr>
          <w:p w14:paraId="1A5354B7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38*</w:t>
            </w:r>
          </w:p>
        </w:tc>
        <w:tc>
          <w:tcPr>
            <w:tcW w:w="542" w:type="pct"/>
            <w:vAlign w:val="center"/>
          </w:tcPr>
          <w:p w14:paraId="09E5B9B0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90</w:t>
            </w:r>
          </w:p>
        </w:tc>
        <w:tc>
          <w:tcPr>
            <w:tcW w:w="542" w:type="pct"/>
            <w:vAlign w:val="center"/>
          </w:tcPr>
          <w:p w14:paraId="4D115A2C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66</w:t>
            </w:r>
          </w:p>
        </w:tc>
        <w:tc>
          <w:tcPr>
            <w:tcW w:w="542" w:type="pct"/>
            <w:vAlign w:val="center"/>
          </w:tcPr>
          <w:p w14:paraId="2DBD1D88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93</w:t>
            </w:r>
          </w:p>
        </w:tc>
      </w:tr>
      <w:tr w:rsidR="00F1446F" w:rsidRPr="00F1446F" w14:paraId="4B17ED1B" w14:textId="77777777" w:rsidTr="00801D1F">
        <w:trPr>
          <w:trHeight w:val="397"/>
          <w:jc w:val="center"/>
        </w:trPr>
        <w:tc>
          <w:tcPr>
            <w:tcW w:w="434" w:type="pct"/>
            <w:vAlign w:val="center"/>
          </w:tcPr>
          <w:p w14:paraId="0D1AB5BB" w14:textId="77777777" w:rsidR="00801D1F" w:rsidRPr="00F1446F" w:rsidRDefault="00801D1F" w:rsidP="00801D1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T5</w:t>
            </w:r>
          </w:p>
        </w:tc>
        <w:tc>
          <w:tcPr>
            <w:tcW w:w="2398" w:type="pct"/>
            <w:vAlign w:val="center"/>
          </w:tcPr>
          <w:p w14:paraId="54BA75B0" w14:textId="31E23D98" w:rsidR="00801D1F" w:rsidRPr="00F1446F" w:rsidRDefault="00801D1F" w:rsidP="00801D1F">
            <w:pPr>
              <w:jc w:val="both"/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kil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and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knowledg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development</w:t>
            </w:r>
          </w:p>
        </w:tc>
        <w:tc>
          <w:tcPr>
            <w:tcW w:w="542" w:type="pct"/>
            <w:vAlign w:val="center"/>
          </w:tcPr>
          <w:p w14:paraId="1041C7F8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21</w:t>
            </w:r>
          </w:p>
        </w:tc>
        <w:tc>
          <w:tcPr>
            <w:tcW w:w="542" w:type="pct"/>
            <w:vAlign w:val="center"/>
          </w:tcPr>
          <w:p w14:paraId="46A11F34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05</w:t>
            </w:r>
          </w:p>
        </w:tc>
        <w:tc>
          <w:tcPr>
            <w:tcW w:w="542" w:type="pct"/>
            <w:vAlign w:val="center"/>
          </w:tcPr>
          <w:p w14:paraId="2E36EAE1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47</w:t>
            </w:r>
          </w:p>
        </w:tc>
        <w:tc>
          <w:tcPr>
            <w:tcW w:w="542" w:type="pct"/>
            <w:vAlign w:val="center"/>
          </w:tcPr>
          <w:p w14:paraId="0BDD7D2D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18</w:t>
            </w:r>
          </w:p>
        </w:tc>
      </w:tr>
      <w:tr w:rsidR="00F1446F" w:rsidRPr="00F1446F" w14:paraId="257DE653" w14:textId="77777777" w:rsidTr="00801D1F">
        <w:trPr>
          <w:trHeight w:val="397"/>
          <w:jc w:val="center"/>
        </w:trPr>
        <w:tc>
          <w:tcPr>
            <w:tcW w:w="434" w:type="pct"/>
            <w:vAlign w:val="center"/>
          </w:tcPr>
          <w:p w14:paraId="6FF002C4" w14:textId="77777777" w:rsidR="00801D1F" w:rsidRPr="00F1446F" w:rsidRDefault="00801D1F" w:rsidP="00801D1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T6</w:t>
            </w:r>
          </w:p>
        </w:tc>
        <w:tc>
          <w:tcPr>
            <w:tcW w:w="2398" w:type="pct"/>
            <w:vAlign w:val="center"/>
          </w:tcPr>
          <w:p w14:paraId="65A710DD" w14:textId="716CC2D7" w:rsidR="00801D1F" w:rsidRPr="00F1446F" w:rsidRDefault="00801D1F" w:rsidP="00801D1F">
            <w:pPr>
              <w:jc w:val="both"/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uppor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kills</w:t>
            </w:r>
          </w:p>
        </w:tc>
        <w:tc>
          <w:tcPr>
            <w:tcW w:w="542" w:type="pct"/>
            <w:vAlign w:val="center"/>
          </w:tcPr>
          <w:p w14:paraId="553ECB45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03</w:t>
            </w:r>
          </w:p>
        </w:tc>
        <w:tc>
          <w:tcPr>
            <w:tcW w:w="542" w:type="pct"/>
            <w:vAlign w:val="center"/>
          </w:tcPr>
          <w:p w14:paraId="6508FFDD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12*</w:t>
            </w:r>
          </w:p>
        </w:tc>
        <w:tc>
          <w:tcPr>
            <w:tcW w:w="542" w:type="pct"/>
            <w:vAlign w:val="center"/>
          </w:tcPr>
          <w:p w14:paraId="254CAD69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726</w:t>
            </w:r>
          </w:p>
        </w:tc>
        <w:tc>
          <w:tcPr>
            <w:tcW w:w="542" w:type="pct"/>
            <w:vAlign w:val="center"/>
          </w:tcPr>
          <w:p w14:paraId="09A54CBF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94</w:t>
            </w:r>
          </w:p>
        </w:tc>
      </w:tr>
      <w:tr w:rsidR="00F1446F" w:rsidRPr="00F1446F" w14:paraId="307FF74D" w14:textId="77777777" w:rsidTr="00801D1F">
        <w:trPr>
          <w:trHeight w:val="397"/>
          <w:jc w:val="center"/>
        </w:trPr>
        <w:tc>
          <w:tcPr>
            <w:tcW w:w="434" w:type="pct"/>
            <w:vAlign w:val="center"/>
          </w:tcPr>
          <w:p w14:paraId="69F9B4B3" w14:textId="77777777" w:rsidR="00801D1F" w:rsidRPr="00F1446F" w:rsidRDefault="00801D1F" w:rsidP="00801D1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MR1</w:t>
            </w:r>
          </w:p>
        </w:tc>
        <w:tc>
          <w:tcPr>
            <w:tcW w:w="2398" w:type="pct"/>
            <w:vAlign w:val="center"/>
          </w:tcPr>
          <w:p w14:paraId="2B9619DC" w14:textId="75157848" w:rsidR="00801D1F" w:rsidRPr="00F1446F" w:rsidRDefault="00801D1F" w:rsidP="00801D1F">
            <w:pPr>
              <w:jc w:val="both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Gathe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mploye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feedback.</w:t>
            </w:r>
          </w:p>
        </w:tc>
        <w:tc>
          <w:tcPr>
            <w:tcW w:w="542" w:type="pct"/>
            <w:vAlign w:val="center"/>
          </w:tcPr>
          <w:p w14:paraId="386AD6CD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07</w:t>
            </w:r>
          </w:p>
        </w:tc>
        <w:tc>
          <w:tcPr>
            <w:tcW w:w="542" w:type="pct"/>
            <w:vAlign w:val="center"/>
          </w:tcPr>
          <w:p w14:paraId="75BF540E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41*</w:t>
            </w:r>
          </w:p>
        </w:tc>
        <w:tc>
          <w:tcPr>
            <w:tcW w:w="542" w:type="pct"/>
            <w:vAlign w:val="center"/>
          </w:tcPr>
          <w:p w14:paraId="48089845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35</w:t>
            </w:r>
          </w:p>
        </w:tc>
        <w:tc>
          <w:tcPr>
            <w:tcW w:w="542" w:type="pct"/>
            <w:vAlign w:val="center"/>
          </w:tcPr>
          <w:p w14:paraId="0CC65A39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08</w:t>
            </w:r>
          </w:p>
        </w:tc>
      </w:tr>
      <w:tr w:rsidR="00F1446F" w:rsidRPr="00F1446F" w14:paraId="48DE8DF5" w14:textId="77777777" w:rsidTr="00801D1F">
        <w:trPr>
          <w:trHeight w:val="397"/>
          <w:jc w:val="center"/>
        </w:trPr>
        <w:tc>
          <w:tcPr>
            <w:tcW w:w="434" w:type="pct"/>
            <w:vAlign w:val="center"/>
          </w:tcPr>
          <w:p w14:paraId="383F2076" w14:textId="77777777" w:rsidR="00801D1F" w:rsidRPr="00F1446F" w:rsidRDefault="00801D1F" w:rsidP="00801D1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MR2</w:t>
            </w:r>
          </w:p>
        </w:tc>
        <w:tc>
          <w:tcPr>
            <w:tcW w:w="2398" w:type="pct"/>
            <w:vAlign w:val="center"/>
          </w:tcPr>
          <w:p w14:paraId="68CD2063" w14:textId="1F2F77C7" w:rsidR="00801D1F" w:rsidRPr="00F1446F" w:rsidRDefault="00801D1F" w:rsidP="00801D1F">
            <w:pPr>
              <w:jc w:val="both"/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eek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mploye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uggestions.</w:t>
            </w:r>
          </w:p>
        </w:tc>
        <w:tc>
          <w:tcPr>
            <w:tcW w:w="542" w:type="pct"/>
            <w:vAlign w:val="center"/>
          </w:tcPr>
          <w:p w14:paraId="206067C8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76</w:t>
            </w:r>
          </w:p>
        </w:tc>
        <w:tc>
          <w:tcPr>
            <w:tcW w:w="542" w:type="pct"/>
            <w:vAlign w:val="center"/>
          </w:tcPr>
          <w:p w14:paraId="2D7A3A20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75</w:t>
            </w:r>
          </w:p>
        </w:tc>
        <w:tc>
          <w:tcPr>
            <w:tcW w:w="542" w:type="pct"/>
            <w:vAlign w:val="center"/>
          </w:tcPr>
          <w:p w14:paraId="4514A8A1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89</w:t>
            </w:r>
          </w:p>
        </w:tc>
        <w:tc>
          <w:tcPr>
            <w:tcW w:w="542" w:type="pct"/>
            <w:vAlign w:val="center"/>
          </w:tcPr>
          <w:p w14:paraId="4495FB82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96</w:t>
            </w:r>
          </w:p>
        </w:tc>
      </w:tr>
      <w:tr w:rsidR="00F1446F" w:rsidRPr="00F1446F" w14:paraId="62CDD58A" w14:textId="77777777" w:rsidTr="00801D1F">
        <w:trPr>
          <w:trHeight w:val="397"/>
          <w:jc w:val="center"/>
        </w:trPr>
        <w:tc>
          <w:tcPr>
            <w:tcW w:w="434" w:type="pct"/>
            <w:vAlign w:val="center"/>
          </w:tcPr>
          <w:p w14:paraId="1CF8C0C7" w14:textId="77777777" w:rsidR="00801D1F" w:rsidRPr="00F1446F" w:rsidRDefault="00801D1F" w:rsidP="00801D1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MR3</w:t>
            </w:r>
          </w:p>
        </w:tc>
        <w:tc>
          <w:tcPr>
            <w:tcW w:w="2398" w:type="pct"/>
            <w:vAlign w:val="center"/>
          </w:tcPr>
          <w:p w14:paraId="0E0864CB" w14:textId="2923E085" w:rsidR="00801D1F" w:rsidRPr="00F1446F" w:rsidRDefault="00801D1F" w:rsidP="00801D1F">
            <w:pPr>
              <w:jc w:val="both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llec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mploye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mplaints.</w:t>
            </w:r>
          </w:p>
        </w:tc>
        <w:tc>
          <w:tcPr>
            <w:tcW w:w="542" w:type="pct"/>
            <w:vAlign w:val="center"/>
          </w:tcPr>
          <w:p w14:paraId="730F72B2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73</w:t>
            </w:r>
          </w:p>
        </w:tc>
        <w:tc>
          <w:tcPr>
            <w:tcW w:w="542" w:type="pct"/>
            <w:vAlign w:val="center"/>
          </w:tcPr>
          <w:p w14:paraId="32B00449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63</w:t>
            </w:r>
          </w:p>
        </w:tc>
        <w:tc>
          <w:tcPr>
            <w:tcW w:w="542" w:type="pct"/>
            <w:vAlign w:val="center"/>
          </w:tcPr>
          <w:p w14:paraId="25A13478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55</w:t>
            </w:r>
          </w:p>
        </w:tc>
        <w:tc>
          <w:tcPr>
            <w:tcW w:w="542" w:type="pct"/>
            <w:vAlign w:val="center"/>
          </w:tcPr>
          <w:p w14:paraId="3466B22A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68</w:t>
            </w:r>
          </w:p>
        </w:tc>
      </w:tr>
      <w:tr w:rsidR="00F1446F" w:rsidRPr="00F1446F" w14:paraId="3C7EF8D8" w14:textId="77777777" w:rsidTr="00801D1F">
        <w:trPr>
          <w:trHeight w:val="397"/>
          <w:jc w:val="center"/>
        </w:trPr>
        <w:tc>
          <w:tcPr>
            <w:tcW w:w="434" w:type="pct"/>
            <w:vAlign w:val="center"/>
          </w:tcPr>
          <w:p w14:paraId="0D85F8A3" w14:textId="77777777" w:rsidR="00801D1F" w:rsidRPr="00F1446F" w:rsidRDefault="00801D1F" w:rsidP="00801D1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MR4</w:t>
            </w:r>
          </w:p>
        </w:tc>
        <w:tc>
          <w:tcPr>
            <w:tcW w:w="2398" w:type="pct"/>
            <w:vAlign w:val="center"/>
          </w:tcPr>
          <w:p w14:paraId="67A02F19" w14:textId="5390851E" w:rsidR="00801D1F" w:rsidRPr="00F1446F" w:rsidRDefault="00801D1F" w:rsidP="00801D1F">
            <w:pPr>
              <w:jc w:val="both"/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ntern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marke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esearch</w:t>
            </w:r>
          </w:p>
        </w:tc>
        <w:tc>
          <w:tcPr>
            <w:tcW w:w="542" w:type="pct"/>
            <w:vAlign w:val="center"/>
          </w:tcPr>
          <w:p w14:paraId="073BC088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38</w:t>
            </w:r>
          </w:p>
        </w:tc>
        <w:tc>
          <w:tcPr>
            <w:tcW w:w="542" w:type="pct"/>
            <w:vAlign w:val="center"/>
          </w:tcPr>
          <w:p w14:paraId="1A55CAD8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46</w:t>
            </w:r>
          </w:p>
        </w:tc>
        <w:tc>
          <w:tcPr>
            <w:tcW w:w="542" w:type="pct"/>
            <w:vAlign w:val="center"/>
          </w:tcPr>
          <w:p w14:paraId="6853851A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51</w:t>
            </w:r>
          </w:p>
        </w:tc>
        <w:tc>
          <w:tcPr>
            <w:tcW w:w="542" w:type="pct"/>
            <w:vAlign w:val="center"/>
          </w:tcPr>
          <w:p w14:paraId="67261EF8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31</w:t>
            </w:r>
          </w:p>
        </w:tc>
      </w:tr>
      <w:tr w:rsidR="00F1446F" w:rsidRPr="00F1446F" w14:paraId="1585DAEA" w14:textId="77777777" w:rsidTr="00801D1F">
        <w:trPr>
          <w:trHeight w:val="397"/>
          <w:jc w:val="center"/>
        </w:trPr>
        <w:tc>
          <w:tcPr>
            <w:tcW w:w="434" w:type="pct"/>
            <w:vAlign w:val="center"/>
          </w:tcPr>
          <w:p w14:paraId="6E1D4DC2" w14:textId="77777777" w:rsidR="00801D1F" w:rsidRPr="00F1446F" w:rsidRDefault="00801D1F" w:rsidP="00801D1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MR5</w:t>
            </w:r>
          </w:p>
        </w:tc>
        <w:tc>
          <w:tcPr>
            <w:tcW w:w="2398" w:type="pct"/>
            <w:vAlign w:val="center"/>
          </w:tcPr>
          <w:p w14:paraId="753CFCC4" w14:textId="754B0D1C" w:rsidR="00801D1F" w:rsidRPr="00F1446F" w:rsidRDefault="00801D1F" w:rsidP="00801D1F">
            <w:pPr>
              <w:jc w:val="both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dentify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mployee’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ssues</w:t>
            </w:r>
          </w:p>
        </w:tc>
        <w:tc>
          <w:tcPr>
            <w:tcW w:w="542" w:type="pct"/>
            <w:vAlign w:val="center"/>
          </w:tcPr>
          <w:p w14:paraId="3FB9DD9E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87</w:t>
            </w:r>
          </w:p>
        </w:tc>
        <w:tc>
          <w:tcPr>
            <w:tcW w:w="542" w:type="pct"/>
            <w:vAlign w:val="center"/>
          </w:tcPr>
          <w:p w14:paraId="5877DE53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83</w:t>
            </w:r>
          </w:p>
        </w:tc>
        <w:tc>
          <w:tcPr>
            <w:tcW w:w="542" w:type="pct"/>
            <w:vAlign w:val="center"/>
          </w:tcPr>
          <w:p w14:paraId="0998ED86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18</w:t>
            </w:r>
          </w:p>
        </w:tc>
        <w:tc>
          <w:tcPr>
            <w:tcW w:w="542" w:type="pct"/>
            <w:vAlign w:val="center"/>
          </w:tcPr>
          <w:p w14:paraId="4ADCD936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73*</w:t>
            </w:r>
          </w:p>
        </w:tc>
      </w:tr>
      <w:tr w:rsidR="00F1446F" w:rsidRPr="00F1446F" w14:paraId="6CAB4836" w14:textId="77777777" w:rsidTr="00801D1F">
        <w:trPr>
          <w:trHeight w:val="397"/>
          <w:jc w:val="center"/>
        </w:trPr>
        <w:tc>
          <w:tcPr>
            <w:tcW w:w="434" w:type="pct"/>
            <w:vAlign w:val="center"/>
          </w:tcPr>
          <w:p w14:paraId="4B2C04DF" w14:textId="77777777" w:rsidR="00801D1F" w:rsidRPr="00F1446F" w:rsidRDefault="00801D1F" w:rsidP="00801D1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MR6</w:t>
            </w:r>
          </w:p>
        </w:tc>
        <w:tc>
          <w:tcPr>
            <w:tcW w:w="2398" w:type="pct"/>
            <w:vAlign w:val="center"/>
          </w:tcPr>
          <w:p w14:paraId="72C3ABE3" w14:textId="3007C250" w:rsidR="00801D1F" w:rsidRPr="00F1446F" w:rsidRDefault="00801D1F" w:rsidP="00801D1F">
            <w:pPr>
              <w:jc w:val="both"/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egula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urveys</w:t>
            </w:r>
          </w:p>
        </w:tc>
        <w:tc>
          <w:tcPr>
            <w:tcW w:w="542" w:type="pct"/>
            <w:vAlign w:val="center"/>
          </w:tcPr>
          <w:p w14:paraId="57A60B3D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29</w:t>
            </w:r>
          </w:p>
        </w:tc>
        <w:tc>
          <w:tcPr>
            <w:tcW w:w="542" w:type="pct"/>
            <w:vAlign w:val="center"/>
          </w:tcPr>
          <w:p w14:paraId="180A1308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79</w:t>
            </w:r>
          </w:p>
        </w:tc>
        <w:tc>
          <w:tcPr>
            <w:tcW w:w="542" w:type="pct"/>
            <w:vAlign w:val="center"/>
          </w:tcPr>
          <w:p w14:paraId="5588D4A6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743*</w:t>
            </w:r>
          </w:p>
        </w:tc>
        <w:tc>
          <w:tcPr>
            <w:tcW w:w="542" w:type="pct"/>
            <w:vAlign w:val="center"/>
          </w:tcPr>
          <w:p w14:paraId="7D52CDBA" w14:textId="77777777" w:rsidR="00801D1F" w:rsidRPr="00F1446F" w:rsidRDefault="00801D1F" w:rsidP="00834F50">
            <w:pPr>
              <w:widowControl/>
              <w:ind w:leftChars="50" w:left="120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24</w:t>
            </w:r>
          </w:p>
        </w:tc>
      </w:tr>
    </w:tbl>
    <w:p w14:paraId="01FE3256" w14:textId="37F08014" w:rsidR="00801D1F" w:rsidRPr="00F1446F" w:rsidRDefault="00801D1F" w:rsidP="00801D1F">
      <w:pPr>
        <w:rPr>
          <w:rFonts w:ascii="Times New Roman" w:hAnsi="Times New Roman" w:cs="Times New Roman"/>
          <w:szCs w:val="18"/>
          <w:lang w:val="en-AU"/>
        </w:rPr>
      </w:pPr>
      <w:r w:rsidRPr="00F1446F">
        <w:rPr>
          <w:rFonts w:ascii="Times New Roman" w:hAnsi="Times New Roman" w:cs="Times New Roman"/>
          <w:szCs w:val="18"/>
          <w:lang w:val="en-AU"/>
        </w:rPr>
        <w:t>Note:</w:t>
      </w:r>
      <w:r w:rsidR="0049651D" w:rsidRPr="00F1446F">
        <w:rPr>
          <w:rFonts w:ascii="Times New Roman" w:hAnsi="Times New Roman" w:cs="Times New Roman"/>
          <w:szCs w:val="18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18"/>
          <w:lang w:val="en-AU"/>
        </w:rPr>
        <w:t>*</w:t>
      </w:r>
      <w:r w:rsidR="0049651D" w:rsidRPr="00F1446F">
        <w:rPr>
          <w:rFonts w:ascii="Times New Roman" w:hAnsi="Times New Roman" w:cs="Times New Roman"/>
          <w:szCs w:val="18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18"/>
          <w:lang w:val="en-AU"/>
        </w:rPr>
        <w:t>means</w:t>
      </w:r>
      <w:r w:rsidR="0049651D" w:rsidRPr="00F1446F">
        <w:rPr>
          <w:rFonts w:ascii="Times New Roman" w:hAnsi="Times New Roman" w:cs="Times New Roman"/>
          <w:szCs w:val="18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18"/>
          <w:lang w:val="en-AU"/>
        </w:rPr>
        <w:t>key</w:t>
      </w:r>
      <w:r w:rsidR="0049651D" w:rsidRPr="00F1446F">
        <w:rPr>
          <w:rFonts w:ascii="Times New Roman" w:hAnsi="Times New Roman" w:cs="Times New Roman"/>
          <w:szCs w:val="18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18"/>
          <w:lang w:val="en-AU"/>
        </w:rPr>
        <w:t>factor.</w:t>
      </w:r>
    </w:p>
    <w:p w14:paraId="0FDDC451" w14:textId="77777777" w:rsidR="00801D1F" w:rsidRPr="00F1446F" w:rsidRDefault="00801D1F" w:rsidP="00801D1F">
      <w:pPr>
        <w:rPr>
          <w:rFonts w:ascii="Times New Roman" w:eastAsia="新細明體" w:hAnsi="Times New Roman" w:cs="Times New Roman"/>
          <w:sz w:val="18"/>
          <w:szCs w:val="18"/>
          <w:lang w:val="en-AU"/>
        </w:rPr>
      </w:pPr>
    </w:p>
    <w:p w14:paraId="6D9600A0" w14:textId="77777777" w:rsidR="00A05AFD" w:rsidRDefault="00A05AFD">
      <w:pPr>
        <w:widowControl/>
        <w:rPr>
          <w:rFonts w:ascii="Times New Roman" w:hAnsi="Times New Roman" w:cs="Times New Roman"/>
          <w:b/>
          <w:sz w:val="26"/>
          <w:szCs w:val="26"/>
          <w:lang w:val="en-AU"/>
        </w:rPr>
      </w:pPr>
      <w:r>
        <w:rPr>
          <w:rFonts w:ascii="Times New Roman" w:hAnsi="Times New Roman" w:cs="Times New Roman"/>
          <w:b/>
          <w:sz w:val="26"/>
          <w:szCs w:val="26"/>
          <w:lang w:val="en-AU"/>
        </w:rPr>
        <w:br w:type="page"/>
      </w:r>
    </w:p>
    <w:p w14:paraId="03A84B93" w14:textId="576234F2" w:rsidR="00801D1F" w:rsidRPr="00F1446F" w:rsidRDefault="00801D1F" w:rsidP="00801D1F">
      <w:pPr>
        <w:spacing w:line="360" w:lineRule="exact"/>
        <w:jc w:val="center"/>
        <w:rPr>
          <w:rFonts w:ascii="Times New Roman" w:hAnsi="Times New Roman" w:cs="Times New Roman"/>
          <w:b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lastRenderedPageBreak/>
        <w:t>Table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3</w:t>
      </w:r>
      <w:r w:rsidRPr="00F1446F">
        <w:rPr>
          <w:rFonts w:ascii="Times New Roman" w:hAnsi="Times New Roman" w:cs="Times New Roman" w:hint="eastAsia"/>
          <w:b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 w:hint="eastAsia"/>
          <w:b/>
          <w:sz w:val="26"/>
          <w:szCs w:val="26"/>
          <w:lang w:val="en-AU"/>
        </w:rPr>
        <w:t xml:space="preserve"> </w:t>
      </w:r>
      <w:r w:rsidR="0049651D" w:rsidRPr="00F1446F">
        <w:rPr>
          <w:rFonts w:ascii="Times New Roman" w:eastAsia="新細明體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Numerical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Value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Other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Factors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Hotels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betwee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Taiwa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Mainland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China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(Divided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by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Gender)</w:t>
      </w:r>
    </w:p>
    <w:tbl>
      <w:tblPr>
        <w:tblStyle w:val="a7"/>
        <w:tblW w:w="5000" w:type="pct"/>
        <w:jc w:val="center"/>
        <w:tblLook w:val="04A0" w:firstRow="1" w:lastRow="0" w:firstColumn="1" w:lastColumn="0" w:noHBand="0" w:noVBand="1"/>
      </w:tblPr>
      <w:tblGrid>
        <w:gridCol w:w="745"/>
        <w:gridCol w:w="4287"/>
        <w:gridCol w:w="996"/>
        <w:gridCol w:w="996"/>
        <w:gridCol w:w="996"/>
        <w:gridCol w:w="996"/>
      </w:tblGrid>
      <w:tr w:rsidR="00F1446F" w:rsidRPr="00F1446F" w14:paraId="7F2A4F4B" w14:textId="77777777" w:rsidTr="00801D1F">
        <w:trPr>
          <w:trHeight w:val="563"/>
          <w:jc w:val="center"/>
        </w:trPr>
        <w:tc>
          <w:tcPr>
            <w:tcW w:w="434" w:type="pct"/>
            <w:vMerge w:val="restart"/>
            <w:vAlign w:val="center"/>
          </w:tcPr>
          <w:p w14:paraId="6A67E6C5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</w:p>
        </w:tc>
        <w:tc>
          <w:tcPr>
            <w:tcW w:w="2398" w:type="pct"/>
            <w:vMerge w:val="restart"/>
            <w:vAlign w:val="center"/>
          </w:tcPr>
          <w:p w14:paraId="2F0CFF64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Items</w:t>
            </w:r>
          </w:p>
        </w:tc>
        <w:tc>
          <w:tcPr>
            <w:tcW w:w="1084" w:type="pct"/>
            <w:gridSpan w:val="2"/>
            <w:vAlign w:val="center"/>
          </w:tcPr>
          <w:p w14:paraId="20AE616B" w14:textId="71BD36DF" w:rsidR="00801D1F" w:rsidRPr="00F1446F" w:rsidRDefault="00801D1F" w:rsidP="00801D1F">
            <w:pPr>
              <w:spacing w:line="288" w:lineRule="auto"/>
              <w:jc w:val="center"/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</w:pPr>
            <w:r w:rsidRPr="00F1446F"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  <w:t>Taiwan</w:t>
            </w:r>
          </w:p>
        </w:tc>
        <w:tc>
          <w:tcPr>
            <w:tcW w:w="1084" w:type="pct"/>
            <w:gridSpan w:val="2"/>
            <w:vAlign w:val="center"/>
          </w:tcPr>
          <w:p w14:paraId="5CDC014A" w14:textId="4982F836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Mainland</w:t>
            </w:r>
            <w:r w:rsidR="0049651D"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China</w:t>
            </w:r>
          </w:p>
        </w:tc>
      </w:tr>
      <w:tr w:rsidR="00F1446F" w:rsidRPr="00F1446F" w14:paraId="449416E0" w14:textId="77777777" w:rsidTr="00801D1F">
        <w:trPr>
          <w:trHeight w:val="562"/>
          <w:jc w:val="center"/>
        </w:trPr>
        <w:tc>
          <w:tcPr>
            <w:tcW w:w="434" w:type="pct"/>
            <w:vMerge/>
            <w:vAlign w:val="center"/>
          </w:tcPr>
          <w:p w14:paraId="1530E12A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</w:p>
        </w:tc>
        <w:tc>
          <w:tcPr>
            <w:tcW w:w="2398" w:type="pct"/>
            <w:vMerge/>
            <w:vAlign w:val="center"/>
          </w:tcPr>
          <w:p w14:paraId="0F3AD7E9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b/>
                <w:szCs w:val="24"/>
                <w:lang w:val="en-AU"/>
              </w:rPr>
            </w:pPr>
          </w:p>
        </w:tc>
        <w:tc>
          <w:tcPr>
            <w:tcW w:w="542" w:type="pct"/>
            <w:vAlign w:val="center"/>
          </w:tcPr>
          <w:p w14:paraId="5F79BC57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</w:pPr>
            <w:r w:rsidRPr="00F1446F"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  <w:t>female</w:t>
            </w:r>
          </w:p>
        </w:tc>
        <w:tc>
          <w:tcPr>
            <w:tcW w:w="542" w:type="pct"/>
            <w:vAlign w:val="center"/>
          </w:tcPr>
          <w:p w14:paraId="5C3B465F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b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male</w:t>
            </w:r>
          </w:p>
        </w:tc>
        <w:tc>
          <w:tcPr>
            <w:tcW w:w="542" w:type="pct"/>
            <w:vAlign w:val="center"/>
          </w:tcPr>
          <w:p w14:paraId="69079283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b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female</w:t>
            </w:r>
          </w:p>
        </w:tc>
        <w:tc>
          <w:tcPr>
            <w:tcW w:w="542" w:type="pct"/>
            <w:vAlign w:val="center"/>
          </w:tcPr>
          <w:p w14:paraId="628C89EC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b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male</w:t>
            </w:r>
          </w:p>
        </w:tc>
      </w:tr>
      <w:tr w:rsidR="00F1446F" w:rsidRPr="00F1446F" w14:paraId="608BD19B" w14:textId="77777777" w:rsidTr="00801D1F">
        <w:trPr>
          <w:jc w:val="center"/>
        </w:trPr>
        <w:tc>
          <w:tcPr>
            <w:tcW w:w="434" w:type="pct"/>
            <w:vAlign w:val="center"/>
          </w:tcPr>
          <w:p w14:paraId="003E57AF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1</w:t>
            </w:r>
          </w:p>
        </w:tc>
        <w:tc>
          <w:tcPr>
            <w:tcW w:w="2398" w:type="pct"/>
            <w:vAlign w:val="center"/>
          </w:tcPr>
          <w:p w14:paraId="72B692E9" w14:textId="7D2E4B9A" w:rsidR="00801D1F" w:rsidRPr="00F1446F" w:rsidRDefault="00801D1F" w:rsidP="00801D1F">
            <w:pPr>
              <w:spacing w:line="288" w:lineRule="auto"/>
              <w:jc w:val="both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imila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groups</w:t>
            </w:r>
          </w:p>
        </w:tc>
        <w:tc>
          <w:tcPr>
            <w:tcW w:w="542" w:type="pct"/>
            <w:vAlign w:val="center"/>
          </w:tcPr>
          <w:p w14:paraId="612EF9A4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97</w:t>
            </w:r>
          </w:p>
        </w:tc>
        <w:tc>
          <w:tcPr>
            <w:tcW w:w="542" w:type="pct"/>
            <w:vAlign w:val="center"/>
          </w:tcPr>
          <w:p w14:paraId="622C00B0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05</w:t>
            </w:r>
          </w:p>
        </w:tc>
        <w:tc>
          <w:tcPr>
            <w:tcW w:w="542" w:type="pct"/>
            <w:vAlign w:val="center"/>
          </w:tcPr>
          <w:p w14:paraId="4D23404B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4*</w:t>
            </w:r>
          </w:p>
        </w:tc>
        <w:tc>
          <w:tcPr>
            <w:tcW w:w="542" w:type="pct"/>
            <w:vAlign w:val="center"/>
          </w:tcPr>
          <w:p w14:paraId="5C666DB6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1</w:t>
            </w:r>
          </w:p>
        </w:tc>
      </w:tr>
      <w:tr w:rsidR="00F1446F" w:rsidRPr="00F1446F" w14:paraId="1F60DEF2" w14:textId="77777777" w:rsidTr="00801D1F">
        <w:trPr>
          <w:jc w:val="center"/>
        </w:trPr>
        <w:tc>
          <w:tcPr>
            <w:tcW w:w="434" w:type="pct"/>
            <w:vAlign w:val="center"/>
          </w:tcPr>
          <w:p w14:paraId="6EF51620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2</w:t>
            </w:r>
          </w:p>
        </w:tc>
        <w:tc>
          <w:tcPr>
            <w:tcW w:w="2398" w:type="pct"/>
            <w:vAlign w:val="center"/>
          </w:tcPr>
          <w:p w14:paraId="4B5EBC44" w14:textId="6D7ACE59" w:rsidR="00801D1F" w:rsidRPr="00F1446F" w:rsidRDefault="00801D1F" w:rsidP="00801D1F">
            <w:pPr>
              <w:spacing w:line="288" w:lineRule="auto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Differen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groups</w:t>
            </w:r>
          </w:p>
        </w:tc>
        <w:tc>
          <w:tcPr>
            <w:tcW w:w="542" w:type="pct"/>
            <w:vAlign w:val="center"/>
          </w:tcPr>
          <w:p w14:paraId="0C695340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497</w:t>
            </w:r>
          </w:p>
        </w:tc>
        <w:tc>
          <w:tcPr>
            <w:tcW w:w="542" w:type="pct"/>
            <w:vAlign w:val="center"/>
          </w:tcPr>
          <w:p w14:paraId="3FAB69DC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16</w:t>
            </w:r>
          </w:p>
        </w:tc>
        <w:tc>
          <w:tcPr>
            <w:tcW w:w="542" w:type="pct"/>
            <w:vAlign w:val="center"/>
          </w:tcPr>
          <w:p w14:paraId="2E08EBD3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21</w:t>
            </w:r>
          </w:p>
        </w:tc>
        <w:tc>
          <w:tcPr>
            <w:tcW w:w="542" w:type="pct"/>
            <w:vAlign w:val="center"/>
          </w:tcPr>
          <w:p w14:paraId="274BBB65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00</w:t>
            </w:r>
          </w:p>
        </w:tc>
      </w:tr>
      <w:tr w:rsidR="00F1446F" w:rsidRPr="00F1446F" w14:paraId="22BB74C8" w14:textId="77777777" w:rsidTr="00801D1F">
        <w:trPr>
          <w:jc w:val="center"/>
        </w:trPr>
        <w:tc>
          <w:tcPr>
            <w:tcW w:w="434" w:type="pct"/>
            <w:vAlign w:val="center"/>
          </w:tcPr>
          <w:p w14:paraId="6255A7CE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3</w:t>
            </w:r>
          </w:p>
        </w:tc>
        <w:tc>
          <w:tcPr>
            <w:tcW w:w="2398" w:type="pct"/>
            <w:vAlign w:val="center"/>
          </w:tcPr>
          <w:p w14:paraId="0B136507" w14:textId="337D2603" w:rsidR="00801D1F" w:rsidRPr="00F1446F" w:rsidRDefault="00801D1F" w:rsidP="00801D1F">
            <w:pPr>
              <w:spacing w:line="288" w:lineRule="auto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am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group</w:t>
            </w:r>
          </w:p>
        </w:tc>
        <w:tc>
          <w:tcPr>
            <w:tcW w:w="542" w:type="pct"/>
            <w:vAlign w:val="center"/>
          </w:tcPr>
          <w:p w14:paraId="02177332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5</w:t>
            </w:r>
          </w:p>
        </w:tc>
        <w:tc>
          <w:tcPr>
            <w:tcW w:w="542" w:type="pct"/>
            <w:vAlign w:val="center"/>
          </w:tcPr>
          <w:p w14:paraId="58AAFABD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7</w:t>
            </w:r>
          </w:p>
        </w:tc>
        <w:tc>
          <w:tcPr>
            <w:tcW w:w="542" w:type="pct"/>
            <w:vAlign w:val="center"/>
          </w:tcPr>
          <w:p w14:paraId="3261F9A2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07*</w:t>
            </w:r>
          </w:p>
        </w:tc>
        <w:tc>
          <w:tcPr>
            <w:tcW w:w="542" w:type="pct"/>
            <w:vAlign w:val="center"/>
          </w:tcPr>
          <w:p w14:paraId="73B28594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53</w:t>
            </w:r>
          </w:p>
        </w:tc>
      </w:tr>
      <w:tr w:rsidR="00F1446F" w:rsidRPr="00F1446F" w14:paraId="5E41025C" w14:textId="77777777" w:rsidTr="00801D1F">
        <w:trPr>
          <w:jc w:val="center"/>
        </w:trPr>
        <w:tc>
          <w:tcPr>
            <w:tcW w:w="434" w:type="pct"/>
            <w:vAlign w:val="center"/>
          </w:tcPr>
          <w:p w14:paraId="0C7BD36F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4</w:t>
            </w:r>
          </w:p>
        </w:tc>
        <w:tc>
          <w:tcPr>
            <w:tcW w:w="2398" w:type="pct"/>
            <w:vAlign w:val="center"/>
          </w:tcPr>
          <w:p w14:paraId="056AF456" w14:textId="073E2469" w:rsidR="00801D1F" w:rsidRPr="00F1446F" w:rsidRDefault="00801D1F" w:rsidP="00801D1F">
            <w:pPr>
              <w:spacing w:line="288" w:lineRule="auto"/>
              <w:jc w:val="both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imila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ay</w:t>
            </w:r>
          </w:p>
        </w:tc>
        <w:tc>
          <w:tcPr>
            <w:tcW w:w="542" w:type="pct"/>
            <w:vAlign w:val="center"/>
          </w:tcPr>
          <w:p w14:paraId="732C44C1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69</w:t>
            </w:r>
          </w:p>
        </w:tc>
        <w:tc>
          <w:tcPr>
            <w:tcW w:w="542" w:type="pct"/>
            <w:vAlign w:val="center"/>
          </w:tcPr>
          <w:p w14:paraId="0456A531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95</w:t>
            </w:r>
          </w:p>
        </w:tc>
        <w:tc>
          <w:tcPr>
            <w:tcW w:w="542" w:type="pct"/>
            <w:vAlign w:val="center"/>
          </w:tcPr>
          <w:p w14:paraId="0B0BECB2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62</w:t>
            </w:r>
          </w:p>
        </w:tc>
        <w:tc>
          <w:tcPr>
            <w:tcW w:w="542" w:type="pct"/>
            <w:vAlign w:val="center"/>
          </w:tcPr>
          <w:p w14:paraId="63841C5D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67</w:t>
            </w:r>
          </w:p>
        </w:tc>
      </w:tr>
      <w:tr w:rsidR="00F1446F" w:rsidRPr="00F1446F" w14:paraId="701A5FD3" w14:textId="77777777" w:rsidTr="00801D1F">
        <w:trPr>
          <w:jc w:val="center"/>
        </w:trPr>
        <w:tc>
          <w:tcPr>
            <w:tcW w:w="434" w:type="pct"/>
            <w:vAlign w:val="center"/>
          </w:tcPr>
          <w:p w14:paraId="7F0476CF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5</w:t>
            </w:r>
          </w:p>
        </w:tc>
        <w:tc>
          <w:tcPr>
            <w:tcW w:w="2398" w:type="pct"/>
            <w:vAlign w:val="center"/>
          </w:tcPr>
          <w:p w14:paraId="694ED8E9" w14:textId="6E78756B" w:rsidR="00801D1F" w:rsidRPr="00F1446F" w:rsidRDefault="00801D1F" w:rsidP="00801D1F">
            <w:pPr>
              <w:spacing w:line="288" w:lineRule="auto"/>
              <w:jc w:val="both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Prefe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o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ork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ith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am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group</w:t>
            </w:r>
          </w:p>
        </w:tc>
        <w:tc>
          <w:tcPr>
            <w:tcW w:w="542" w:type="pct"/>
            <w:vAlign w:val="center"/>
          </w:tcPr>
          <w:p w14:paraId="10E44A46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53*</w:t>
            </w:r>
          </w:p>
        </w:tc>
        <w:tc>
          <w:tcPr>
            <w:tcW w:w="542" w:type="pct"/>
            <w:vAlign w:val="center"/>
          </w:tcPr>
          <w:p w14:paraId="21021AED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65*</w:t>
            </w:r>
          </w:p>
        </w:tc>
        <w:tc>
          <w:tcPr>
            <w:tcW w:w="542" w:type="pct"/>
            <w:vAlign w:val="center"/>
          </w:tcPr>
          <w:p w14:paraId="68CFB21D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8*</w:t>
            </w:r>
          </w:p>
        </w:tc>
        <w:tc>
          <w:tcPr>
            <w:tcW w:w="542" w:type="pct"/>
            <w:vAlign w:val="center"/>
          </w:tcPr>
          <w:p w14:paraId="02F0EF56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96</w:t>
            </w:r>
          </w:p>
        </w:tc>
      </w:tr>
      <w:tr w:rsidR="00F1446F" w:rsidRPr="00F1446F" w14:paraId="6DADF6D5" w14:textId="77777777" w:rsidTr="00801D1F">
        <w:trPr>
          <w:jc w:val="center"/>
        </w:trPr>
        <w:tc>
          <w:tcPr>
            <w:tcW w:w="434" w:type="pct"/>
            <w:vAlign w:val="center"/>
          </w:tcPr>
          <w:p w14:paraId="3EDB1A97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6</w:t>
            </w:r>
          </w:p>
        </w:tc>
        <w:tc>
          <w:tcPr>
            <w:tcW w:w="2398" w:type="pct"/>
            <w:vAlign w:val="center"/>
          </w:tcPr>
          <w:p w14:paraId="7697E3DA" w14:textId="6AC26ED5" w:rsidR="00801D1F" w:rsidRPr="00F1446F" w:rsidRDefault="00801D1F" w:rsidP="00801D1F">
            <w:pPr>
              <w:spacing w:line="288" w:lineRule="auto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Ge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along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el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ith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am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background</w:t>
            </w:r>
          </w:p>
        </w:tc>
        <w:tc>
          <w:tcPr>
            <w:tcW w:w="542" w:type="pct"/>
            <w:vAlign w:val="center"/>
          </w:tcPr>
          <w:p w14:paraId="3C0D0999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88*</w:t>
            </w:r>
          </w:p>
        </w:tc>
        <w:tc>
          <w:tcPr>
            <w:tcW w:w="542" w:type="pct"/>
            <w:vAlign w:val="center"/>
          </w:tcPr>
          <w:p w14:paraId="5B35FF88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9</w:t>
            </w:r>
          </w:p>
        </w:tc>
        <w:tc>
          <w:tcPr>
            <w:tcW w:w="542" w:type="pct"/>
            <w:vAlign w:val="center"/>
          </w:tcPr>
          <w:p w14:paraId="4198F327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83</w:t>
            </w:r>
          </w:p>
        </w:tc>
        <w:tc>
          <w:tcPr>
            <w:tcW w:w="542" w:type="pct"/>
            <w:vAlign w:val="center"/>
          </w:tcPr>
          <w:p w14:paraId="23B4E47B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9*</w:t>
            </w:r>
          </w:p>
        </w:tc>
      </w:tr>
      <w:tr w:rsidR="00F1446F" w:rsidRPr="00F1446F" w14:paraId="199F5D10" w14:textId="77777777" w:rsidTr="00801D1F">
        <w:trPr>
          <w:jc w:val="center"/>
        </w:trPr>
        <w:tc>
          <w:tcPr>
            <w:tcW w:w="434" w:type="pct"/>
            <w:vAlign w:val="center"/>
          </w:tcPr>
          <w:p w14:paraId="45E33367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7</w:t>
            </w:r>
          </w:p>
        </w:tc>
        <w:tc>
          <w:tcPr>
            <w:tcW w:w="2398" w:type="pct"/>
            <w:vAlign w:val="center"/>
          </w:tcPr>
          <w:p w14:paraId="3837D128" w14:textId="444D8912" w:rsidR="00801D1F" w:rsidRPr="00F1446F" w:rsidRDefault="00801D1F" w:rsidP="00801D1F">
            <w:pPr>
              <w:spacing w:line="288" w:lineRule="auto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am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background,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ork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mor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fficiently.</w:t>
            </w:r>
          </w:p>
        </w:tc>
        <w:tc>
          <w:tcPr>
            <w:tcW w:w="542" w:type="pct"/>
            <w:vAlign w:val="center"/>
          </w:tcPr>
          <w:p w14:paraId="505FC419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3*</w:t>
            </w:r>
          </w:p>
        </w:tc>
        <w:tc>
          <w:tcPr>
            <w:tcW w:w="542" w:type="pct"/>
            <w:vAlign w:val="center"/>
          </w:tcPr>
          <w:p w14:paraId="04F2C163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36*</w:t>
            </w:r>
          </w:p>
        </w:tc>
        <w:tc>
          <w:tcPr>
            <w:tcW w:w="542" w:type="pct"/>
            <w:vAlign w:val="center"/>
          </w:tcPr>
          <w:p w14:paraId="6FF19F52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02*</w:t>
            </w:r>
          </w:p>
        </w:tc>
        <w:tc>
          <w:tcPr>
            <w:tcW w:w="542" w:type="pct"/>
            <w:vAlign w:val="center"/>
          </w:tcPr>
          <w:p w14:paraId="2379FB03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4*</w:t>
            </w:r>
          </w:p>
        </w:tc>
      </w:tr>
      <w:tr w:rsidR="00F1446F" w:rsidRPr="00F1446F" w14:paraId="614FE780" w14:textId="77777777" w:rsidTr="00801D1F">
        <w:trPr>
          <w:jc w:val="center"/>
        </w:trPr>
        <w:tc>
          <w:tcPr>
            <w:tcW w:w="434" w:type="pct"/>
            <w:vAlign w:val="center"/>
          </w:tcPr>
          <w:p w14:paraId="11C1E06B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8</w:t>
            </w:r>
          </w:p>
        </w:tc>
        <w:tc>
          <w:tcPr>
            <w:tcW w:w="2398" w:type="pct"/>
            <w:vAlign w:val="center"/>
          </w:tcPr>
          <w:p w14:paraId="55CB25C9" w14:textId="30AEF30D" w:rsidR="00801D1F" w:rsidRPr="00F1446F" w:rsidRDefault="00801D1F" w:rsidP="00801D1F">
            <w:pPr>
              <w:spacing w:line="288" w:lineRule="auto"/>
              <w:jc w:val="both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Hav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poo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elationship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ith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differen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background</w:t>
            </w:r>
          </w:p>
        </w:tc>
        <w:tc>
          <w:tcPr>
            <w:tcW w:w="542" w:type="pct"/>
            <w:vAlign w:val="center"/>
          </w:tcPr>
          <w:p w14:paraId="6D7583B5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7*</w:t>
            </w:r>
          </w:p>
        </w:tc>
        <w:tc>
          <w:tcPr>
            <w:tcW w:w="542" w:type="pct"/>
            <w:vAlign w:val="center"/>
          </w:tcPr>
          <w:p w14:paraId="504AA1FA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9*</w:t>
            </w:r>
          </w:p>
        </w:tc>
        <w:tc>
          <w:tcPr>
            <w:tcW w:w="542" w:type="pct"/>
            <w:vAlign w:val="center"/>
          </w:tcPr>
          <w:p w14:paraId="5A34CAF6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06</w:t>
            </w:r>
          </w:p>
        </w:tc>
        <w:tc>
          <w:tcPr>
            <w:tcW w:w="542" w:type="pct"/>
            <w:vAlign w:val="center"/>
          </w:tcPr>
          <w:p w14:paraId="365B22B9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473</w:t>
            </w:r>
          </w:p>
        </w:tc>
      </w:tr>
      <w:tr w:rsidR="00F1446F" w:rsidRPr="00F1446F" w14:paraId="45B5F77C" w14:textId="77777777" w:rsidTr="00801D1F">
        <w:trPr>
          <w:jc w:val="center"/>
        </w:trPr>
        <w:tc>
          <w:tcPr>
            <w:tcW w:w="434" w:type="pct"/>
            <w:vAlign w:val="center"/>
          </w:tcPr>
          <w:p w14:paraId="5171009A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ES1</w:t>
            </w:r>
          </w:p>
        </w:tc>
        <w:tc>
          <w:tcPr>
            <w:tcW w:w="2398" w:type="pct"/>
            <w:vAlign w:val="center"/>
          </w:tcPr>
          <w:p w14:paraId="7730EB62" w14:textId="512111E6" w:rsidR="00801D1F" w:rsidRPr="00F1446F" w:rsidRDefault="00801D1F" w:rsidP="00801D1F">
            <w:pPr>
              <w:spacing w:line="288" w:lineRule="auto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nough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freedom</w:t>
            </w:r>
          </w:p>
        </w:tc>
        <w:tc>
          <w:tcPr>
            <w:tcW w:w="542" w:type="pct"/>
            <w:vAlign w:val="center"/>
          </w:tcPr>
          <w:p w14:paraId="2AC30DD5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1*</w:t>
            </w:r>
          </w:p>
        </w:tc>
        <w:tc>
          <w:tcPr>
            <w:tcW w:w="542" w:type="pct"/>
            <w:vAlign w:val="center"/>
          </w:tcPr>
          <w:p w14:paraId="17F66857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79*</w:t>
            </w:r>
          </w:p>
        </w:tc>
        <w:tc>
          <w:tcPr>
            <w:tcW w:w="542" w:type="pct"/>
            <w:vAlign w:val="center"/>
          </w:tcPr>
          <w:p w14:paraId="630DA1C7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4</w:t>
            </w:r>
          </w:p>
        </w:tc>
        <w:tc>
          <w:tcPr>
            <w:tcW w:w="542" w:type="pct"/>
            <w:vAlign w:val="center"/>
          </w:tcPr>
          <w:p w14:paraId="1D0436C5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01</w:t>
            </w:r>
          </w:p>
        </w:tc>
      </w:tr>
      <w:tr w:rsidR="00F1446F" w:rsidRPr="00F1446F" w14:paraId="7DC8B0F3" w14:textId="77777777" w:rsidTr="00801D1F">
        <w:trPr>
          <w:jc w:val="center"/>
        </w:trPr>
        <w:tc>
          <w:tcPr>
            <w:tcW w:w="434" w:type="pct"/>
            <w:vAlign w:val="center"/>
          </w:tcPr>
          <w:p w14:paraId="70E43AAB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ES2</w:t>
            </w:r>
          </w:p>
        </w:tc>
        <w:tc>
          <w:tcPr>
            <w:tcW w:w="2398" w:type="pct"/>
            <w:vAlign w:val="center"/>
          </w:tcPr>
          <w:p w14:paraId="7EAB9E2A" w14:textId="139B2D8D" w:rsidR="00801D1F" w:rsidRPr="00F1446F" w:rsidRDefault="00801D1F" w:rsidP="00801D1F">
            <w:pPr>
              <w:spacing w:line="288" w:lineRule="auto"/>
              <w:jc w:val="both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variety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of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activities</w:t>
            </w:r>
          </w:p>
        </w:tc>
        <w:tc>
          <w:tcPr>
            <w:tcW w:w="542" w:type="pct"/>
            <w:vAlign w:val="center"/>
          </w:tcPr>
          <w:p w14:paraId="18DFAEC4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03</w:t>
            </w:r>
          </w:p>
        </w:tc>
        <w:tc>
          <w:tcPr>
            <w:tcW w:w="542" w:type="pct"/>
            <w:vAlign w:val="center"/>
          </w:tcPr>
          <w:p w14:paraId="58405245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97</w:t>
            </w:r>
          </w:p>
        </w:tc>
        <w:tc>
          <w:tcPr>
            <w:tcW w:w="542" w:type="pct"/>
            <w:vAlign w:val="center"/>
          </w:tcPr>
          <w:p w14:paraId="36A0FC54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51</w:t>
            </w:r>
          </w:p>
        </w:tc>
        <w:tc>
          <w:tcPr>
            <w:tcW w:w="542" w:type="pct"/>
            <w:vAlign w:val="center"/>
          </w:tcPr>
          <w:p w14:paraId="58FD057F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64*</w:t>
            </w:r>
          </w:p>
        </w:tc>
      </w:tr>
      <w:tr w:rsidR="00F1446F" w:rsidRPr="00F1446F" w14:paraId="6DA771C9" w14:textId="77777777" w:rsidTr="00801D1F">
        <w:trPr>
          <w:jc w:val="center"/>
        </w:trPr>
        <w:tc>
          <w:tcPr>
            <w:tcW w:w="434" w:type="pct"/>
            <w:vAlign w:val="center"/>
          </w:tcPr>
          <w:p w14:paraId="173955FD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ES3</w:t>
            </w:r>
          </w:p>
        </w:tc>
        <w:tc>
          <w:tcPr>
            <w:tcW w:w="2398" w:type="pct"/>
            <w:vAlign w:val="center"/>
          </w:tcPr>
          <w:p w14:paraId="0DA47A31" w14:textId="02948DBD" w:rsidR="00801D1F" w:rsidRPr="00F1446F" w:rsidRDefault="00801D1F" w:rsidP="00801D1F">
            <w:pPr>
              <w:spacing w:line="288" w:lineRule="auto"/>
              <w:jc w:val="both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opportunities</w:t>
            </w:r>
          </w:p>
        </w:tc>
        <w:tc>
          <w:tcPr>
            <w:tcW w:w="542" w:type="pct"/>
            <w:vAlign w:val="center"/>
          </w:tcPr>
          <w:p w14:paraId="79F074E0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31*</w:t>
            </w:r>
          </w:p>
        </w:tc>
        <w:tc>
          <w:tcPr>
            <w:tcW w:w="542" w:type="pct"/>
            <w:vAlign w:val="center"/>
          </w:tcPr>
          <w:p w14:paraId="18C0B5BB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96</w:t>
            </w:r>
          </w:p>
        </w:tc>
        <w:tc>
          <w:tcPr>
            <w:tcW w:w="542" w:type="pct"/>
            <w:vAlign w:val="center"/>
          </w:tcPr>
          <w:p w14:paraId="34088041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56*</w:t>
            </w:r>
          </w:p>
        </w:tc>
        <w:tc>
          <w:tcPr>
            <w:tcW w:w="542" w:type="pct"/>
            <w:vAlign w:val="center"/>
          </w:tcPr>
          <w:p w14:paraId="452D15BB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709*</w:t>
            </w:r>
          </w:p>
        </w:tc>
      </w:tr>
      <w:tr w:rsidR="00F1446F" w:rsidRPr="00F1446F" w14:paraId="0EF844D8" w14:textId="77777777" w:rsidTr="00801D1F">
        <w:trPr>
          <w:jc w:val="center"/>
        </w:trPr>
        <w:tc>
          <w:tcPr>
            <w:tcW w:w="434" w:type="pct"/>
            <w:vAlign w:val="center"/>
          </w:tcPr>
          <w:p w14:paraId="4BC51777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ES4</w:t>
            </w:r>
          </w:p>
        </w:tc>
        <w:tc>
          <w:tcPr>
            <w:tcW w:w="2398" w:type="pct"/>
            <w:vAlign w:val="center"/>
          </w:tcPr>
          <w:p w14:paraId="63221C5A" w14:textId="65E269A7" w:rsidR="00801D1F" w:rsidRPr="00F1446F" w:rsidRDefault="00801D1F" w:rsidP="00801D1F">
            <w:pPr>
              <w:spacing w:line="288" w:lineRule="auto"/>
              <w:jc w:val="both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B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atisfied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ith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job</w:t>
            </w:r>
          </w:p>
        </w:tc>
        <w:tc>
          <w:tcPr>
            <w:tcW w:w="542" w:type="pct"/>
            <w:vAlign w:val="center"/>
          </w:tcPr>
          <w:p w14:paraId="2EA686A8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97</w:t>
            </w:r>
          </w:p>
        </w:tc>
        <w:tc>
          <w:tcPr>
            <w:tcW w:w="542" w:type="pct"/>
            <w:vAlign w:val="center"/>
          </w:tcPr>
          <w:p w14:paraId="4588AC54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9</w:t>
            </w:r>
          </w:p>
        </w:tc>
        <w:tc>
          <w:tcPr>
            <w:tcW w:w="542" w:type="pct"/>
            <w:vAlign w:val="center"/>
          </w:tcPr>
          <w:p w14:paraId="2747EF6E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85</w:t>
            </w:r>
          </w:p>
        </w:tc>
        <w:tc>
          <w:tcPr>
            <w:tcW w:w="542" w:type="pct"/>
            <w:vAlign w:val="center"/>
          </w:tcPr>
          <w:p w14:paraId="0DB90B6E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8*</w:t>
            </w:r>
          </w:p>
        </w:tc>
      </w:tr>
      <w:tr w:rsidR="00F1446F" w:rsidRPr="00F1446F" w14:paraId="0141948D" w14:textId="77777777" w:rsidTr="00801D1F">
        <w:trPr>
          <w:jc w:val="center"/>
        </w:trPr>
        <w:tc>
          <w:tcPr>
            <w:tcW w:w="434" w:type="pct"/>
            <w:vAlign w:val="center"/>
          </w:tcPr>
          <w:p w14:paraId="6575C9B0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ES5</w:t>
            </w:r>
          </w:p>
        </w:tc>
        <w:tc>
          <w:tcPr>
            <w:tcW w:w="2398" w:type="pct"/>
            <w:vAlign w:val="center"/>
          </w:tcPr>
          <w:p w14:paraId="72C7601E" w14:textId="76E5012E" w:rsidR="00801D1F" w:rsidRPr="00F1446F" w:rsidRDefault="00801D1F" w:rsidP="00801D1F">
            <w:pPr>
              <w:spacing w:line="288" w:lineRule="auto"/>
              <w:jc w:val="both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No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nside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leaving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urren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job</w:t>
            </w:r>
          </w:p>
        </w:tc>
        <w:tc>
          <w:tcPr>
            <w:tcW w:w="542" w:type="pct"/>
            <w:vAlign w:val="center"/>
          </w:tcPr>
          <w:p w14:paraId="65BF506A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91</w:t>
            </w:r>
          </w:p>
        </w:tc>
        <w:tc>
          <w:tcPr>
            <w:tcW w:w="542" w:type="pct"/>
            <w:vAlign w:val="center"/>
          </w:tcPr>
          <w:p w14:paraId="777CD389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67</w:t>
            </w:r>
          </w:p>
        </w:tc>
        <w:tc>
          <w:tcPr>
            <w:tcW w:w="542" w:type="pct"/>
            <w:vAlign w:val="center"/>
          </w:tcPr>
          <w:p w14:paraId="0ACC3798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42</w:t>
            </w:r>
          </w:p>
        </w:tc>
        <w:tc>
          <w:tcPr>
            <w:tcW w:w="542" w:type="pct"/>
            <w:vAlign w:val="center"/>
          </w:tcPr>
          <w:p w14:paraId="577D6968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59</w:t>
            </w:r>
          </w:p>
        </w:tc>
      </w:tr>
      <w:tr w:rsidR="00F1446F" w:rsidRPr="00F1446F" w14:paraId="22BF79FC" w14:textId="77777777" w:rsidTr="00801D1F">
        <w:trPr>
          <w:jc w:val="center"/>
        </w:trPr>
        <w:tc>
          <w:tcPr>
            <w:tcW w:w="434" w:type="pct"/>
            <w:vAlign w:val="center"/>
          </w:tcPr>
          <w:p w14:paraId="4BEC8990" w14:textId="77777777" w:rsidR="00801D1F" w:rsidRPr="00F1446F" w:rsidRDefault="00801D1F" w:rsidP="00801D1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ES6</w:t>
            </w:r>
          </w:p>
        </w:tc>
        <w:tc>
          <w:tcPr>
            <w:tcW w:w="2398" w:type="pct"/>
            <w:vAlign w:val="center"/>
          </w:tcPr>
          <w:p w14:paraId="4C6636D3" w14:textId="79AE9F14" w:rsidR="00801D1F" w:rsidRPr="00F1446F" w:rsidRDefault="00801D1F" w:rsidP="00801D1F">
            <w:pPr>
              <w:spacing w:line="288" w:lineRule="auto"/>
              <w:jc w:val="both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Do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no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njoy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job</w:t>
            </w:r>
          </w:p>
        </w:tc>
        <w:tc>
          <w:tcPr>
            <w:tcW w:w="542" w:type="pct"/>
            <w:vAlign w:val="center"/>
          </w:tcPr>
          <w:p w14:paraId="085215F8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64</w:t>
            </w:r>
          </w:p>
        </w:tc>
        <w:tc>
          <w:tcPr>
            <w:tcW w:w="542" w:type="pct"/>
            <w:vAlign w:val="center"/>
          </w:tcPr>
          <w:p w14:paraId="5021925A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87</w:t>
            </w:r>
          </w:p>
        </w:tc>
        <w:tc>
          <w:tcPr>
            <w:tcW w:w="542" w:type="pct"/>
            <w:vAlign w:val="center"/>
          </w:tcPr>
          <w:p w14:paraId="32F85692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32</w:t>
            </w:r>
          </w:p>
        </w:tc>
        <w:tc>
          <w:tcPr>
            <w:tcW w:w="542" w:type="pct"/>
            <w:vAlign w:val="center"/>
          </w:tcPr>
          <w:p w14:paraId="7C1DEAA3" w14:textId="77777777" w:rsidR="00801D1F" w:rsidRPr="00F1446F" w:rsidRDefault="00801D1F" w:rsidP="003B567E">
            <w:pPr>
              <w:spacing w:line="288" w:lineRule="auto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93</w:t>
            </w:r>
          </w:p>
        </w:tc>
      </w:tr>
    </w:tbl>
    <w:p w14:paraId="26B77B4F" w14:textId="1772ADDD" w:rsidR="00801D1F" w:rsidRPr="00F1446F" w:rsidRDefault="00801D1F" w:rsidP="00801D1F">
      <w:pPr>
        <w:rPr>
          <w:rFonts w:ascii="Times New Roman" w:hAnsi="Times New Roman" w:cs="Times New Roman"/>
          <w:szCs w:val="24"/>
          <w:lang w:val="en-AU"/>
        </w:rPr>
      </w:pPr>
      <w:r w:rsidRPr="00F1446F">
        <w:rPr>
          <w:rFonts w:ascii="Times New Roman" w:hAnsi="Times New Roman" w:cs="Times New Roman"/>
          <w:szCs w:val="24"/>
          <w:lang w:val="en-AU"/>
        </w:rPr>
        <w:t>Note:</w:t>
      </w:r>
      <w:r w:rsidR="0049651D" w:rsidRPr="00F1446F">
        <w:rPr>
          <w:rFonts w:ascii="Times New Roman" w:hAnsi="Times New Roman" w:cs="Times New Roman"/>
          <w:szCs w:val="24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24"/>
          <w:lang w:val="en-AU"/>
        </w:rPr>
        <w:t>*</w:t>
      </w:r>
      <w:r w:rsidR="0049651D" w:rsidRPr="00F1446F">
        <w:rPr>
          <w:rFonts w:ascii="Times New Roman" w:hAnsi="Times New Roman" w:cs="Times New Roman"/>
          <w:szCs w:val="24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24"/>
          <w:lang w:val="en-AU"/>
        </w:rPr>
        <w:t>means</w:t>
      </w:r>
      <w:r w:rsidR="0049651D" w:rsidRPr="00F1446F">
        <w:rPr>
          <w:rFonts w:ascii="Times New Roman" w:hAnsi="Times New Roman" w:cs="Times New Roman"/>
          <w:szCs w:val="24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24"/>
          <w:lang w:val="en-AU"/>
        </w:rPr>
        <w:t>key</w:t>
      </w:r>
      <w:r w:rsidR="0049651D" w:rsidRPr="00F1446F">
        <w:rPr>
          <w:rFonts w:ascii="Times New Roman" w:hAnsi="Times New Roman" w:cs="Times New Roman"/>
          <w:szCs w:val="24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24"/>
          <w:lang w:val="en-AU"/>
        </w:rPr>
        <w:t>factor.</w:t>
      </w:r>
    </w:p>
    <w:p w14:paraId="68025978" w14:textId="77777777" w:rsidR="00801D1F" w:rsidRPr="00F1446F" w:rsidRDefault="00801D1F" w:rsidP="00801D1F">
      <w:pPr>
        <w:rPr>
          <w:lang w:val="en-AU"/>
        </w:rPr>
      </w:pPr>
    </w:p>
    <w:p w14:paraId="1088D37A" w14:textId="264D34E9" w:rsidR="0014789C" w:rsidRPr="00F1446F" w:rsidRDefault="0014789C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Accord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ac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twee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variabl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cultu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60DE7" w:rsidRPr="00F1446F">
        <w:rPr>
          <w:rFonts w:ascii="Times New Roman" w:hAnsi="Times New Roman" w:cs="Times New Roman"/>
          <w:sz w:val="26"/>
          <w:szCs w:val="26"/>
          <w:lang w:val="en-AU"/>
        </w:rPr>
        <w:t>issu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tisfac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quen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ke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acto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how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T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b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1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T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b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2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sear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nclud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emal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bo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countri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o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ike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mpro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ork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fficienc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uperviso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m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aci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ackgrou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i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m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hi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l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cu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o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heth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noug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reedo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br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talent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in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ful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play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aff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aiw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inl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hin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bo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desi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ge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enoug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rain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program</w:t>
      </w:r>
      <w:r w:rsidR="003B567E" w:rsidRPr="00F1446F">
        <w:rPr>
          <w:rFonts w:ascii="Times New Roman" w:hAnsi="Times New Roman" w:cs="Times New Roman"/>
          <w:sz w:val="26"/>
          <w:szCs w:val="26"/>
          <w:lang w:val="en-AU"/>
        </w:rPr>
        <w:t>s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ntrast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gend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o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o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au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fferen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B567E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in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mmunic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quirement</w:t>
      </w:r>
      <w:r w:rsidR="003B567E" w:rsidRPr="00F1446F">
        <w:rPr>
          <w:rFonts w:ascii="Times New Roman" w:hAnsi="Times New Roman" w:cs="Times New Roman"/>
          <w:sz w:val="26"/>
          <w:szCs w:val="26"/>
          <w:lang w:val="en-AU"/>
        </w:rPr>
        <w:t>s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special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e </w:t>
      </w:r>
      <w:r w:rsidR="003B567E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rganizational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brand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goal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gener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peaking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aff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w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hor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expec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an </w:t>
      </w:r>
      <w:r w:rsidR="003B567E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rganization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satisf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al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thei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demand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abou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mmunic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IC)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rain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T)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particular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e </w:t>
      </w:r>
      <w:r w:rsidR="003B567E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rganization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giv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help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a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eep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lastRenderedPageBreak/>
        <w:t>understand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f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rporat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ltu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evelopm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rec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ncourag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ork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erm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ltur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issue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s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aff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bo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countri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e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uil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goo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lationship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i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uperviso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wh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m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aci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ackground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mpar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i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af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inl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hina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owever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B23D1F"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aiw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o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lationship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i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uperviso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ro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ffer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aci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group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u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up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itt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fferenc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betwee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e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requirement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w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hor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aus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gender.</w:t>
      </w:r>
    </w:p>
    <w:p w14:paraId="7C47ADBE" w14:textId="17285082" w:rsidR="0014789C" w:rsidRPr="00F1446F" w:rsidRDefault="00647E7A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In the </w:t>
      </w:r>
      <w:r w:rsidR="00603F4E" w:rsidRPr="00F1446F">
        <w:rPr>
          <w:rFonts w:ascii="Times New Roman" w:hAnsi="Times New Roman" w:cs="Times New Roman"/>
          <w:sz w:val="26"/>
          <w:szCs w:val="26"/>
          <w:lang w:val="en-AU"/>
        </w:rPr>
        <w:t>nex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03F4E" w:rsidRPr="00F1446F">
        <w:rPr>
          <w:rFonts w:ascii="Times New Roman" w:hAnsi="Times New Roman" w:cs="Times New Roman"/>
          <w:sz w:val="26"/>
          <w:szCs w:val="26"/>
          <w:lang w:val="en-AU"/>
        </w:rPr>
        <w:t>section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resear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discuss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wheth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the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difference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in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demand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bas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ag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throug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proofErr w:type="spellStart"/>
      <w:r w:rsidRPr="00F1446F">
        <w:rPr>
          <w:rFonts w:ascii="Times New Roman" w:hAnsi="Times New Roman" w:cs="Times New Roman"/>
          <w:sz w:val="26"/>
          <w:szCs w:val="26"/>
          <w:lang w:val="en-AU"/>
        </w:rPr>
        <w:t>analyzing</w:t>
      </w:r>
      <w:proofErr w:type="spellEnd"/>
      <w:r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dat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show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e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tabl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below.</w:t>
      </w:r>
    </w:p>
    <w:p w14:paraId="64E145A3" w14:textId="77777777" w:rsidR="00537899" w:rsidRPr="00F1446F" w:rsidRDefault="00537899" w:rsidP="00AA6627">
      <w:pPr>
        <w:spacing w:line="360" w:lineRule="exact"/>
        <w:jc w:val="both"/>
        <w:rPr>
          <w:rFonts w:ascii="Times New Roman" w:hAnsi="Times New Roman" w:cs="Times New Roman"/>
          <w:sz w:val="26"/>
          <w:szCs w:val="26"/>
          <w:lang w:val="en-AU"/>
        </w:rPr>
      </w:pPr>
    </w:p>
    <w:p w14:paraId="57089066" w14:textId="3EFF733B" w:rsidR="00E96679" w:rsidRPr="00F1446F" w:rsidRDefault="00E96679" w:rsidP="00E96679">
      <w:pPr>
        <w:jc w:val="center"/>
        <w:rPr>
          <w:rFonts w:ascii="Times New Roman" w:hAnsi="Times New Roman" w:cs="Times New Roman"/>
          <w:b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Table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4.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="0049651D" w:rsidRPr="00F1446F">
        <w:rPr>
          <w:rFonts w:ascii="Times New Roman" w:eastAsia="新細明體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Numerical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Value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Hotels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Betwee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Taiwa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Mainland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China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(Divided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by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Age)</w:t>
      </w:r>
    </w:p>
    <w:tbl>
      <w:tblPr>
        <w:tblStyle w:val="a7"/>
        <w:tblW w:w="5133" w:type="pct"/>
        <w:jc w:val="center"/>
        <w:tblLook w:val="04A0" w:firstRow="1" w:lastRow="0" w:firstColumn="1" w:lastColumn="0" w:noHBand="0" w:noVBand="1"/>
      </w:tblPr>
      <w:tblGrid>
        <w:gridCol w:w="980"/>
        <w:gridCol w:w="3812"/>
        <w:gridCol w:w="1116"/>
        <w:gridCol w:w="1116"/>
        <w:gridCol w:w="1116"/>
        <w:gridCol w:w="1116"/>
      </w:tblGrid>
      <w:tr w:rsidR="00F1446F" w:rsidRPr="00F1446F" w14:paraId="5D116CC1" w14:textId="77777777" w:rsidTr="00B2299C">
        <w:trPr>
          <w:trHeight w:val="563"/>
          <w:jc w:val="center"/>
        </w:trPr>
        <w:tc>
          <w:tcPr>
            <w:tcW w:w="593" w:type="pct"/>
            <w:vMerge w:val="restart"/>
            <w:vAlign w:val="center"/>
          </w:tcPr>
          <w:p w14:paraId="7E988DB7" w14:textId="77777777" w:rsidR="00E96679" w:rsidRPr="00F1446F" w:rsidRDefault="00E96679" w:rsidP="00B2299C">
            <w:pPr>
              <w:spacing w:line="240" w:lineRule="exact"/>
              <w:jc w:val="center"/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</w:pPr>
          </w:p>
        </w:tc>
        <w:tc>
          <w:tcPr>
            <w:tcW w:w="2123" w:type="pct"/>
            <w:vMerge w:val="restart"/>
            <w:vAlign w:val="center"/>
          </w:tcPr>
          <w:p w14:paraId="3D819E91" w14:textId="77777777" w:rsidR="00E96679" w:rsidRPr="00F1446F" w:rsidRDefault="00E96679" w:rsidP="00B2299C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Items</w:t>
            </w:r>
          </w:p>
        </w:tc>
        <w:tc>
          <w:tcPr>
            <w:tcW w:w="1145" w:type="pct"/>
            <w:gridSpan w:val="2"/>
            <w:vAlign w:val="center"/>
          </w:tcPr>
          <w:p w14:paraId="30ACE889" w14:textId="77777777" w:rsidR="00E96679" w:rsidRPr="00F1446F" w:rsidRDefault="00E96679" w:rsidP="00B2299C">
            <w:pPr>
              <w:spacing w:line="240" w:lineRule="exact"/>
              <w:jc w:val="center"/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</w:pPr>
            <w:r w:rsidRPr="00F1446F"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  <w:t>Taiwan</w:t>
            </w:r>
          </w:p>
        </w:tc>
        <w:tc>
          <w:tcPr>
            <w:tcW w:w="1140" w:type="pct"/>
            <w:gridSpan w:val="2"/>
            <w:vAlign w:val="center"/>
          </w:tcPr>
          <w:p w14:paraId="74618AA9" w14:textId="38BCB40D" w:rsidR="00E96679" w:rsidRPr="00F1446F" w:rsidRDefault="00E96679" w:rsidP="00B2299C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Mainland</w:t>
            </w:r>
            <w:r w:rsidR="0049651D"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 xml:space="preserve"> </w:t>
            </w:r>
            <w:r w:rsidR="009C4C3E"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China</w:t>
            </w:r>
          </w:p>
        </w:tc>
      </w:tr>
      <w:tr w:rsidR="00F1446F" w:rsidRPr="00F1446F" w14:paraId="1222F75E" w14:textId="77777777" w:rsidTr="00B2299C">
        <w:trPr>
          <w:trHeight w:val="562"/>
          <w:jc w:val="center"/>
        </w:trPr>
        <w:tc>
          <w:tcPr>
            <w:tcW w:w="593" w:type="pct"/>
            <w:vMerge/>
            <w:vAlign w:val="center"/>
          </w:tcPr>
          <w:p w14:paraId="00860F98" w14:textId="77777777" w:rsidR="00E96679" w:rsidRPr="00F1446F" w:rsidRDefault="00E96679" w:rsidP="00B2299C">
            <w:pPr>
              <w:spacing w:line="240" w:lineRule="exact"/>
              <w:jc w:val="center"/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</w:pPr>
          </w:p>
        </w:tc>
        <w:tc>
          <w:tcPr>
            <w:tcW w:w="2123" w:type="pct"/>
            <w:vMerge/>
            <w:vAlign w:val="center"/>
          </w:tcPr>
          <w:p w14:paraId="3210E7C7" w14:textId="77777777" w:rsidR="00E96679" w:rsidRPr="00F1446F" w:rsidRDefault="00E96679" w:rsidP="00B2299C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szCs w:val="24"/>
                <w:lang w:val="en-AU"/>
              </w:rPr>
            </w:pPr>
          </w:p>
        </w:tc>
        <w:tc>
          <w:tcPr>
            <w:tcW w:w="570" w:type="pct"/>
            <w:vAlign w:val="center"/>
          </w:tcPr>
          <w:p w14:paraId="4D98818E" w14:textId="44B40107" w:rsidR="00E96679" w:rsidRPr="00F1446F" w:rsidRDefault="00E96679" w:rsidP="00B2299C">
            <w:pPr>
              <w:spacing w:line="240" w:lineRule="exact"/>
              <w:jc w:val="center"/>
              <w:rPr>
                <w:rFonts w:ascii="Times New Roman" w:eastAsia="標楷體" w:hAnsi="Times New Roman" w:cs="Times New Roman"/>
                <w:b/>
                <w:sz w:val="22"/>
                <w:szCs w:val="24"/>
                <w:lang w:val="en-AU"/>
              </w:rPr>
            </w:pPr>
            <w:r w:rsidRPr="00F1446F">
              <w:rPr>
                <w:rFonts w:ascii="Times New Roman" w:eastAsia="標楷體" w:hAnsi="Times New Roman" w:cs="Times New Roman"/>
                <w:b/>
                <w:sz w:val="22"/>
                <w:szCs w:val="24"/>
                <w:lang w:val="en-AU"/>
              </w:rPr>
              <w:t>＜</w:t>
            </w:r>
            <w:r w:rsidRPr="00F1446F">
              <w:rPr>
                <w:rFonts w:ascii="Times New Roman" w:hAnsi="Times New Roman" w:cs="Times New Roman"/>
                <w:b/>
                <w:sz w:val="22"/>
                <w:szCs w:val="24"/>
                <w:lang w:val="en-AU" w:eastAsia="zh-CN"/>
              </w:rPr>
              <w:t>30</w:t>
            </w:r>
            <w:r w:rsidR="0049651D" w:rsidRPr="00F1446F">
              <w:rPr>
                <w:rFonts w:ascii="Times New Roman" w:hAnsi="Times New Roman" w:cs="Times New Roman"/>
                <w:b/>
                <w:sz w:val="22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 w:val="22"/>
                <w:szCs w:val="24"/>
                <w:lang w:val="en-AU" w:eastAsia="zh-CN"/>
              </w:rPr>
              <w:t>years</w:t>
            </w:r>
            <w:r w:rsidR="0049651D" w:rsidRPr="00F1446F">
              <w:rPr>
                <w:rFonts w:ascii="Times New Roman" w:hAnsi="Times New Roman" w:cs="Times New Roman"/>
                <w:b/>
                <w:sz w:val="22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 w:val="22"/>
                <w:szCs w:val="24"/>
                <w:lang w:val="en-AU" w:eastAsia="zh-CN"/>
              </w:rPr>
              <w:t>old</w:t>
            </w:r>
          </w:p>
        </w:tc>
        <w:tc>
          <w:tcPr>
            <w:tcW w:w="575" w:type="pct"/>
            <w:vAlign w:val="center"/>
          </w:tcPr>
          <w:p w14:paraId="6EAEF5C5" w14:textId="2C10D1F9" w:rsidR="00E96679" w:rsidRPr="00F1446F" w:rsidRDefault="00E96679" w:rsidP="00B2299C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sz w:val="22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b/>
                <w:sz w:val="22"/>
                <w:szCs w:val="24"/>
                <w:lang w:val="en-AU" w:eastAsia="zh-CN"/>
              </w:rPr>
              <w:t>≥30</w:t>
            </w:r>
            <w:r w:rsidR="0049651D" w:rsidRPr="00F1446F">
              <w:rPr>
                <w:rFonts w:ascii="Times New Roman" w:hAnsi="Times New Roman" w:cs="Times New Roman"/>
                <w:b/>
                <w:sz w:val="22"/>
                <w:szCs w:val="24"/>
                <w:lang w:val="en-AU" w:eastAsia="zh-CN"/>
              </w:rPr>
              <w:t xml:space="preserve"> </w:t>
            </w:r>
            <w:r w:rsidR="00B2299C" w:rsidRPr="00F1446F">
              <w:rPr>
                <w:rFonts w:ascii="Times New Roman" w:hAnsi="Times New Roman" w:cs="Times New Roman"/>
                <w:b/>
                <w:sz w:val="22"/>
                <w:szCs w:val="24"/>
                <w:lang w:val="en-AU" w:eastAsia="zh-CN"/>
              </w:rPr>
              <w:br/>
            </w:r>
            <w:r w:rsidRPr="00F1446F">
              <w:rPr>
                <w:rFonts w:ascii="Times New Roman" w:hAnsi="Times New Roman" w:cs="Times New Roman"/>
                <w:b/>
                <w:sz w:val="22"/>
                <w:szCs w:val="24"/>
                <w:lang w:val="en-AU" w:eastAsia="zh-CN"/>
              </w:rPr>
              <w:t>years</w:t>
            </w:r>
            <w:r w:rsidR="0049651D" w:rsidRPr="00F1446F">
              <w:rPr>
                <w:rFonts w:ascii="Times New Roman" w:hAnsi="Times New Roman" w:cs="Times New Roman"/>
                <w:b/>
                <w:sz w:val="22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 w:val="22"/>
                <w:szCs w:val="24"/>
                <w:lang w:val="en-AU" w:eastAsia="zh-CN"/>
              </w:rPr>
              <w:t>old</w:t>
            </w:r>
          </w:p>
        </w:tc>
        <w:tc>
          <w:tcPr>
            <w:tcW w:w="570" w:type="pct"/>
            <w:vAlign w:val="center"/>
          </w:tcPr>
          <w:p w14:paraId="49176C2B" w14:textId="6F09D271" w:rsidR="00E96679" w:rsidRPr="00F1446F" w:rsidRDefault="00E96679" w:rsidP="00B2299C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sz w:val="22"/>
                <w:szCs w:val="24"/>
                <w:lang w:val="en-AU"/>
              </w:rPr>
            </w:pPr>
            <w:r w:rsidRPr="00F1446F">
              <w:rPr>
                <w:rFonts w:ascii="Times New Roman" w:eastAsia="標楷體" w:hAnsi="Times New Roman" w:cs="Times New Roman"/>
                <w:b/>
                <w:sz w:val="22"/>
                <w:szCs w:val="24"/>
                <w:lang w:val="en-AU"/>
              </w:rPr>
              <w:t>＜</w:t>
            </w:r>
            <w:r w:rsidRPr="00F1446F">
              <w:rPr>
                <w:rFonts w:ascii="Times New Roman" w:hAnsi="Times New Roman" w:cs="Times New Roman"/>
                <w:b/>
                <w:sz w:val="22"/>
                <w:szCs w:val="24"/>
                <w:lang w:val="en-AU" w:eastAsia="zh-CN"/>
              </w:rPr>
              <w:t>30</w:t>
            </w:r>
            <w:r w:rsidR="0049651D" w:rsidRPr="00F1446F">
              <w:rPr>
                <w:rFonts w:ascii="Times New Roman" w:hAnsi="Times New Roman" w:cs="Times New Roman"/>
                <w:b/>
                <w:sz w:val="22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 w:val="22"/>
                <w:szCs w:val="24"/>
                <w:lang w:val="en-AU" w:eastAsia="zh-CN"/>
              </w:rPr>
              <w:t>years</w:t>
            </w:r>
            <w:r w:rsidR="0049651D" w:rsidRPr="00F1446F">
              <w:rPr>
                <w:rFonts w:ascii="Times New Roman" w:hAnsi="Times New Roman" w:cs="Times New Roman"/>
                <w:b/>
                <w:sz w:val="22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 w:val="22"/>
                <w:szCs w:val="24"/>
                <w:lang w:val="en-AU" w:eastAsia="zh-CN"/>
              </w:rPr>
              <w:t>old</w:t>
            </w:r>
          </w:p>
        </w:tc>
        <w:tc>
          <w:tcPr>
            <w:tcW w:w="570" w:type="pct"/>
            <w:vAlign w:val="center"/>
          </w:tcPr>
          <w:p w14:paraId="229D9327" w14:textId="3DAF9BE9" w:rsidR="00E96679" w:rsidRPr="00F1446F" w:rsidRDefault="00E96679" w:rsidP="00B2299C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sz w:val="22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b/>
                <w:sz w:val="22"/>
                <w:szCs w:val="24"/>
                <w:lang w:val="en-AU" w:eastAsia="zh-CN"/>
              </w:rPr>
              <w:t>≥30</w:t>
            </w:r>
            <w:r w:rsidR="0049651D" w:rsidRPr="00F1446F">
              <w:rPr>
                <w:rFonts w:ascii="Times New Roman" w:hAnsi="Times New Roman" w:cs="Times New Roman"/>
                <w:b/>
                <w:sz w:val="22"/>
                <w:szCs w:val="24"/>
                <w:lang w:val="en-AU" w:eastAsia="zh-CN"/>
              </w:rPr>
              <w:t xml:space="preserve"> </w:t>
            </w:r>
            <w:r w:rsidR="00B2299C" w:rsidRPr="00F1446F">
              <w:rPr>
                <w:rFonts w:ascii="Times New Roman" w:hAnsi="Times New Roman" w:cs="Times New Roman"/>
                <w:b/>
                <w:sz w:val="22"/>
                <w:szCs w:val="24"/>
                <w:lang w:val="en-AU" w:eastAsia="zh-CN"/>
              </w:rPr>
              <w:br/>
            </w:r>
            <w:r w:rsidRPr="00F1446F">
              <w:rPr>
                <w:rFonts w:ascii="Times New Roman" w:hAnsi="Times New Roman" w:cs="Times New Roman"/>
                <w:b/>
                <w:sz w:val="22"/>
                <w:szCs w:val="24"/>
                <w:lang w:val="en-AU" w:eastAsia="zh-CN"/>
              </w:rPr>
              <w:t>years</w:t>
            </w:r>
            <w:r w:rsidR="0049651D" w:rsidRPr="00F1446F">
              <w:rPr>
                <w:rFonts w:ascii="Times New Roman" w:hAnsi="Times New Roman" w:cs="Times New Roman"/>
                <w:b/>
                <w:sz w:val="22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 w:val="22"/>
                <w:szCs w:val="24"/>
                <w:lang w:val="en-AU" w:eastAsia="zh-CN"/>
              </w:rPr>
              <w:t>old</w:t>
            </w:r>
          </w:p>
        </w:tc>
      </w:tr>
      <w:tr w:rsidR="00F1446F" w:rsidRPr="00F1446F" w14:paraId="580A8E18" w14:textId="77777777" w:rsidTr="00B2299C">
        <w:trPr>
          <w:jc w:val="center"/>
        </w:trPr>
        <w:tc>
          <w:tcPr>
            <w:tcW w:w="593" w:type="pct"/>
          </w:tcPr>
          <w:p w14:paraId="62788D77" w14:textId="77777777" w:rsidR="00E96679" w:rsidRPr="00F1446F" w:rsidRDefault="00E96679" w:rsidP="00E96679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C1</w:t>
            </w:r>
          </w:p>
        </w:tc>
        <w:tc>
          <w:tcPr>
            <w:tcW w:w="2123" w:type="pct"/>
          </w:tcPr>
          <w:p w14:paraId="45D7F089" w14:textId="3B543410" w:rsidR="00E96679" w:rsidRPr="00F1446F" w:rsidRDefault="00E96679" w:rsidP="00E96679">
            <w:pPr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ntern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brand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mage</w:t>
            </w:r>
          </w:p>
        </w:tc>
        <w:tc>
          <w:tcPr>
            <w:tcW w:w="570" w:type="pct"/>
          </w:tcPr>
          <w:p w14:paraId="08339D9A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77*</w:t>
            </w:r>
          </w:p>
        </w:tc>
        <w:tc>
          <w:tcPr>
            <w:tcW w:w="575" w:type="pct"/>
          </w:tcPr>
          <w:p w14:paraId="3F31CAA7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92*</w:t>
            </w:r>
          </w:p>
        </w:tc>
        <w:tc>
          <w:tcPr>
            <w:tcW w:w="570" w:type="pct"/>
          </w:tcPr>
          <w:p w14:paraId="74383ADD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774*</w:t>
            </w:r>
          </w:p>
        </w:tc>
        <w:tc>
          <w:tcPr>
            <w:tcW w:w="570" w:type="pct"/>
          </w:tcPr>
          <w:p w14:paraId="2C371417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9</w:t>
            </w:r>
          </w:p>
        </w:tc>
      </w:tr>
      <w:tr w:rsidR="00F1446F" w:rsidRPr="00F1446F" w14:paraId="3A9685A9" w14:textId="77777777" w:rsidTr="00B2299C">
        <w:trPr>
          <w:jc w:val="center"/>
        </w:trPr>
        <w:tc>
          <w:tcPr>
            <w:tcW w:w="593" w:type="pct"/>
          </w:tcPr>
          <w:p w14:paraId="27FA2375" w14:textId="77777777" w:rsidR="00E96679" w:rsidRPr="00F1446F" w:rsidRDefault="00E96679" w:rsidP="00E96679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C2</w:t>
            </w:r>
          </w:p>
        </w:tc>
        <w:tc>
          <w:tcPr>
            <w:tcW w:w="2123" w:type="pct"/>
          </w:tcPr>
          <w:p w14:paraId="422F1931" w14:textId="75272030" w:rsidR="00E96679" w:rsidRPr="00F1446F" w:rsidRDefault="00E96679" w:rsidP="00E96679">
            <w:pPr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ntern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mmunication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program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570" w:type="pct"/>
          </w:tcPr>
          <w:p w14:paraId="23E656E7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5</w:t>
            </w:r>
          </w:p>
        </w:tc>
        <w:tc>
          <w:tcPr>
            <w:tcW w:w="575" w:type="pct"/>
          </w:tcPr>
          <w:p w14:paraId="56A0972F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7*</w:t>
            </w:r>
          </w:p>
        </w:tc>
        <w:tc>
          <w:tcPr>
            <w:tcW w:w="570" w:type="pct"/>
          </w:tcPr>
          <w:p w14:paraId="69D4D9E9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72</w:t>
            </w:r>
          </w:p>
        </w:tc>
        <w:tc>
          <w:tcPr>
            <w:tcW w:w="570" w:type="pct"/>
          </w:tcPr>
          <w:p w14:paraId="25B8B8CE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81</w:t>
            </w:r>
          </w:p>
        </w:tc>
      </w:tr>
      <w:tr w:rsidR="00F1446F" w:rsidRPr="00F1446F" w14:paraId="13BB731B" w14:textId="77777777" w:rsidTr="00B2299C">
        <w:trPr>
          <w:jc w:val="center"/>
        </w:trPr>
        <w:tc>
          <w:tcPr>
            <w:tcW w:w="593" w:type="pct"/>
          </w:tcPr>
          <w:p w14:paraId="3B928188" w14:textId="77777777" w:rsidR="00E96679" w:rsidRPr="00F1446F" w:rsidRDefault="00E96679" w:rsidP="00E96679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C3</w:t>
            </w:r>
          </w:p>
        </w:tc>
        <w:tc>
          <w:tcPr>
            <w:tcW w:w="2123" w:type="pct"/>
          </w:tcPr>
          <w:p w14:paraId="7E800FC6" w14:textId="2CAC6E43" w:rsidR="00E96679" w:rsidRPr="00F1446F" w:rsidRDefault="00E96679" w:rsidP="00E96679">
            <w:pPr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mmunication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materials</w:t>
            </w:r>
          </w:p>
        </w:tc>
        <w:tc>
          <w:tcPr>
            <w:tcW w:w="570" w:type="pct"/>
          </w:tcPr>
          <w:p w14:paraId="11EA292D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00</w:t>
            </w:r>
          </w:p>
        </w:tc>
        <w:tc>
          <w:tcPr>
            <w:tcW w:w="575" w:type="pct"/>
          </w:tcPr>
          <w:p w14:paraId="5F3A5BC4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84</w:t>
            </w:r>
          </w:p>
        </w:tc>
        <w:tc>
          <w:tcPr>
            <w:tcW w:w="570" w:type="pct"/>
          </w:tcPr>
          <w:p w14:paraId="5CDF65CA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46</w:t>
            </w:r>
          </w:p>
        </w:tc>
        <w:tc>
          <w:tcPr>
            <w:tcW w:w="570" w:type="pct"/>
          </w:tcPr>
          <w:p w14:paraId="0150CC54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44</w:t>
            </w:r>
          </w:p>
        </w:tc>
      </w:tr>
      <w:tr w:rsidR="00F1446F" w:rsidRPr="00F1446F" w14:paraId="7BAE0BFA" w14:textId="77777777" w:rsidTr="00B2299C">
        <w:trPr>
          <w:jc w:val="center"/>
        </w:trPr>
        <w:tc>
          <w:tcPr>
            <w:tcW w:w="593" w:type="pct"/>
          </w:tcPr>
          <w:p w14:paraId="193B9C51" w14:textId="77777777" w:rsidR="00E96679" w:rsidRPr="00F1446F" w:rsidRDefault="00E96679" w:rsidP="00E96679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C4</w:t>
            </w:r>
          </w:p>
        </w:tc>
        <w:tc>
          <w:tcPr>
            <w:tcW w:w="2123" w:type="pct"/>
          </w:tcPr>
          <w:p w14:paraId="1EE895AC" w14:textId="473D11C4" w:rsidR="00E96679" w:rsidRPr="00F1446F" w:rsidRDefault="00E96679" w:rsidP="00E96679">
            <w:pPr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Understand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organi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s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ation</w:t>
            </w:r>
          </w:p>
        </w:tc>
        <w:tc>
          <w:tcPr>
            <w:tcW w:w="570" w:type="pct"/>
          </w:tcPr>
          <w:p w14:paraId="5BC2B931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32*</w:t>
            </w:r>
          </w:p>
        </w:tc>
        <w:tc>
          <w:tcPr>
            <w:tcW w:w="575" w:type="pct"/>
          </w:tcPr>
          <w:p w14:paraId="58477CDB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99</w:t>
            </w:r>
          </w:p>
        </w:tc>
        <w:tc>
          <w:tcPr>
            <w:tcW w:w="570" w:type="pct"/>
          </w:tcPr>
          <w:p w14:paraId="498DBCDE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96*</w:t>
            </w:r>
          </w:p>
        </w:tc>
        <w:tc>
          <w:tcPr>
            <w:tcW w:w="570" w:type="pct"/>
          </w:tcPr>
          <w:p w14:paraId="5D936C49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79*</w:t>
            </w:r>
          </w:p>
        </w:tc>
      </w:tr>
      <w:tr w:rsidR="00F1446F" w:rsidRPr="00F1446F" w14:paraId="632B0317" w14:textId="77777777" w:rsidTr="00B2299C">
        <w:trPr>
          <w:jc w:val="center"/>
        </w:trPr>
        <w:tc>
          <w:tcPr>
            <w:tcW w:w="593" w:type="pct"/>
          </w:tcPr>
          <w:p w14:paraId="5F0E5F65" w14:textId="77777777" w:rsidR="00E96679" w:rsidRPr="00F1446F" w:rsidRDefault="00E96679" w:rsidP="00E96679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C5</w:t>
            </w:r>
          </w:p>
        </w:tc>
        <w:tc>
          <w:tcPr>
            <w:tcW w:w="2123" w:type="pct"/>
          </w:tcPr>
          <w:p w14:paraId="456E7CFC" w14:textId="7376ED5A" w:rsidR="00E96679" w:rsidRPr="00F1446F" w:rsidRDefault="00E96679" w:rsidP="00E96679">
            <w:pPr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Appropriat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mmunications</w:t>
            </w:r>
          </w:p>
        </w:tc>
        <w:tc>
          <w:tcPr>
            <w:tcW w:w="570" w:type="pct"/>
          </w:tcPr>
          <w:p w14:paraId="3ABD9A7A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08</w:t>
            </w:r>
          </w:p>
        </w:tc>
        <w:tc>
          <w:tcPr>
            <w:tcW w:w="575" w:type="pct"/>
          </w:tcPr>
          <w:p w14:paraId="16DC0660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0</w:t>
            </w:r>
          </w:p>
        </w:tc>
        <w:tc>
          <w:tcPr>
            <w:tcW w:w="570" w:type="pct"/>
          </w:tcPr>
          <w:p w14:paraId="11ED525E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82</w:t>
            </w:r>
          </w:p>
        </w:tc>
        <w:tc>
          <w:tcPr>
            <w:tcW w:w="570" w:type="pct"/>
          </w:tcPr>
          <w:p w14:paraId="587D8A2F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99</w:t>
            </w:r>
          </w:p>
        </w:tc>
      </w:tr>
      <w:tr w:rsidR="00F1446F" w:rsidRPr="00F1446F" w14:paraId="3E7A81AC" w14:textId="77777777" w:rsidTr="00B2299C">
        <w:trPr>
          <w:jc w:val="center"/>
        </w:trPr>
        <w:tc>
          <w:tcPr>
            <w:tcW w:w="593" w:type="pct"/>
          </w:tcPr>
          <w:p w14:paraId="04227747" w14:textId="77777777" w:rsidR="00E96679" w:rsidRPr="00F1446F" w:rsidRDefault="00E96679" w:rsidP="00E96679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C6</w:t>
            </w:r>
          </w:p>
        </w:tc>
        <w:tc>
          <w:tcPr>
            <w:tcW w:w="2123" w:type="pct"/>
          </w:tcPr>
          <w:p w14:paraId="3946A42D" w14:textId="16F70D7E" w:rsidR="00E96679" w:rsidRPr="00F1446F" w:rsidRDefault="00E96679" w:rsidP="00E96679">
            <w:pPr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Busines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id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mmunication</w:t>
            </w:r>
          </w:p>
        </w:tc>
        <w:tc>
          <w:tcPr>
            <w:tcW w:w="570" w:type="pct"/>
          </w:tcPr>
          <w:p w14:paraId="661533D4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9</w:t>
            </w:r>
          </w:p>
        </w:tc>
        <w:tc>
          <w:tcPr>
            <w:tcW w:w="575" w:type="pct"/>
          </w:tcPr>
          <w:p w14:paraId="567231EB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3</w:t>
            </w:r>
          </w:p>
        </w:tc>
        <w:tc>
          <w:tcPr>
            <w:tcW w:w="570" w:type="pct"/>
          </w:tcPr>
          <w:p w14:paraId="75F1DF68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1</w:t>
            </w:r>
          </w:p>
        </w:tc>
        <w:tc>
          <w:tcPr>
            <w:tcW w:w="570" w:type="pct"/>
          </w:tcPr>
          <w:p w14:paraId="5B148D38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03</w:t>
            </w:r>
          </w:p>
        </w:tc>
      </w:tr>
      <w:tr w:rsidR="00F1446F" w:rsidRPr="00F1446F" w14:paraId="680C77D4" w14:textId="77777777" w:rsidTr="00B2299C">
        <w:trPr>
          <w:jc w:val="center"/>
        </w:trPr>
        <w:tc>
          <w:tcPr>
            <w:tcW w:w="593" w:type="pct"/>
          </w:tcPr>
          <w:p w14:paraId="7CCD85A3" w14:textId="77777777" w:rsidR="00E96679" w:rsidRPr="00F1446F" w:rsidRDefault="00E96679" w:rsidP="00E96679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T1</w:t>
            </w:r>
          </w:p>
        </w:tc>
        <w:tc>
          <w:tcPr>
            <w:tcW w:w="2123" w:type="pct"/>
          </w:tcPr>
          <w:p w14:paraId="738CBC77" w14:textId="1AB05F06" w:rsidR="00E96679" w:rsidRPr="00F1446F" w:rsidRDefault="00E96679" w:rsidP="00E96679">
            <w:pPr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ffort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on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raining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570" w:type="pct"/>
          </w:tcPr>
          <w:p w14:paraId="792723FA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2</w:t>
            </w:r>
          </w:p>
        </w:tc>
        <w:tc>
          <w:tcPr>
            <w:tcW w:w="575" w:type="pct"/>
          </w:tcPr>
          <w:p w14:paraId="6D9C2CAC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1*</w:t>
            </w:r>
          </w:p>
        </w:tc>
        <w:tc>
          <w:tcPr>
            <w:tcW w:w="570" w:type="pct"/>
          </w:tcPr>
          <w:p w14:paraId="1B6AB042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703*</w:t>
            </w:r>
          </w:p>
        </w:tc>
        <w:tc>
          <w:tcPr>
            <w:tcW w:w="570" w:type="pct"/>
          </w:tcPr>
          <w:p w14:paraId="66F88B7F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33</w:t>
            </w:r>
          </w:p>
        </w:tc>
      </w:tr>
      <w:tr w:rsidR="00F1446F" w:rsidRPr="00F1446F" w14:paraId="29912D68" w14:textId="77777777" w:rsidTr="00B2299C">
        <w:trPr>
          <w:jc w:val="center"/>
        </w:trPr>
        <w:tc>
          <w:tcPr>
            <w:tcW w:w="593" w:type="pct"/>
          </w:tcPr>
          <w:p w14:paraId="415DE10C" w14:textId="77777777" w:rsidR="00E96679" w:rsidRPr="00F1446F" w:rsidRDefault="00E96679" w:rsidP="00E96679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T2</w:t>
            </w:r>
          </w:p>
        </w:tc>
        <w:tc>
          <w:tcPr>
            <w:tcW w:w="2123" w:type="pct"/>
          </w:tcPr>
          <w:p w14:paraId="498F6BD1" w14:textId="02AEA513" w:rsidR="00E96679" w:rsidRPr="00F1446F" w:rsidRDefault="00E96679" w:rsidP="00E96679">
            <w:pPr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Orientation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program</w:t>
            </w:r>
          </w:p>
        </w:tc>
        <w:tc>
          <w:tcPr>
            <w:tcW w:w="570" w:type="pct"/>
          </w:tcPr>
          <w:p w14:paraId="1E27FE54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82</w:t>
            </w:r>
          </w:p>
        </w:tc>
        <w:tc>
          <w:tcPr>
            <w:tcW w:w="575" w:type="pct"/>
          </w:tcPr>
          <w:p w14:paraId="7F54A857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69</w:t>
            </w:r>
          </w:p>
        </w:tc>
        <w:tc>
          <w:tcPr>
            <w:tcW w:w="570" w:type="pct"/>
          </w:tcPr>
          <w:p w14:paraId="6DCB0AE9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740</w:t>
            </w:r>
          </w:p>
        </w:tc>
        <w:tc>
          <w:tcPr>
            <w:tcW w:w="570" w:type="pct"/>
          </w:tcPr>
          <w:p w14:paraId="216E8FD9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63</w:t>
            </w:r>
          </w:p>
        </w:tc>
      </w:tr>
      <w:tr w:rsidR="00F1446F" w:rsidRPr="00F1446F" w14:paraId="136D05BC" w14:textId="77777777" w:rsidTr="00B2299C">
        <w:trPr>
          <w:jc w:val="center"/>
        </w:trPr>
        <w:tc>
          <w:tcPr>
            <w:tcW w:w="593" w:type="pct"/>
          </w:tcPr>
          <w:p w14:paraId="4187C3C0" w14:textId="77777777" w:rsidR="00E96679" w:rsidRPr="00F1446F" w:rsidRDefault="00E96679" w:rsidP="00E96679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T3</w:t>
            </w:r>
          </w:p>
        </w:tc>
        <w:tc>
          <w:tcPr>
            <w:tcW w:w="2123" w:type="pct"/>
          </w:tcPr>
          <w:p w14:paraId="106D75D8" w14:textId="14607958" w:rsidR="00E96679" w:rsidRPr="00F1446F" w:rsidRDefault="00E96679" w:rsidP="00E96679">
            <w:pPr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Do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job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ell</w:t>
            </w:r>
          </w:p>
        </w:tc>
        <w:tc>
          <w:tcPr>
            <w:tcW w:w="570" w:type="pct"/>
          </w:tcPr>
          <w:p w14:paraId="524E91D2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7</w:t>
            </w:r>
          </w:p>
        </w:tc>
        <w:tc>
          <w:tcPr>
            <w:tcW w:w="575" w:type="pct"/>
          </w:tcPr>
          <w:p w14:paraId="2B3D0187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69</w:t>
            </w:r>
          </w:p>
        </w:tc>
        <w:tc>
          <w:tcPr>
            <w:tcW w:w="570" w:type="pct"/>
          </w:tcPr>
          <w:p w14:paraId="5E706285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7</w:t>
            </w:r>
          </w:p>
        </w:tc>
        <w:tc>
          <w:tcPr>
            <w:tcW w:w="570" w:type="pct"/>
          </w:tcPr>
          <w:p w14:paraId="1880774A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79*</w:t>
            </w:r>
          </w:p>
        </w:tc>
      </w:tr>
      <w:tr w:rsidR="00F1446F" w:rsidRPr="00F1446F" w14:paraId="77DA4270" w14:textId="77777777" w:rsidTr="00B2299C">
        <w:trPr>
          <w:jc w:val="center"/>
        </w:trPr>
        <w:tc>
          <w:tcPr>
            <w:tcW w:w="593" w:type="pct"/>
          </w:tcPr>
          <w:p w14:paraId="5881CB72" w14:textId="77777777" w:rsidR="00E96679" w:rsidRPr="00F1446F" w:rsidRDefault="00E96679" w:rsidP="00E96679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T4</w:t>
            </w:r>
          </w:p>
        </w:tc>
        <w:tc>
          <w:tcPr>
            <w:tcW w:w="2123" w:type="pct"/>
          </w:tcPr>
          <w:p w14:paraId="0666BF91" w14:textId="0060263D" w:rsidR="00E96679" w:rsidRPr="00F1446F" w:rsidRDefault="00E96679" w:rsidP="00E96679">
            <w:pPr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eason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fo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orking</w:t>
            </w:r>
          </w:p>
        </w:tc>
        <w:tc>
          <w:tcPr>
            <w:tcW w:w="570" w:type="pct"/>
          </w:tcPr>
          <w:p w14:paraId="2ECFC76A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30*</w:t>
            </w:r>
          </w:p>
        </w:tc>
        <w:tc>
          <w:tcPr>
            <w:tcW w:w="575" w:type="pct"/>
          </w:tcPr>
          <w:p w14:paraId="7421E7A6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96</w:t>
            </w:r>
          </w:p>
        </w:tc>
        <w:tc>
          <w:tcPr>
            <w:tcW w:w="570" w:type="pct"/>
          </w:tcPr>
          <w:p w14:paraId="53C0C9B5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56*</w:t>
            </w:r>
          </w:p>
        </w:tc>
        <w:tc>
          <w:tcPr>
            <w:tcW w:w="570" w:type="pct"/>
          </w:tcPr>
          <w:p w14:paraId="26070F14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33</w:t>
            </w:r>
          </w:p>
        </w:tc>
      </w:tr>
      <w:tr w:rsidR="00F1446F" w:rsidRPr="00F1446F" w14:paraId="625AA030" w14:textId="77777777" w:rsidTr="00B2299C">
        <w:trPr>
          <w:jc w:val="center"/>
        </w:trPr>
        <w:tc>
          <w:tcPr>
            <w:tcW w:w="593" w:type="pct"/>
          </w:tcPr>
          <w:p w14:paraId="0B33AA2B" w14:textId="77777777" w:rsidR="00E96679" w:rsidRPr="00F1446F" w:rsidRDefault="00E96679" w:rsidP="00E96679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T5</w:t>
            </w:r>
          </w:p>
        </w:tc>
        <w:tc>
          <w:tcPr>
            <w:tcW w:w="2123" w:type="pct"/>
          </w:tcPr>
          <w:p w14:paraId="5813E140" w14:textId="1CAE217E" w:rsidR="00E96679" w:rsidRPr="00F1446F" w:rsidRDefault="00E96679" w:rsidP="00E96679">
            <w:pPr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kil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and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knowledg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development</w:t>
            </w:r>
          </w:p>
        </w:tc>
        <w:tc>
          <w:tcPr>
            <w:tcW w:w="570" w:type="pct"/>
          </w:tcPr>
          <w:p w14:paraId="0DB545D8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7</w:t>
            </w:r>
          </w:p>
        </w:tc>
        <w:tc>
          <w:tcPr>
            <w:tcW w:w="575" w:type="pct"/>
          </w:tcPr>
          <w:p w14:paraId="7E453107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09</w:t>
            </w:r>
          </w:p>
        </w:tc>
        <w:tc>
          <w:tcPr>
            <w:tcW w:w="570" w:type="pct"/>
          </w:tcPr>
          <w:p w14:paraId="3F76D746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4</w:t>
            </w:r>
          </w:p>
        </w:tc>
        <w:tc>
          <w:tcPr>
            <w:tcW w:w="570" w:type="pct"/>
          </w:tcPr>
          <w:p w14:paraId="4D2D6A7A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75</w:t>
            </w:r>
          </w:p>
        </w:tc>
      </w:tr>
      <w:tr w:rsidR="00F1446F" w:rsidRPr="00F1446F" w14:paraId="029B8EDE" w14:textId="77777777" w:rsidTr="00B2299C">
        <w:trPr>
          <w:jc w:val="center"/>
        </w:trPr>
        <w:tc>
          <w:tcPr>
            <w:tcW w:w="593" w:type="pct"/>
          </w:tcPr>
          <w:p w14:paraId="49C0316C" w14:textId="77777777" w:rsidR="00E96679" w:rsidRPr="00F1446F" w:rsidRDefault="00E96679" w:rsidP="00E96679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T6</w:t>
            </w:r>
          </w:p>
        </w:tc>
        <w:tc>
          <w:tcPr>
            <w:tcW w:w="2123" w:type="pct"/>
          </w:tcPr>
          <w:p w14:paraId="6D34C9DC" w14:textId="03C2A3DE" w:rsidR="00E96679" w:rsidRPr="00F1446F" w:rsidRDefault="00E96679" w:rsidP="00E96679">
            <w:pPr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uppor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kill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570" w:type="pct"/>
          </w:tcPr>
          <w:p w14:paraId="1D30DDA8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94</w:t>
            </w:r>
          </w:p>
        </w:tc>
        <w:tc>
          <w:tcPr>
            <w:tcW w:w="575" w:type="pct"/>
          </w:tcPr>
          <w:p w14:paraId="76B43CB0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3*</w:t>
            </w:r>
          </w:p>
        </w:tc>
        <w:tc>
          <w:tcPr>
            <w:tcW w:w="570" w:type="pct"/>
          </w:tcPr>
          <w:p w14:paraId="7B8910CA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53</w:t>
            </w:r>
          </w:p>
        </w:tc>
        <w:tc>
          <w:tcPr>
            <w:tcW w:w="570" w:type="pct"/>
          </w:tcPr>
          <w:p w14:paraId="5456021A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63</w:t>
            </w:r>
          </w:p>
        </w:tc>
      </w:tr>
      <w:tr w:rsidR="00F1446F" w:rsidRPr="00F1446F" w14:paraId="21B32B2F" w14:textId="77777777" w:rsidTr="00B2299C">
        <w:trPr>
          <w:jc w:val="center"/>
        </w:trPr>
        <w:tc>
          <w:tcPr>
            <w:tcW w:w="593" w:type="pct"/>
          </w:tcPr>
          <w:p w14:paraId="24C491F3" w14:textId="77777777" w:rsidR="00E96679" w:rsidRPr="00F1446F" w:rsidRDefault="00E96679" w:rsidP="00E96679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MR1</w:t>
            </w:r>
          </w:p>
        </w:tc>
        <w:tc>
          <w:tcPr>
            <w:tcW w:w="2123" w:type="pct"/>
          </w:tcPr>
          <w:p w14:paraId="241FCCB5" w14:textId="3F2181FE" w:rsidR="00E96679" w:rsidRPr="00F1446F" w:rsidRDefault="00E96679" w:rsidP="00E96679">
            <w:pPr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Gathe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mploye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feedback.</w:t>
            </w:r>
          </w:p>
        </w:tc>
        <w:tc>
          <w:tcPr>
            <w:tcW w:w="570" w:type="pct"/>
          </w:tcPr>
          <w:p w14:paraId="72FCF36C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03</w:t>
            </w:r>
          </w:p>
        </w:tc>
        <w:tc>
          <w:tcPr>
            <w:tcW w:w="575" w:type="pct"/>
          </w:tcPr>
          <w:p w14:paraId="6D1374DC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46*</w:t>
            </w:r>
          </w:p>
        </w:tc>
        <w:tc>
          <w:tcPr>
            <w:tcW w:w="570" w:type="pct"/>
          </w:tcPr>
          <w:p w14:paraId="1E771B3A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99</w:t>
            </w:r>
          </w:p>
        </w:tc>
        <w:tc>
          <w:tcPr>
            <w:tcW w:w="570" w:type="pct"/>
          </w:tcPr>
          <w:p w14:paraId="5A5C4AEC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96</w:t>
            </w:r>
          </w:p>
        </w:tc>
      </w:tr>
      <w:tr w:rsidR="00F1446F" w:rsidRPr="00F1446F" w14:paraId="1E696065" w14:textId="77777777" w:rsidTr="00B2299C">
        <w:trPr>
          <w:jc w:val="center"/>
        </w:trPr>
        <w:tc>
          <w:tcPr>
            <w:tcW w:w="593" w:type="pct"/>
          </w:tcPr>
          <w:p w14:paraId="718C6FAE" w14:textId="77777777" w:rsidR="00E96679" w:rsidRPr="00F1446F" w:rsidRDefault="00E96679" w:rsidP="00E96679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MR2</w:t>
            </w:r>
          </w:p>
        </w:tc>
        <w:tc>
          <w:tcPr>
            <w:tcW w:w="2123" w:type="pct"/>
          </w:tcPr>
          <w:p w14:paraId="33A55C99" w14:textId="6A4D14E1" w:rsidR="00E96679" w:rsidRPr="00F1446F" w:rsidRDefault="00E96679" w:rsidP="00E96679">
            <w:pPr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eek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mploye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uggestions.</w:t>
            </w:r>
          </w:p>
        </w:tc>
        <w:tc>
          <w:tcPr>
            <w:tcW w:w="570" w:type="pct"/>
          </w:tcPr>
          <w:p w14:paraId="69DE331E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0</w:t>
            </w:r>
          </w:p>
        </w:tc>
        <w:tc>
          <w:tcPr>
            <w:tcW w:w="575" w:type="pct"/>
          </w:tcPr>
          <w:p w14:paraId="0C5C086D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81</w:t>
            </w:r>
          </w:p>
        </w:tc>
        <w:tc>
          <w:tcPr>
            <w:tcW w:w="570" w:type="pct"/>
          </w:tcPr>
          <w:p w14:paraId="41BC011C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44</w:t>
            </w:r>
          </w:p>
        </w:tc>
        <w:tc>
          <w:tcPr>
            <w:tcW w:w="570" w:type="pct"/>
          </w:tcPr>
          <w:p w14:paraId="64835BE6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74</w:t>
            </w:r>
          </w:p>
        </w:tc>
      </w:tr>
      <w:tr w:rsidR="00F1446F" w:rsidRPr="00F1446F" w14:paraId="2B1AAA95" w14:textId="77777777" w:rsidTr="00B2299C">
        <w:trPr>
          <w:jc w:val="center"/>
        </w:trPr>
        <w:tc>
          <w:tcPr>
            <w:tcW w:w="593" w:type="pct"/>
          </w:tcPr>
          <w:p w14:paraId="4BA3D45D" w14:textId="77777777" w:rsidR="00E96679" w:rsidRPr="00F1446F" w:rsidRDefault="00E96679" w:rsidP="00E96679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MR3</w:t>
            </w:r>
          </w:p>
        </w:tc>
        <w:tc>
          <w:tcPr>
            <w:tcW w:w="2123" w:type="pct"/>
          </w:tcPr>
          <w:p w14:paraId="6716CD2C" w14:textId="1996F0DC" w:rsidR="00E96679" w:rsidRPr="00F1446F" w:rsidRDefault="00E96679" w:rsidP="00E96679">
            <w:pPr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llec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mploye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mplaints.</w:t>
            </w:r>
          </w:p>
        </w:tc>
        <w:tc>
          <w:tcPr>
            <w:tcW w:w="570" w:type="pct"/>
          </w:tcPr>
          <w:p w14:paraId="70CA0592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61</w:t>
            </w:r>
          </w:p>
        </w:tc>
        <w:tc>
          <w:tcPr>
            <w:tcW w:w="575" w:type="pct"/>
          </w:tcPr>
          <w:p w14:paraId="1144A428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5</w:t>
            </w:r>
          </w:p>
        </w:tc>
        <w:tc>
          <w:tcPr>
            <w:tcW w:w="570" w:type="pct"/>
          </w:tcPr>
          <w:p w14:paraId="115A5E96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0</w:t>
            </w:r>
          </w:p>
        </w:tc>
        <w:tc>
          <w:tcPr>
            <w:tcW w:w="570" w:type="pct"/>
          </w:tcPr>
          <w:p w14:paraId="52EB61FB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71</w:t>
            </w:r>
          </w:p>
        </w:tc>
      </w:tr>
      <w:tr w:rsidR="00F1446F" w:rsidRPr="00F1446F" w14:paraId="27F7AF97" w14:textId="77777777" w:rsidTr="00B2299C">
        <w:trPr>
          <w:jc w:val="center"/>
        </w:trPr>
        <w:tc>
          <w:tcPr>
            <w:tcW w:w="593" w:type="pct"/>
          </w:tcPr>
          <w:p w14:paraId="390EEC26" w14:textId="77777777" w:rsidR="00E96679" w:rsidRPr="00F1446F" w:rsidRDefault="00E96679" w:rsidP="00E96679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MR4</w:t>
            </w:r>
          </w:p>
        </w:tc>
        <w:tc>
          <w:tcPr>
            <w:tcW w:w="2123" w:type="pct"/>
          </w:tcPr>
          <w:p w14:paraId="0C86355D" w14:textId="19862ADD" w:rsidR="00E96679" w:rsidRPr="00F1446F" w:rsidRDefault="00E96679" w:rsidP="00E96679">
            <w:pPr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ntern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marke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esearch</w:t>
            </w:r>
          </w:p>
        </w:tc>
        <w:tc>
          <w:tcPr>
            <w:tcW w:w="570" w:type="pct"/>
          </w:tcPr>
          <w:p w14:paraId="13B9F62C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42</w:t>
            </w:r>
          </w:p>
        </w:tc>
        <w:tc>
          <w:tcPr>
            <w:tcW w:w="575" w:type="pct"/>
          </w:tcPr>
          <w:p w14:paraId="6025B11A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42</w:t>
            </w:r>
          </w:p>
        </w:tc>
        <w:tc>
          <w:tcPr>
            <w:tcW w:w="570" w:type="pct"/>
          </w:tcPr>
          <w:p w14:paraId="2108185A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1</w:t>
            </w:r>
          </w:p>
        </w:tc>
        <w:tc>
          <w:tcPr>
            <w:tcW w:w="570" w:type="pct"/>
          </w:tcPr>
          <w:p w14:paraId="4E9AE95F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82*</w:t>
            </w:r>
          </w:p>
        </w:tc>
      </w:tr>
      <w:tr w:rsidR="00F1446F" w:rsidRPr="00F1446F" w14:paraId="227644DD" w14:textId="77777777" w:rsidTr="00B2299C">
        <w:trPr>
          <w:jc w:val="center"/>
        </w:trPr>
        <w:tc>
          <w:tcPr>
            <w:tcW w:w="593" w:type="pct"/>
          </w:tcPr>
          <w:p w14:paraId="6417F1AB" w14:textId="77777777" w:rsidR="00E96679" w:rsidRPr="00F1446F" w:rsidRDefault="00E96679" w:rsidP="00E96679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MR5</w:t>
            </w:r>
          </w:p>
        </w:tc>
        <w:tc>
          <w:tcPr>
            <w:tcW w:w="2123" w:type="pct"/>
          </w:tcPr>
          <w:p w14:paraId="059F27B5" w14:textId="05103A78" w:rsidR="00E96679" w:rsidRPr="00F1446F" w:rsidRDefault="00E96679" w:rsidP="00E96679">
            <w:pPr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dentify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mployee’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ssues</w:t>
            </w:r>
          </w:p>
        </w:tc>
        <w:tc>
          <w:tcPr>
            <w:tcW w:w="570" w:type="pct"/>
          </w:tcPr>
          <w:p w14:paraId="45C30486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93</w:t>
            </w:r>
          </w:p>
        </w:tc>
        <w:tc>
          <w:tcPr>
            <w:tcW w:w="575" w:type="pct"/>
          </w:tcPr>
          <w:p w14:paraId="6591643D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6</w:t>
            </w:r>
          </w:p>
        </w:tc>
        <w:tc>
          <w:tcPr>
            <w:tcW w:w="570" w:type="pct"/>
          </w:tcPr>
          <w:p w14:paraId="15BF7704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44</w:t>
            </w:r>
          </w:p>
        </w:tc>
        <w:tc>
          <w:tcPr>
            <w:tcW w:w="570" w:type="pct"/>
          </w:tcPr>
          <w:p w14:paraId="6D459BC8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771*</w:t>
            </w:r>
          </w:p>
        </w:tc>
      </w:tr>
      <w:tr w:rsidR="00F1446F" w:rsidRPr="00F1446F" w14:paraId="1872B1B0" w14:textId="77777777" w:rsidTr="00B2299C">
        <w:trPr>
          <w:jc w:val="center"/>
        </w:trPr>
        <w:tc>
          <w:tcPr>
            <w:tcW w:w="593" w:type="pct"/>
          </w:tcPr>
          <w:p w14:paraId="2E3C99D8" w14:textId="77777777" w:rsidR="00E96679" w:rsidRPr="00F1446F" w:rsidRDefault="00E96679" w:rsidP="00E96679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MR6</w:t>
            </w:r>
          </w:p>
        </w:tc>
        <w:tc>
          <w:tcPr>
            <w:tcW w:w="2123" w:type="pct"/>
          </w:tcPr>
          <w:p w14:paraId="65E6B8DA" w14:textId="3C93AEA9" w:rsidR="00E96679" w:rsidRPr="00F1446F" w:rsidRDefault="00E96679" w:rsidP="00E96679">
            <w:pPr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egula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urveys</w:t>
            </w:r>
          </w:p>
        </w:tc>
        <w:tc>
          <w:tcPr>
            <w:tcW w:w="570" w:type="pct"/>
          </w:tcPr>
          <w:p w14:paraId="5F4E64AD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50</w:t>
            </w:r>
          </w:p>
        </w:tc>
        <w:tc>
          <w:tcPr>
            <w:tcW w:w="575" w:type="pct"/>
          </w:tcPr>
          <w:p w14:paraId="5D7926C0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59</w:t>
            </w:r>
          </w:p>
        </w:tc>
        <w:tc>
          <w:tcPr>
            <w:tcW w:w="570" w:type="pct"/>
          </w:tcPr>
          <w:p w14:paraId="0BD06ECB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67</w:t>
            </w:r>
          </w:p>
        </w:tc>
        <w:tc>
          <w:tcPr>
            <w:tcW w:w="570" w:type="pct"/>
          </w:tcPr>
          <w:p w14:paraId="56370975" w14:textId="77777777" w:rsidR="00E96679" w:rsidRPr="00F1446F" w:rsidRDefault="00E96679" w:rsidP="00B2299C">
            <w:pPr>
              <w:ind w:leftChars="100" w:left="24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737*</w:t>
            </w:r>
          </w:p>
        </w:tc>
      </w:tr>
    </w:tbl>
    <w:p w14:paraId="03175ACC" w14:textId="410682C9" w:rsidR="00E96679" w:rsidRPr="00F1446F" w:rsidRDefault="00E96679" w:rsidP="00E96679">
      <w:pPr>
        <w:rPr>
          <w:rFonts w:ascii="Times New Roman" w:hAnsi="Times New Roman" w:cs="Times New Roman"/>
          <w:szCs w:val="18"/>
          <w:lang w:val="en-AU"/>
        </w:rPr>
      </w:pPr>
      <w:r w:rsidRPr="00F1446F">
        <w:rPr>
          <w:rFonts w:ascii="Times New Roman" w:hAnsi="Times New Roman" w:cs="Times New Roman"/>
          <w:szCs w:val="18"/>
          <w:lang w:val="en-AU"/>
        </w:rPr>
        <w:t>Note:</w:t>
      </w:r>
      <w:r w:rsidR="0049651D" w:rsidRPr="00F1446F">
        <w:rPr>
          <w:rFonts w:ascii="Times New Roman" w:hAnsi="Times New Roman" w:cs="Times New Roman" w:hint="eastAsia"/>
          <w:szCs w:val="18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18"/>
          <w:lang w:val="en-AU"/>
        </w:rPr>
        <w:t>*</w:t>
      </w:r>
      <w:r w:rsidR="0049651D" w:rsidRPr="00F1446F">
        <w:rPr>
          <w:rFonts w:ascii="Times New Roman" w:hAnsi="Times New Roman" w:cs="Times New Roman"/>
          <w:szCs w:val="18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18"/>
          <w:lang w:val="en-AU"/>
        </w:rPr>
        <w:t>means</w:t>
      </w:r>
      <w:r w:rsidR="0049651D" w:rsidRPr="00F1446F">
        <w:rPr>
          <w:rFonts w:ascii="Times New Roman" w:hAnsi="Times New Roman" w:cs="Times New Roman"/>
          <w:szCs w:val="18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18"/>
          <w:lang w:val="en-AU"/>
        </w:rPr>
        <w:t>key</w:t>
      </w:r>
      <w:r w:rsidR="0049651D" w:rsidRPr="00F1446F">
        <w:rPr>
          <w:rFonts w:ascii="Times New Roman" w:hAnsi="Times New Roman" w:cs="Times New Roman"/>
          <w:szCs w:val="18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18"/>
          <w:lang w:val="en-AU"/>
        </w:rPr>
        <w:t>factor.</w:t>
      </w:r>
    </w:p>
    <w:p w14:paraId="527241E0" w14:textId="77777777" w:rsidR="00B60A7B" w:rsidRPr="00F1446F" w:rsidRDefault="00B60A7B" w:rsidP="00B60A7B">
      <w:pPr>
        <w:rPr>
          <w:rFonts w:ascii="Times New Roman" w:hAnsi="Times New Roman" w:cs="Times New Roman"/>
          <w:b/>
          <w:lang w:val="en-AU"/>
        </w:rPr>
      </w:pPr>
    </w:p>
    <w:p w14:paraId="3862B9BF" w14:textId="77777777" w:rsidR="00B60A7B" w:rsidRPr="00F1446F" w:rsidRDefault="00B60A7B">
      <w:pPr>
        <w:widowControl/>
        <w:rPr>
          <w:rFonts w:ascii="Times New Roman" w:hAnsi="Times New Roman" w:cs="Times New Roman"/>
          <w:b/>
          <w:sz w:val="20"/>
          <w:szCs w:val="20"/>
          <w:lang w:val="en-AU"/>
        </w:rPr>
      </w:pPr>
      <w:r w:rsidRPr="00F1446F">
        <w:rPr>
          <w:rFonts w:ascii="Times New Roman" w:hAnsi="Times New Roman" w:cs="Times New Roman"/>
          <w:b/>
          <w:sz w:val="20"/>
          <w:szCs w:val="20"/>
          <w:lang w:val="en-AU"/>
        </w:rPr>
        <w:br w:type="page"/>
      </w:r>
    </w:p>
    <w:p w14:paraId="04561003" w14:textId="4F2D22B6" w:rsidR="00B60A7B" w:rsidRPr="00F1446F" w:rsidRDefault="00B60A7B" w:rsidP="00B60A7B">
      <w:pPr>
        <w:jc w:val="center"/>
        <w:rPr>
          <w:rFonts w:ascii="Times New Roman" w:hAnsi="Times New Roman" w:cs="Times New Roman"/>
          <w:b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lastRenderedPageBreak/>
        <w:t>Table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5</w:t>
      </w:r>
      <w:r w:rsidRPr="00F1446F">
        <w:rPr>
          <w:rFonts w:ascii="Times New Roman" w:hAnsi="Times New Roman" w:cs="Times New Roman" w:hint="eastAsia"/>
          <w:b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 w:hint="eastAsia"/>
          <w:b/>
          <w:sz w:val="26"/>
          <w:szCs w:val="26"/>
          <w:lang w:val="en-AU"/>
        </w:rPr>
        <w:t xml:space="preserve"> 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Numerical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Value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Other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Factors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Hotels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Betwee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Taiwa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Mainland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China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(Divided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by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Age)</w:t>
      </w:r>
    </w:p>
    <w:tbl>
      <w:tblPr>
        <w:tblStyle w:val="a7"/>
        <w:tblW w:w="5000" w:type="pct"/>
        <w:jc w:val="center"/>
        <w:tblLook w:val="04A0" w:firstRow="1" w:lastRow="0" w:firstColumn="1" w:lastColumn="0" w:noHBand="0" w:noVBand="1"/>
      </w:tblPr>
      <w:tblGrid>
        <w:gridCol w:w="761"/>
        <w:gridCol w:w="4187"/>
        <w:gridCol w:w="1017"/>
        <w:gridCol w:w="1017"/>
        <w:gridCol w:w="1017"/>
        <w:gridCol w:w="1017"/>
      </w:tblGrid>
      <w:tr w:rsidR="00F1446F" w:rsidRPr="00F1446F" w14:paraId="733D8C15" w14:textId="77777777" w:rsidTr="00B60A7B">
        <w:trPr>
          <w:trHeight w:val="503"/>
          <w:jc w:val="center"/>
        </w:trPr>
        <w:tc>
          <w:tcPr>
            <w:tcW w:w="422" w:type="pct"/>
            <w:vMerge w:val="restart"/>
          </w:tcPr>
          <w:p w14:paraId="74B0EA33" w14:textId="77777777" w:rsidR="00B60A7B" w:rsidRPr="00F1446F" w:rsidRDefault="00B60A7B" w:rsidP="00B60A7B">
            <w:pPr>
              <w:spacing w:line="2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</w:p>
        </w:tc>
        <w:tc>
          <w:tcPr>
            <w:tcW w:w="2322" w:type="pct"/>
            <w:vMerge w:val="restart"/>
            <w:vAlign w:val="center"/>
          </w:tcPr>
          <w:p w14:paraId="42159FB0" w14:textId="77777777" w:rsidR="00B60A7B" w:rsidRPr="00F1446F" w:rsidRDefault="00B60A7B" w:rsidP="00B60A7B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Items</w:t>
            </w:r>
          </w:p>
        </w:tc>
        <w:tc>
          <w:tcPr>
            <w:tcW w:w="1128" w:type="pct"/>
            <w:gridSpan w:val="2"/>
            <w:vAlign w:val="center"/>
          </w:tcPr>
          <w:p w14:paraId="529BF1D6" w14:textId="4B103956" w:rsidR="00B60A7B" w:rsidRPr="00F1446F" w:rsidRDefault="00B60A7B" w:rsidP="00B60A7B">
            <w:pPr>
              <w:spacing w:line="240" w:lineRule="exact"/>
              <w:jc w:val="center"/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</w:pPr>
            <w:r w:rsidRPr="00F1446F"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  <w:t>Taiwan</w:t>
            </w:r>
            <w:r w:rsidR="0049651D" w:rsidRPr="00F1446F"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  <w:t xml:space="preserve"> </w:t>
            </w:r>
          </w:p>
        </w:tc>
        <w:tc>
          <w:tcPr>
            <w:tcW w:w="1128" w:type="pct"/>
            <w:gridSpan w:val="2"/>
            <w:vAlign w:val="center"/>
          </w:tcPr>
          <w:p w14:paraId="439982D9" w14:textId="6FC73987" w:rsidR="00B60A7B" w:rsidRPr="00F1446F" w:rsidRDefault="00B60A7B" w:rsidP="00B60A7B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Mainland</w:t>
            </w:r>
            <w:r w:rsidR="0049651D"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China</w:t>
            </w:r>
            <w:r w:rsidR="0049651D"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 xml:space="preserve"> </w:t>
            </w:r>
          </w:p>
        </w:tc>
      </w:tr>
      <w:tr w:rsidR="00F1446F" w:rsidRPr="00F1446F" w14:paraId="6EE43C23" w14:textId="77777777" w:rsidTr="00B60A7B">
        <w:trPr>
          <w:trHeight w:val="562"/>
          <w:jc w:val="center"/>
        </w:trPr>
        <w:tc>
          <w:tcPr>
            <w:tcW w:w="422" w:type="pct"/>
            <w:vMerge/>
          </w:tcPr>
          <w:p w14:paraId="1B33E5E3" w14:textId="77777777" w:rsidR="00B60A7B" w:rsidRPr="00F1446F" w:rsidRDefault="00B60A7B" w:rsidP="00B60A7B">
            <w:pPr>
              <w:spacing w:line="24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</w:p>
        </w:tc>
        <w:tc>
          <w:tcPr>
            <w:tcW w:w="2322" w:type="pct"/>
            <w:vMerge/>
            <w:vAlign w:val="center"/>
          </w:tcPr>
          <w:p w14:paraId="3106EA71" w14:textId="77777777" w:rsidR="00B60A7B" w:rsidRPr="00F1446F" w:rsidRDefault="00B60A7B" w:rsidP="00B60A7B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szCs w:val="24"/>
                <w:lang w:val="en-AU"/>
              </w:rPr>
            </w:pPr>
          </w:p>
        </w:tc>
        <w:tc>
          <w:tcPr>
            <w:tcW w:w="564" w:type="pct"/>
            <w:vAlign w:val="center"/>
          </w:tcPr>
          <w:p w14:paraId="715CB4A2" w14:textId="618F9EAD" w:rsidR="00B60A7B" w:rsidRPr="00F1446F" w:rsidRDefault="00B60A7B" w:rsidP="00B60A7B">
            <w:pPr>
              <w:spacing w:line="240" w:lineRule="exact"/>
              <w:jc w:val="center"/>
              <w:rPr>
                <w:rFonts w:ascii="Times New Roman" w:eastAsia="標楷體" w:hAnsi="Times New Roman" w:cs="Times New Roman"/>
                <w:b/>
                <w:sz w:val="20"/>
                <w:szCs w:val="24"/>
                <w:lang w:val="en-AU"/>
              </w:rPr>
            </w:pPr>
            <w:r w:rsidRPr="00F1446F">
              <w:rPr>
                <w:rFonts w:ascii="Times New Roman" w:eastAsia="標楷體" w:hAnsi="Times New Roman" w:cs="Times New Roman"/>
                <w:b/>
                <w:sz w:val="20"/>
                <w:szCs w:val="24"/>
                <w:lang w:val="en-AU"/>
              </w:rPr>
              <w:t>＜</w:t>
            </w:r>
            <w:r w:rsidRPr="00F1446F">
              <w:rPr>
                <w:rFonts w:ascii="Times New Roman" w:hAnsi="Times New Roman" w:cs="Times New Roman"/>
                <w:b/>
                <w:sz w:val="20"/>
                <w:szCs w:val="24"/>
                <w:lang w:val="en-AU" w:eastAsia="zh-CN"/>
              </w:rPr>
              <w:t>30</w:t>
            </w:r>
            <w:r w:rsidR="0049651D" w:rsidRPr="00F1446F">
              <w:rPr>
                <w:rFonts w:ascii="Times New Roman" w:hAnsi="Times New Roman" w:cs="Times New Roman"/>
                <w:b/>
                <w:sz w:val="20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 w:val="20"/>
                <w:szCs w:val="24"/>
                <w:lang w:val="en-AU" w:eastAsia="zh-CN"/>
              </w:rPr>
              <w:t>years</w:t>
            </w:r>
            <w:r w:rsidR="0049651D" w:rsidRPr="00F1446F">
              <w:rPr>
                <w:rFonts w:ascii="Times New Roman" w:hAnsi="Times New Roman" w:cs="Times New Roman"/>
                <w:b/>
                <w:sz w:val="20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 w:val="20"/>
                <w:szCs w:val="24"/>
                <w:lang w:val="en-AU" w:eastAsia="zh-CN"/>
              </w:rPr>
              <w:t>old</w:t>
            </w:r>
          </w:p>
        </w:tc>
        <w:tc>
          <w:tcPr>
            <w:tcW w:w="564" w:type="pct"/>
            <w:vAlign w:val="center"/>
          </w:tcPr>
          <w:p w14:paraId="0C8AA4EA" w14:textId="58FEBAA6" w:rsidR="00B60A7B" w:rsidRPr="00F1446F" w:rsidRDefault="00B60A7B" w:rsidP="00B60A7B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sz w:val="20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b/>
                <w:sz w:val="20"/>
                <w:szCs w:val="24"/>
                <w:lang w:val="en-AU" w:eastAsia="zh-CN"/>
              </w:rPr>
              <w:t>≥30</w:t>
            </w:r>
            <w:r w:rsidR="0049651D" w:rsidRPr="00F1446F">
              <w:rPr>
                <w:rFonts w:ascii="Times New Roman" w:hAnsi="Times New Roman" w:cs="Times New Roman"/>
                <w:b/>
                <w:sz w:val="20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 w:val="20"/>
                <w:szCs w:val="24"/>
                <w:lang w:val="en-AU" w:eastAsia="zh-CN"/>
              </w:rPr>
              <w:t>years</w:t>
            </w:r>
            <w:r w:rsidR="0049651D" w:rsidRPr="00F1446F">
              <w:rPr>
                <w:rFonts w:ascii="Times New Roman" w:hAnsi="Times New Roman" w:cs="Times New Roman"/>
                <w:b/>
                <w:sz w:val="20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 w:val="20"/>
                <w:szCs w:val="24"/>
                <w:lang w:val="en-AU" w:eastAsia="zh-CN"/>
              </w:rPr>
              <w:t>old</w:t>
            </w:r>
          </w:p>
        </w:tc>
        <w:tc>
          <w:tcPr>
            <w:tcW w:w="564" w:type="pct"/>
            <w:vAlign w:val="center"/>
          </w:tcPr>
          <w:p w14:paraId="3DE55470" w14:textId="21147B21" w:rsidR="00B60A7B" w:rsidRPr="00F1446F" w:rsidRDefault="00B60A7B" w:rsidP="00B60A7B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sz w:val="20"/>
                <w:szCs w:val="24"/>
                <w:lang w:val="en-AU"/>
              </w:rPr>
            </w:pPr>
            <w:r w:rsidRPr="00F1446F">
              <w:rPr>
                <w:rFonts w:ascii="Times New Roman" w:eastAsia="標楷體" w:hAnsi="Times New Roman" w:cs="Times New Roman"/>
                <w:b/>
                <w:sz w:val="20"/>
                <w:szCs w:val="24"/>
                <w:lang w:val="en-AU"/>
              </w:rPr>
              <w:t>＜</w:t>
            </w:r>
            <w:r w:rsidRPr="00F1446F">
              <w:rPr>
                <w:rFonts w:ascii="Times New Roman" w:hAnsi="Times New Roman" w:cs="Times New Roman"/>
                <w:b/>
                <w:sz w:val="20"/>
                <w:szCs w:val="24"/>
                <w:lang w:val="en-AU" w:eastAsia="zh-CN"/>
              </w:rPr>
              <w:t>30</w:t>
            </w:r>
            <w:r w:rsidR="0049651D" w:rsidRPr="00F1446F">
              <w:rPr>
                <w:rFonts w:ascii="Times New Roman" w:hAnsi="Times New Roman" w:cs="Times New Roman"/>
                <w:b/>
                <w:sz w:val="20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 w:val="20"/>
                <w:szCs w:val="24"/>
                <w:lang w:val="en-AU" w:eastAsia="zh-CN"/>
              </w:rPr>
              <w:t>years</w:t>
            </w:r>
            <w:r w:rsidR="0049651D" w:rsidRPr="00F1446F">
              <w:rPr>
                <w:rFonts w:ascii="Times New Roman" w:hAnsi="Times New Roman" w:cs="Times New Roman"/>
                <w:b/>
                <w:sz w:val="20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 w:val="20"/>
                <w:szCs w:val="24"/>
                <w:lang w:val="en-AU" w:eastAsia="zh-CN"/>
              </w:rPr>
              <w:t>old</w:t>
            </w:r>
          </w:p>
        </w:tc>
        <w:tc>
          <w:tcPr>
            <w:tcW w:w="564" w:type="pct"/>
            <w:vAlign w:val="center"/>
          </w:tcPr>
          <w:p w14:paraId="21E525B4" w14:textId="4EDEBB37" w:rsidR="00B60A7B" w:rsidRPr="00F1446F" w:rsidRDefault="00B60A7B" w:rsidP="00B60A7B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sz w:val="20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b/>
                <w:sz w:val="20"/>
                <w:szCs w:val="24"/>
                <w:lang w:val="en-AU" w:eastAsia="zh-CN"/>
              </w:rPr>
              <w:t>≥30</w:t>
            </w:r>
            <w:r w:rsidR="0049651D" w:rsidRPr="00F1446F">
              <w:rPr>
                <w:rFonts w:ascii="Times New Roman" w:hAnsi="Times New Roman" w:cs="Times New Roman"/>
                <w:b/>
                <w:sz w:val="20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 w:val="20"/>
                <w:szCs w:val="24"/>
                <w:lang w:val="en-AU" w:eastAsia="zh-CN"/>
              </w:rPr>
              <w:t>years</w:t>
            </w:r>
            <w:r w:rsidR="0049651D" w:rsidRPr="00F1446F">
              <w:rPr>
                <w:rFonts w:ascii="Times New Roman" w:hAnsi="Times New Roman" w:cs="Times New Roman"/>
                <w:b/>
                <w:sz w:val="20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 w:val="20"/>
                <w:szCs w:val="24"/>
                <w:lang w:val="en-AU" w:eastAsia="zh-CN"/>
              </w:rPr>
              <w:t>old</w:t>
            </w:r>
          </w:p>
        </w:tc>
      </w:tr>
      <w:tr w:rsidR="00F1446F" w:rsidRPr="00F1446F" w14:paraId="4F4697CF" w14:textId="77777777" w:rsidTr="00B60A7B">
        <w:trPr>
          <w:jc w:val="center"/>
        </w:trPr>
        <w:tc>
          <w:tcPr>
            <w:tcW w:w="422" w:type="pct"/>
          </w:tcPr>
          <w:p w14:paraId="44E3EB13" w14:textId="77777777" w:rsidR="00B60A7B" w:rsidRPr="00F1446F" w:rsidRDefault="00B60A7B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1</w:t>
            </w:r>
          </w:p>
        </w:tc>
        <w:tc>
          <w:tcPr>
            <w:tcW w:w="2322" w:type="pct"/>
          </w:tcPr>
          <w:p w14:paraId="76BE0227" w14:textId="58B0026C" w:rsidR="00B60A7B" w:rsidRPr="00F1446F" w:rsidRDefault="00B60A7B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imila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groups</w:t>
            </w:r>
          </w:p>
        </w:tc>
        <w:tc>
          <w:tcPr>
            <w:tcW w:w="564" w:type="pct"/>
            <w:vAlign w:val="center"/>
          </w:tcPr>
          <w:p w14:paraId="72659298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96</w:t>
            </w:r>
          </w:p>
        </w:tc>
        <w:tc>
          <w:tcPr>
            <w:tcW w:w="564" w:type="pct"/>
            <w:vAlign w:val="center"/>
          </w:tcPr>
          <w:p w14:paraId="3DB5B7F2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07</w:t>
            </w:r>
          </w:p>
        </w:tc>
        <w:tc>
          <w:tcPr>
            <w:tcW w:w="564" w:type="pct"/>
            <w:vAlign w:val="center"/>
          </w:tcPr>
          <w:p w14:paraId="7F5E99F3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11</w:t>
            </w:r>
          </w:p>
        </w:tc>
        <w:tc>
          <w:tcPr>
            <w:tcW w:w="564" w:type="pct"/>
            <w:vAlign w:val="center"/>
          </w:tcPr>
          <w:p w14:paraId="6B44F3B7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76</w:t>
            </w:r>
          </w:p>
        </w:tc>
      </w:tr>
      <w:tr w:rsidR="00F1446F" w:rsidRPr="00F1446F" w14:paraId="316E60F5" w14:textId="77777777" w:rsidTr="00B60A7B">
        <w:trPr>
          <w:jc w:val="center"/>
        </w:trPr>
        <w:tc>
          <w:tcPr>
            <w:tcW w:w="422" w:type="pct"/>
          </w:tcPr>
          <w:p w14:paraId="623AC26E" w14:textId="77777777" w:rsidR="00B60A7B" w:rsidRPr="00F1446F" w:rsidRDefault="00B60A7B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2</w:t>
            </w:r>
          </w:p>
        </w:tc>
        <w:tc>
          <w:tcPr>
            <w:tcW w:w="2322" w:type="pct"/>
          </w:tcPr>
          <w:p w14:paraId="0341D4D3" w14:textId="562F4A1F" w:rsidR="00B60A7B" w:rsidRPr="00F1446F" w:rsidRDefault="00B60A7B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Differen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groups</w:t>
            </w:r>
          </w:p>
        </w:tc>
        <w:tc>
          <w:tcPr>
            <w:tcW w:w="564" w:type="pct"/>
            <w:vAlign w:val="center"/>
          </w:tcPr>
          <w:p w14:paraId="0F8E547C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490</w:t>
            </w:r>
          </w:p>
        </w:tc>
        <w:tc>
          <w:tcPr>
            <w:tcW w:w="564" w:type="pct"/>
            <w:vAlign w:val="center"/>
          </w:tcPr>
          <w:p w14:paraId="624BC482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26</w:t>
            </w:r>
          </w:p>
        </w:tc>
        <w:tc>
          <w:tcPr>
            <w:tcW w:w="564" w:type="pct"/>
            <w:vAlign w:val="center"/>
          </w:tcPr>
          <w:p w14:paraId="0FBE8732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79</w:t>
            </w:r>
          </w:p>
        </w:tc>
        <w:tc>
          <w:tcPr>
            <w:tcW w:w="564" w:type="pct"/>
            <w:vAlign w:val="center"/>
          </w:tcPr>
          <w:p w14:paraId="1B554615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746*</w:t>
            </w:r>
          </w:p>
        </w:tc>
      </w:tr>
      <w:tr w:rsidR="00F1446F" w:rsidRPr="00F1446F" w14:paraId="05CF10D5" w14:textId="77777777" w:rsidTr="00B60A7B">
        <w:trPr>
          <w:jc w:val="center"/>
        </w:trPr>
        <w:tc>
          <w:tcPr>
            <w:tcW w:w="422" w:type="pct"/>
          </w:tcPr>
          <w:p w14:paraId="728A5BDC" w14:textId="77777777" w:rsidR="00B60A7B" w:rsidRPr="00F1446F" w:rsidRDefault="00B60A7B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3</w:t>
            </w:r>
          </w:p>
        </w:tc>
        <w:tc>
          <w:tcPr>
            <w:tcW w:w="2322" w:type="pct"/>
          </w:tcPr>
          <w:p w14:paraId="40F3045A" w14:textId="44C4422D" w:rsidR="00B60A7B" w:rsidRPr="00F1446F" w:rsidRDefault="00B60A7B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am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group</w:t>
            </w:r>
          </w:p>
        </w:tc>
        <w:tc>
          <w:tcPr>
            <w:tcW w:w="564" w:type="pct"/>
            <w:vAlign w:val="center"/>
          </w:tcPr>
          <w:p w14:paraId="45FACD3B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92</w:t>
            </w:r>
          </w:p>
        </w:tc>
        <w:tc>
          <w:tcPr>
            <w:tcW w:w="564" w:type="pct"/>
            <w:vAlign w:val="center"/>
          </w:tcPr>
          <w:p w14:paraId="41A036C9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58</w:t>
            </w:r>
          </w:p>
        </w:tc>
        <w:tc>
          <w:tcPr>
            <w:tcW w:w="564" w:type="pct"/>
            <w:vAlign w:val="center"/>
          </w:tcPr>
          <w:p w14:paraId="3A629B81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75</w:t>
            </w:r>
          </w:p>
        </w:tc>
        <w:tc>
          <w:tcPr>
            <w:tcW w:w="564" w:type="pct"/>
            <w:vAlign w:val="center"/>
          </w:tcPr>
          <w:p w14:paraId="73F47F93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58</w:t>
            </w:r>
          </w:p>
        </w:tc>
      </w:tr>
      <w:tr w:rsidR="00F1446F" w:rsidRPr="00F1446F" w14:paraId="112CA26A" w14:textId="77777777" w:rsidTr="00B60A7B">
        <w:trPr>
          <w:jc w:val="center"/>
        </w:trPr>
        <w:tc>
          <w:tcPr>
            <w:tcW w:w="422" w:type="pct"/>
          </w:tcPr>
          <w:p w14:paraId="73C57A8A" w14:textId="77777777" w:rsidR="00B60A7B" w:rsidRPr="00F1446F" w:rsidRDefault="00B60A7B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4</w:t>
            </w:r>
          </w:p>
        </w:tc>
        <w:tc>
          <w:tcPr>
            <w:tcW w:w="2322" w:type="pct"/>
          </w:tcPr>
          <w:p w14:paraId="79FB050D" w14:textId="5D6FE376" w:rsidR="00B60A7B" w:rsidRPr="00F1446F" w:rsidRDefault="00B60A7B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imila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ay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564" w:type="pct"/>
            <w:vAlign w:val="center"/>
          </w:tcPr>
          <w:p w14:paraId="2DFDCCEB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85</w:t>
            </w:r>
          </w:p>
        </w:tc>
        <w:tc>
          <w:tcPr>
            <w:tcW w:w="564" w:type="pct"/>
            <w:vAlign w:val="center"/>
          </w:tcPr>
          <w:p w14:paraId="7CAB1D52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78</w:t>
            </w:r>
          </w:p>
        </w:tc>
        <w:tc>
          <w:tcPr>
            <w:tcW w:w="564" w:type="pct"/>
            <w:vAlign w:val="center"/>
          </w:tcPr>
          <w:p w14:paraId="4B90DDB5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56</w:t>
            </w:r>
          </w:p>
        </w:tc>
        <w:tc>
          <w:tcPr>
            <w:tcW w:w="564" w:type="pct"/>
            <w:vAlign w:val="center"/>
          </w:tcPr>
          <w:p w14:paraId="0F96399B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52</w:t>
            </w:r>
          </w:p>
        </w:tc>
      </w:tr>
      <w:tr w:rsidR="00F1446F" w:rsidRPr="00F1446F" w14:paraId="2A537E7C" w14:textId="77777777" w:rsidTr="00B60A7B">
        <w:trPr>
          <w:jc w:val="center"/>
        </w:trPr>
        <w:tc>
          <w:tcPr>
            <w:tcW w:w="422" w:type="pct"/>
          </w:tcPr>
          <w:p w14:paraId="785F6B56" w14:textId="77777777" w:rsidR="00B60A7B" w:rsidRPr="00F1446F" w:rsidRDefault="00B60A7B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5</w:t>
            </w:r>
          </w:p>
        </w:tc>
        <w:tc>
          <w:tcPr>
            <w:tcW w:w="2322" w:type="pct"/>
          </w:tcPr>
          <w:p w14:paraId="7FA5B03C" w14:textId="4CF70DB5" w:rsidR="00B60A7B" w:rsidRPr="00F1446F" w:rsidRDefault="00B60A7B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Prefe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o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ork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ith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am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group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564" w:type="pct"/>
            <w:vAlign w:val="center"/>
          </w:tcPr>
          <w:p w14:paraId="1266E084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53*</w:t>
            </w:r>
          </w:p>
        </w:tc>
        <w:tc>
          <w:tcPr>
            <w:tcW w:w="564" w:type="pct"/>
            <w:vAlign w:val="center"/>
          </w:tcPr>
          <w:p w14:paraId="0FBFDF07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62*</w:t>
            </w:r>
          </w:p>
        </w:tc>
        <w:tc>
          <w:tcPr>
            <w:tcW w:w="564" w:type="pct"/>
            <w:vAlign w:val="center"/>
          </w:tcPr>
          <w:p w14:paraId="4EDBD66D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33*</w:t>
            </w:r>
          </w:p>
        </w:tc>
        <w:tc>
          <w:tcPr>
            <w:tcW w:w="564" w:type="pct"/>
            <w:vAlign w:val="center"/>
          </w:tcPr>
          <w:p w14:paraId="62BDE6FE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89</w:t>
            </w:r>
          </w:p>
        </w:tc>
      </w:tr>
      <w:tr w:rsidR="00F1446F" w:rsidRPr="00F1446F" w14:paraId="37DAB574" w14:textId="77777777" w:rsidTr="00B60A7B">
        <w:trPr>
          <w:jc w:val="center"/>
        </w:trPr>
        <w:tc>
          <w:tcPr>
            <w:tcW w:w="422" w:type="pct"/>
          </w:tcPr>
          <w:p w14:paraId="60281736" w14:textId="77777777" w:rsidR="00B60A7B" w:rsidRPr="00F1446F" w:rsidRDefault="00B60A7B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6</w:t>
            </w:r>
          </w:p>
        </w:tc>
        <w:tc>
          <w:tcPr>
            <w:tcW w:w="2322" w:type="pct"/>
          </w:tcPr>
          <w:p w14:paraId="7D0F6D59" w14:textId="1037BB08" w:rsidR="00B60A7B" w:rsidRPr="00F1446F" w:rsidRDefault="00B60A7B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Ge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along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el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ith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am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background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564" w:type="pct"/>
            <w:vAlign w:val="center"/>
          </w:tcPr>
          <w:p w14:paraId="53E2DD67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75*</w:t>
            </w:r>
          </w:p>
        </w:tc>
        <w:tc>
          <w:tcPr>
            <w:tcW w:w="564" w:type="pct"/>
            <w:vAlign w:val="center"/>
          </w:tcPr>
          <w:p w14:paraId="41548BD0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48*</w:t>
            </w:r>
          </w:p>
        </w:tc>
        <w:tc>
          <w:tcPr>
            <w:tcW w:w="564" w:type="pct"/>
            <w:vAlign w:val="center"/>
          </w:tcPr>
          <w:p w14:paraId="63848AC5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10</w:t>
            </w:r>
          </w:p>
        </w:tc>
        <w:tc>
          <w:tcPr>
            <w:tcW w:w="564" w:type="pct"/>
            <w:vAlign w:val="center"/>
          </w:tcPr>
          <w:p w14:paraId="6ECC8A18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30</w:t>
            </w:r>
          </w:p>
        </w:tc>
      </w:tr>
      <w:tr w:rsidR="00F1446F" w:rsidRPr="00F1446F" w14:paraId="3F4187B0" w14:textId="77777777" w:rsidTr="00B60A7B">
        <w:trPr>
          <w:jc w:val="center"/>
        </w:trPr>
        <w:tc>
          <w:tcPr>
            <w:tcW w:w="422" w:type="pct"/>
          </w:tcPr>
          <w:p w14:paraId="5C6FEAFF" w14:textId="77777777" w:rsidR="00B60A7B" w:rsidRPr="00F1446F" w:rsidRDefault="00B60A7B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7</w:t>
            </w:r>
          </w:p>
        </w:tc>
        <w:tc>
          <w:tcPr>
            <w:tcW w:w="2322" w:type="pct"/>
          </w:tcPr>
          <w:p w14:paraId="4C9719E5" w14:textId="3F9051F9" w:rsidR="00B60A7B" w:rsidRPr="00F1446F" w:rsidRDefault="00B60A7B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am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background,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ork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mor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fficiently.</w:t>
            </w:r>
          </w:p>
        </w:tc>
        <w:tc>
          <w:tcPr>
            <w:tcW w:w="564" w:type="pct"/>
            <w:vAlign w:val="center"/>
          </w:tcPr>
          <w:p w14:paraId="5BC93730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64*</w:t>
            </w:r>
          </w:p>
        </w:tc>
        <w:tc>
          <w:tcPr>
            <w:tcW w:w="564" w:type="pct"/>
            <w:vAlign w:val="center"/>
          </w:tcPr>
          <w:p w14:paraId="515713D6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49*</w:t>
            </w:r>
          </w:p>
        </w:tc>
        <w:tc>
          <w:tcPr>
            <w:tcW w:w="564" w:type="pct"/>
            <w:vAlign w:val="center"/>
          </w:tcPr>
          <w:p w14:paraId="14A0EC0F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13</w:t>
            </w:r>
          </w:p>
        </w:tc>
        <w:tc>
          <w:tcPr>
            <w:tcW w:w="564" w:type="pct"/>
            <w:vAlign w:val="center"/>
          </w:tcPr>
          <w:p w14:paraId="7C8CC3D4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59</w:t>
            </w:r>
          </w:p>
        </w:tc>
      </w:tr>
      <w:tr w:rsidR="00F1446F" w:rsidRPr="00F1446F" w14:paraId="01D7D119" w14:textId="77777777" w:rsidTr="00B60A7B">
        <w:trPr>
          <w:jc w:val="center"/>
        </w:trPr>
        <w:tc>
          <w:tcPr>
            <w:tcW w:w="422" w:type="pct"/>
          </w:tcPr>
          <w:p w14:paraId="4FFF4586" w14:textId="77777777" w:rsidR="00B60A7B" w:rsidRPr="00F1446F" w:rsidRDefault="00B60A7B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8</w:t>
            </w:r>
          </w:p>
        </w:tc>
        <w:tc>
          <w:tcPr>
            <w:tcW w:w="2322" w:type="pct"/>
          </w:tcPr>
          <w:p w14:paraId="0F1B16AD" w14:textId="442A3247" w:rsidR="00B60A7B" w:rsidRPr="00F1446F" w:rsidRDefault="00B60A7B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Hav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poo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elationship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ith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differen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background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564" w:type="pct"/>
            <w:vAlign w:val="center"/>
          </w:tcPr>
          <w:p w14:paraId="1D419B07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00</w:t>
            </w:r>
          </w:p>
        </w:tc>
        <w:tc>
          <w:tcPr>
            <w:tcW w:w="564" w:type="pct"/>
            <w:vAlign w:val="center"/>
          </w:tcPr>
          <w:p w14:paraId="78E52D83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49*</w:t>
            </w:r>
          </w:p>
        </w:tc>
        <w:tc>
          <w:tcPr>
            <w:tcW w:w="564" w:type="pct"/>
            <w:vAlign w:val="center"/>
          </w:tcPr>
          <w:p w14:paraId="0B0FEFDB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480</w:t>
            </w:r>
          </w:p>
        </w:tc>
        <w:tc>
          <w:tcPr>
            <w:tcW w:w="564" w:type="pct"/>
            <w:vAlign w:val="center"/>
          </w:tcPr>
          <w:p w14:paraId="7D71625F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50</w:t>
            </w:r>
          </w:p>
        </w:tc>
      </w:tr>
      <w:tr w:rsidR="00F1446F" w:rsidRPr="00F1446F" w14:paraId="3BB1E078" w14:textId="77777777" w:rsidTr="00B60A7B">
        <w:trPr>
          <w:jc w:val="center"/>
        </w:trPr>
        <w:tc>
          <w:tcPr>
            <w:tcW w:w="422" w:type="pct"/>
          </w:tcPr>
          <w:p w14:paraId="4F7D65DA" w14:textId="77777777" w:rsidR="00B60A7B" w:rsidRPr="00F1446F" w:rsidRDefault="00B60A7B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ES1</w:t>
            </w:r>
          </w:p>
        </w:tc>
        <w:tc>
          <w:tcPr>
            <w:tcW w:w="2322" w:type="pct"/>
          </w:tcPr>
          <w:p w14:paraId="18B937C3" w14:textId="68E7E7CA" w:rsidR="00B60A7B" w:rsidRPr="00F1446F" w:rsidRDefault="00B60A7B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nough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freedom</w:t>
            </w:r>
          </w:p>
        </w:tc>
        <w:tc>
          <w:tcPr>
            <w:tcW w:w="564" w:type="pct"/>
            <w:vAlign w:val="center"/>
          </w:tcPr>
          <w:p w14:paraId="149CFCF9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50*</w:t>
            </w:r>
          </w:p>
        </w:tc>
        <w:tc>
          <w:tcPr>
            <w:tcW w:w="564" w:type="pct"/>
            <w:vAlign w:val="center"/>
          </w:tcPr>
          <w:p w14:paraId="65A19AB8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50*</w:t>
            </w:r>
          </w:p>
        </w:tc>
        <w:tc>
          <w:tcPr>
            <w:tcW w:w="564" w:type="pct"/>
            <w:vAlign w:val="center"/>
          </w:tcPr>
          <w:p w14:paraId="03B982E1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76</w:t>
            </w:r>
          </w:p>
        </w:tc>
        <w:tc>
          <w:tcPr>
            <w:tcW w:w="564" w:type="pct"/>
            <w:vAlign w:val="center"/>
          </w:tcPr>
          <w:p w14:paraId="7EDE92C7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19</w:t>
            </w:r>
          </w:p>
        </w:tc>
      </w:tr>
      <w:tr w:rsidR="00F1446F" w:rsidRPr="00F1446F" w14:paraId="435158C0" w14:textId="77777777" w:rsidTr="00B60A7B">
        <w:trPr>
          <w:jc w:val="center"/>
        </w:trPr>
        <w:tc>
          <w:tcPr>
            <w:tcW w:w="422" w:type="pct"/>
          </w:tcPr>
          <w:p w14:paraId="31FD1EF5" w14:textId="77777777" w:rsidR="00B60A7B" w:rsidRPr="00F1446F" w:rsidRDefault="00B60A7B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ES2</w:t>
            </w:r>
          </w:p>
        </w:tc>
        <w:tc>
          <w:tcPr>
            <w:tcW w:w="2322" w:type="pct"/>
          </w:tcPr>
          <w:p w14:paraId="56995BCB" w14:textId="20140317" w:rsidR="00B60A7B" w:rsidRPr="00F1446F" w:rsidRDefault="00B60A7B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variety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of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activitie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564" w:type="pct"/>
            <w:vAlign w:val="center"/>
          </w:tcPr>
          <w:p w14:paraId="54635CD4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21</w:t>
            </w:r>
          </w:p>
        </w:tc>
        <w:tc>
          <w:tcPr>
            <w:tcW w:w="564" w:type="pct"/>
            <w:vAlign w:val="center"/>
          </w:tcPr>
          <w:p w14:paraId="02ED01F1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76</w:t>
            </w:r>
          </w:p>
        </w:tc>
        <w:tc>
          <w:tcPr>
            <w:tcW w:w="564" w:type="pct"/>
            <w:vAlign w:val="center"/>
          </w:tcPr>
          <w:p w14:paraId="5970349E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70*</w:t>
            </w:r>
          </w:p>
        </w:tc>
        <w:tc>
          <w:tcPr>
            <w:tcW w:w="564" w:type="pct"/>
            <w:vAlign w:val="center"/>
          </w:tcPr>
          <w:p w14:paraId="409F88D6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489</w:t>
            </w:r>
          </w:p>
        </w:tc>
      </w:tr>
      <w:tr w:rsidR="00F1446F" w:rsidRPr="00F1446F" w14:paraId="5B209F52" w14:textId="77777777" w:rsidTr="00B60A7B">
        <w:trPr>
          <w:jc w:val="center"/>
        </w:trPr>
        <w:tc>
          <w:tcPr>
            <w:tcW w:w="422" w:type="pct"/>
          </w:tcPr>
          <w:p w14:paraId="22C6A3E1" w14:textId="77777777" w:rsidR="00B60A7B" w:rsidRPr="00F1446F" w:rsidRDefault="00B60A7B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ES3</w:t>
            </w:r>
          </w:p>
        </w:tc>
        <w:tc>
          <w:tcPr>
            <w:tcW w:w="2322" w:type="pct"/>
          </w:tcPr>
          <w:p w14:paraId="3989B852" w14:textId="21D54068" w:rsidR="00B60A7B" w:rsidRPr="00F1446F" w:rsidRDefault="00B60A7B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opportunitie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564" w:type="pct"/>
            <w:vAlign w:val="center"/>
          </w:tcPr>
          <w:p w14:paraId="7370E380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49*</w:t>
            </w:r>
          </w:p>
        </w:tc>
        <w:tc>
          <w:tcPr>
            <w:tcW w:w="564" w:type="pct"/>
            <w:vAlign w:val="center"/>
          </w:tcPr>
          <w:p w14:paraId="4CD48ACD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75</w:t>
            </w:r>
          </w:p>
        </w:tc>
        <w:tc>
          <w:tcPr>
            <w:tcW w:w="564" w:type="pct"/>
            <w:vAlign w:val="center"/>
          </w:tcPr>
          <w:p w14:paraId="10DDCA7E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99*</w:t>
            </w:r>
          </w:p>
        </w:tc>
        <w:tc>
          <w:tcPr>
            <w:tcW w:w="564" w:type="pct"/>
            <w:vAlign w:val="center"/>
          </w:tcPr>
          <w:p w14:paraId="27AE0C75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17*</w:t>
            </w:r>
          </w:p>
        </w:tc>
      </w:tr>
      <w:tr w:rsidR="00F1446F" w:rsidRPr="00F1446F" w14:paraId="559BECDD" w14:textId="77777777" w:rsidTr="00B60A7B">
        <w:trPr>
          <w:jc w:val="center"/>
        </w:trPr>
        <w:tc>
          <w:tcPr>
            <w:tcW w:w="422" w:type="pct"/>
          </w:tcPr>
          <w:p w14:paraId="0D8CFD2F" w14:textId="77777777" w:rsidR="00B60A7B" w:rsidRPr="00F1446F" w:rsidRDefault="00B60A7B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ES4</w:t>
            </w:r>
          </w:p>
        </w:tc>
        <w:tc>
          <w:tcPr>
            <w:tcW w:w="2322" w:type="pct"/>
          </w:tcPr>
          <w:p w14:paraId="74D9B93B" w14:textId="490B5C17" w:rsidR="00B60A7B" w:rsidRPr="00F1446F" w:rsidRDefault="00B60A7B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B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atisfied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ith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job</w:t>
            </w:r>
          </w:p>
        </w:tc>
        <w:tc>
          <w:tcPr>
            <w:tcW w:w="564" w:type="pct"/>
            <w:vAlign w:val="center"/>
          </w:tcPr>
          <w:p w14:paraId="5FA3FF5F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16</w:t>
            </w:r>
          </w:p>
        </w:tc>
        <w:tc>
          <w:tcPr>
            <w:tcW w:w="564" w:type="pct"/>
            <w:vAlign w:val="center"/>
          </w:tcPr>
          <w:p w14:paraId="3188D1EE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57</w:t>
            </w:r>
          </w:p>
        </w:tc>
        <w:tc>
          <w:tcPr>
            <w:tcW w:w="564" w:type="pct"/>
            <w:vAlign w:val="center"/>
          </w:tcPr>
          <w:p w14:paraId="68EA58F2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09</w:t>
            </w:r>
          </w:p>
        </w:tc>
        <w:tc>
          <w:tcPr>
            <w:tcW w:w="564" w:type="pct"/>
            <w:vAlign w:val="center"/>
          </w:tcPr>
          <w:p w14:paraId="016332AE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75</w:t>
            </w:r>
          </w:p>
        </w:tc>
      </w:tr>
      <w:tr w:rsidR="00F1446F" w:rsidRPr="00F1446F" w14:paraId="57FFC586" w14:textId="77777777" w:rsidTr="00B60A7B">
        <w:trPr>
          <w:jc w:val="center"/>
        </w:trPr>
        <w:tc>
          <w:tcPr>
            <w:tcW w:w="422" w:type="pct"/>
          </w:tcPr>
          <w:p w14:paraId="59DAC834" w14:textId="77777777" w:rsidR="00B60A7B" w:rsidRPr="00F1446F" w:rsidRDefault="00B60A7B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ES5</w:t>
            </w:r>
          </w:p>
        </w:tc>
        <w:tc>
          <w:tcPr>
            <w:tcW w:w="2322" w:type="pct"/>
          </w:tcPr>
          <w:p w14:paraId="393F6A1A" w14:textId="740350EE" w:rsidR="00B60A7B" w:rsidRPr="00F1446F" w:rsidRDefault="00B60A7B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No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nside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leaving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urren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job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564" w:type="pct"/>
            <w:vAlign w:val="center"/>
          </w:tcPr>
          <w:p w14:paraId="50D640E9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12</w:t>
            </w:r>
          </w:p>
        </w:tc>
        <w:tc>
          <w:tcPr>
            <w:tcW w:w="564" w:type="pct"/>
            <w:vAlign w:val="center"/>
          </w:tcPr>
          <w:p w14:paraId="4684FFD7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41</w:t>
            </w:r>
          </w:p>
        </w:tc>
        <w:tc>
          <w:tcPr>
            <w:tcW w:w="564" w:type="pct"/>
            <w:vAlign w:val="center"/>
          </w:tcPr>
          <w:p w14:paraId="7757A2BC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53</w:t>
            </w:r>
          </w:p>
        </w:tc>
        <w:tc>
          <w:tcPr>
            <w:tcW w:w="564" w:type="pct"/>
            <w:vAlign w:val="center"/>
          </w:tcPr>
          <w:p w14:paraId="780AF902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08</w:t>
            </w:r>
          </w:p>
        </w:tc>
      </w:tr>
      <w:tr w:rsidR="00F1446F" w:rsidRPr="00F1446F" w14:paraId="21C8B48B" w14:textId="77777777" w:rsidTr="00B60A7B">
        <w:trPr>
          <w:jc w:val="center"/>
        </w:trPr>
        <w:tc>
          <w:tcPr>
            <w:tcW w:w="422" w:type="pct"/>
          </w:tcPr>
          <w:p w14:paraId="0A499301" w14:textId="77777777" w:rsidR="00B60A7B" w:rsidRPr="00F1446F" w:rsidRDefault="00B60A7B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ES6</w:t>
            </w:r>
          </w:p>
        </w:tc>
        <w:tc>
          <w:tcPr>
            <w:tcW w:w="2322" w:type="pct"/>
          </w:tcPr>
          <w:p w14:paraId="4399415D" w14:textId="793E462F" w:rsidR="00B60A7B" w:rsidRPr="00F1446F" w:rsidRDefault="00B60A7B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Do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no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njoy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job</w:t>
            </w:r>
          </w:p>
        </w:tc>
        <w:tc>
          <w:tcPr>
            <w:tcW w:w="564" w:type="pct"/>
            <w:vAlign w:val="center"/>
          </w:tcPr>
          <w:p w14:paraId="696D68DF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67</w:t>
            </w:r>
          </w:p>
        </w:tc>
        <w:tc>
          <w:tcPr>
            <w:tcW w:w="564" w:type="pct"/>
            <w:vAlign w:val="center"/>
          </w:tcPr>
          <w:p w14:paraId="255D15EB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85</w:t>
            </w:r>
          </w:p>
        </w:tc>
        <w:tc>
          <w:tcPr>
            <w:tcW w:w="564" w:type="pct"/>
            <w:vAlign w:val="center"/>
          </w:tcPr>
          <w:p w14:paraId="7F1EA937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87</w:t>
            </w:r>
          </w:p>
        </w:tc>
        <w:tc>
          <w:tcPr>
            <w:tcW w:w="564" w:type="pct"/>
            <w:vAlign w:val="center"/>
          </w:tcPr>
          <w:p w14:paraId="564EA2CF" w14:textId="77777777" w:rsidR="00B60A7B" w:rsidRPr="00F1446F" w:rsidRDefault="00B60A7B" w:rsidP="00B60A7B">
            <w:pPr>
              <w:widowControl/>
              <w:spacing w:line="240" w:lineRule="exact"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740*</w:t>
            </w:r>
          </w:p>
        </w:tc>
      </w:tr>
    </w:tbl>
    <w:p w14:paraId="2BC30E11" w14:textId="7AD91539" w:rsidR="00B60A7B" w:rsidRPr="00F1446F" w:rsidRDefault="00B60A7B" w:rsidP="00B60A7B">
      <w:pPr>
        <w:rPr>
          <w:rFonts w:ascii="Times New Roman" w:hAnsi="Times New Roman" w:cs="Times New Roman"/>
          <w:szCs w:val="18"/>
          <w:lang w:val="en-AU"/>
        </w:rPr>
      </w:pPr>
      <w:r w:rsidRPr="00F1446F">
        <w:rPr>
          <w:rFonts w:ascii="Times New Roman" w:hAnsi="Times New Roman" w:cs="Times New Roman"/>
          <w:szCs w:val="18"/>
          <w:lang w:val="en-AU"/>
        </w:rPr>
        <w:t>Note:</w:t>
      </w:r>
      <w:r w:rsidR="0049651D" w:rsidRPr="00F1446F">
        <w:rPr>
          <w:rFonts w:ascii="Times New Roman" w:hAnsi="Times New Roman" w:cs="Times New Roman"/>
          <w:szCs w:val="18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18"/>
          <w:lang w:val="en-AU"/>
        </w:rPr>
        <w:t>*</w:t>
      </w:r>
      <w:r w:rsidR="0049651D" w:rsidRPr="00F1446F">
        <w:rPr>
          <w:rFonts w:ascii="Times New Roman" w:hAnsi="Times New Roman" w:cs="Times New Roman"/>
          <w:szCs w:val="18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18"/>
          <w:lang w:val="en-AU"/>
        </w:rPr>
        <w:t>means</w:t>
      </w:r>
      <w:r w:rsidR="0049651D" w:rsidRPr="00F1446F">
        <w:rPr>
          <w:rFonts w:ascii="Times New Roman" w:hAnsi="Times New Roman" w:cs="Times New Roman"/>
          <w:szCs w:val="18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18"/>
          <w:lang w:val="en-AU"/>
        </w:rPr>
        <w:t>key</w:t>
      </w:r>
      <w:r w:rsidR="0049651D" w:rsidRPr="00F1446F">
        <w:rPr>
          <w:rFonts w:ascii="Times New Roman" w:hAnsi="Times New Roman" w:cs="Times New Roman"/>
          <w:szCs w:val="18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18"/>
          <w:lang w:val="en-AU"/>
        </w:rPr>
        <w:t>factor.</w:t>
      </w:r>
    </w:p>
    <w:p w14:paraId="74FF6648" w14:textId="77777777" w:rsidR="00B60A7B" w:rsidRPr="00F1446F" w:rsidRDefault="00B60A7B" w:rsidP="00B60A7B">
      <w:pPr>
        <w:jc w:val="both"/>
        <w:rPr>
          <w:rFonts w:ascii="Times New Roman" w:hAnsi="Times New Roman" w:cs="Times New Roman"/>
          <w:szCs w:val="24"/>
          <w:lang w:val="en-AU"/>
        </w:rPr>
      </w:pPr>
    </w:p>
    <w:p w14:paraId="18D0EE90" w14:textId="4C4D1181" w:rsidR="0014789C" w:rsidRPr="00F1446F" w:rsidRDefault="0014789C" w:rsidP="00AA6627">
      <w:pPr>
        <w:pStyle w:val="a4"/>
        <w:spacing w:line="360" w:lineRule="exact"/>
        <w:ind w:firstLineChars="200" w:firstLine="520"/>
        <w:jc w:val="both"/>
        <w:rPr>
          <w:rFonts w:eastAsia="新細明體"/>
          <w:sz w:val="26"/>
          <w:szCs w:val="26"/>
          <w:lang w:eastAsia="zh-TW"/>
        </w:rPr>
      </w:pPr>
      <w:r w:rsidRPr="00F1446F">
        <w:rPr>
          <w:sz w:val="26"/>
          <w:szCs w:val="26"/>
        </w:rPr>
        <w:t>According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o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interaction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between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variable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of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internal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marketing</w:t>
      </w:r>
      <w:r w:rsidR="00603F4E" w:rsidRPr="00F1446F">
        <w:rPr>
          <w:sz w:val="26"/>
          <w:szCs w:val="26"/>
          <w:lang w:eastAsia="zh-TW"/>
        </w:rPr>
        <w:t>,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603F4E" w:rsidRPr="00F1446F">
        <w:rPr>
          <w:sz w:val="26"/>
          <w:szCs w:val="26"/>
          <w:lang w:eastAsia="zh-TW"/>
        </w:rPr>
        <w:t>cultural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603F4E" w:rsidRPr="00F1446F">
        <w:rPr>
          <w:sz w:val="26"/>
          <w:szCs w:val="26"/>
          <w:lang w:eastAsia="zh-TW"/>
        </w:rPr>
        <w:t>issu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nd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employe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satisfaction</w:t>
      </w:r>
      <w:r w:rsidR="00603F4E" w:rsidRPr="00F1446F">
        <w:rPr>
          <w:sz w:val="26"/>
          <w:szCs w:val="26"/>
          <w:lang w:eastAsia="zh-TW"/>
        </w:rPr>
        <w:t>,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nd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sequenc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of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key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factor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shown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in</w:t>
      </w:r>
      <w:r w:rsidR="0049651D" w:rsidRPr="00F1446F">
        <w:rPr>
          <w:sz w:val="26"/>
          <w:szCs w:val="26"/>
        </w:rPr>
        <w:t xml:space="preserve"> </w:t>
      </w:r>
      <w:r w:rsidR="00603F4E" w:rsidRPr="00F1446F">
        <w:rPr>
          <w:sz w:val="26"/>
          <w:szCs w:val="26"/>
          <w:lang w:eastAsia="zh-TW"/>
        </w:rPr>
        <w:t>T</w:t>
      </w:r>
      <w:r w:rsidRPr="00F1446F">
        <w:rPr>
          <w:sz w:val="26"/>
          <w:szCs w:val="26"/>
        </w:rPr>
        <w:t>abl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3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nd</w:t>
      </w:r>
      <w:r w:rsidR="0049651D" w:rsidRPr="00F1446F">
        <w:rPr>
          <w:sz w:val="26"/>
          <w:szCs w:val="26"/>
        </w:rPr>
        <w:t xml:space="preserve"> </w:t>
      </w:r>
      <w:r w:rsidR="00603F4E" w:rsidRPr="00F1446F">
        <w:rPr>
          <w:sz w:val="26"/>
          <w:szCs w:val="26"/>
          <w:lang w:eastAsia="zh-TW"/>
        </w:rPr>
        <w:t>T</w:t>
      </w:r>
      <w:r w:rsidRPr="00F1446F">
        <w:rPr>
          <w:sz w:val="26"/>
          <w:szCs w:val="26"/>
        </w:rPr>
        <w:t>abl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4</w:t>
      </w:r>
      <w:r w:rsidR="00603F4E" w:rsidRPr="00F1446F">
        <w:rPr>
          <w:sz w:val="26"/>
          <w:szCs w:val="26"/>
          <w:lang w:eastAsia="zh-TW"/>
        </w:rPr>
        <w:t>,</w:t>
      </w:r>
      <w:r w:rsidR="0049651D" w:rsidRPr="00F1446F">
        <w:rPr>
          <w:sz w:val="26"/>
          <w:szCs w:val="26"/>
        </w:rPr>
        <w:t xml:space="preserve"> </w:t>
      </w:r>
      <w:r w:rsidR="00603F4E" w:rsidRPr="00F1446F">
        <w:rPr>
          <w:sz w:val="26"/>
          <w:szCs w:val="26"/>
          <w:lang w:eastAsia="zh-TW"/>
        </w:rPr>
        <w:t>the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603F4E" w:rsidRPr="00F1446F">
        <w:rPr>
          <w:sz w:val="26"/>
          <w:szCs w:val="26"/>
          <w:lang w:eastAsia="zh-TW"/>
        </w:rPr>
        <w:t>findings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647E7A" w:rsidRPr="00F1446F">
        <w:rPr>
          <w:sz w:val="26"/>
          <w:szCs w:val="26"/>
          <w:lang w:eastAsia="zh-TW"/>
        </w:rPr>
        <w:t xml:space="preserve">have </w:t>
      </w:r>
      <w:r w:rsidR="00603F4E" w:rsidRPr="00F1446F">
        <w:rPr>
          <w:sz w:val="26"/>
          <w:szCs w:val="26"/>
          <w:lang w:eastAsia="zh-TW"/>
        </w:rPr>
        <w:t>shown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at</w:t>
      </w:r>
      <w:r w:rsidR="0049651D" w:rsidRPr="00F1446F">
        <w:rPr>
          <w:sz w:val="26"/>
          <w:szCs w:val="26"/>
        </w:rPr>
        <w:t xml:space="preserve"> </w:t>
      </w:r>
      <w:r w:rsidR="00603F4E" w:rsidRPr="00F1446F">
        <w:rPr>
          <w:sz w:val="26"/>
          <w:szCs w:val="26"/>
          <w:lang w:eastAsia="zh-TW"/>
        </w:rPr>
        <w:t>based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603F4E" w:rsidRPr="00F1446F">
        <w:rPr>
          <w:sz w:val="26"/>
          <w:szCs w:val="26"/>
          <w:lang w:eastAsia="zh-TW"/>
        </w:rPr>
        <w:t>on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603F4E" w:rsidRPr="00F1446F">
        <w:rPr>
          <w:sz w:val="26"/>
          <w:szCs w:val="26"/>
          <w:lang w:eastAsia="zh-TW"/>
        </w:rPr>
        <w:t>the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603F4E" w:rsidRPr="00F1446F">
        <w:rPr>
          <w:sz w:val="26"/>
          <w:szCs w:val="26"/>
          <w:lang w:eastAsia="zh-TW"/>
        </w:rPr>
        <w:t>seniority,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</w:rPr>
        <w:t>staffs</w:t>
      </w:r>
      <w:r w:rsidR="0049651D" w:rsidRPr="00F1446F">
        <w:rPr>
          <w:sz w:val="26"/>
          <w:szCs w:val="26"/>
        </w:rPr>
        <w:t xml:space="preserve"> </w:t>
      </w:r>
      <w:r w:rsidR="00603F4E" w:rsidRPr="00F1446F">
        <w:rPr>
          <w:sz w:val="26"/>
          <w:szCs w:val="26"/>
          <w:lang w:eastAsia="zh-TW"/>
        </w:rPr>
        <w:t>under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30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year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old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require</w:t>
      </w:r>
      <w:r w:rsidR="0049651D" w:rsidRPr="00F1446F">
        <w:rPr>
          <w:sz w:val="26"/>
          <w:szCs w:val="26"/>
        </w:rPr>
        <w:t xml:space="preserve"> </w:t>
      </w:r>
      <w:r w:rsidR="00647E7A" w:rsidRPr="00F1446F">
        <w:rPr>
          <w:sz w:val="26"/>
          <w:szCs w:val="26"/>
        </w:rPr>
        <w:t>organi</w:t>
      </w:r>
      <w:r w:rsidR="00647E7A" w:rsidRPr="00F1446F">
        <w:rPr>
          <w:sz w:val="26"/>
          <w:szCs w:val="26"/>
          <w:lang w:eastAsia="zh-TW"/>
        </w:rPr>
        <w:t>z</w:t>
      </w:r>
      <w:r w:rsidR="00647E7A" w:rsidRPr="00F1446F">
        <w:rPr>
          <w:sz w:val="26"/>
          <w:szCs w:val="26"/>
        </w:rPr>
        <w:t xml:space="preserve">ations </w:t>
      </w:r>
      <w:r w:rsidRPr="00F1446F">
        <w:rPr>
          <w:sz w:val="26"/>
          <w:szCs w:val="26"/>
        </w:rPr>
        <w:t>to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giv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clear</w:t>
      </w:r>
      <w:r w:rsidR="0049651D" w:rsidRPr="00F1446F">
        <w:rPr>
          <w:sz w:val="26"/>
          <w:szCs w:val="26"/>
        </w:rPr>
        <w:t xml:space="preserve"> </w:t>
      </w:r>
      <w:r w:rsidR="00647E7A" w:rsidRPr="00F1446F">
        <w:rPr>
          <w:sz w:val="26"/>
          <w:szCs w:val="26"/>
          <w:lang w:eastAsia="zh-TW"/>
        </w:rPr>
        <w:t xml:space="preserve">organizational </w:t>
      </w:r>
      <w:r w:rsidRPr="00F1446F">
        <w:rPr>
          <w:sz w:val="26"/>
          <w:szCs w:val="26"/>
        </w:rPr>
        <w:t>brand</w:t>
      </w:r>
      <w:r w:rsidR="00603F4E" w:rsidRPr="00F1446F">
        <w:rPr>
          <w:sz w:val="26"/>
          <w:szCs w:val="26"/>
          <w:lang w:eastAsia="zh-TW"/>
        </w:rPr>
        <w:t>ing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o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em.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Staffs</w:t>
      </w:r>
      <w:r w:rsidR="0049651D" w:rsidRPr="00F1446F">
        <w:rPr>
          <w:sz w:val="26"/>
          <w:szCs w:val="26"/>
        </w:rPr>
        <w:t xml:space="preserve"> </w:t>
      </w:r>
      <w:r w:rsidR="00603F4E" w:rsidRPr="00F1446F">
        <w:rPr>
          <w:sz w:val="26"/>
          <w:szCs w:val="26"/>
          <w:lang w:eastAsia="zh-TW"/>
        </w:rPr>
        <w:t>over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30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year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old</w:t>
      </w:r>
      <w:r w:rsidR="0049651D" w:rsidRPr="00F1446F">
        <w:rPr>
          <w:sz w:val="26"/>
          <w:szCs w:val="26"/>
        </w:rPr>
        <w:t xml:space="preserve"> </w:t>
      </w:r>
      <w:r w:rsidR="00603F4E" w:rsidRPr="00F1446F">
        <w:rPr>
          <w:sz w:val="26"/>
          <w:szCs w:val="26"/>
          <w:lang w:eastAsia="zh-TW"/>
        </w:rPr>
        <w:t>care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603F4E" w:rsidRPr="00F1446F">
        <w:rPr>
          <w:sz w:val="26"/>
          <w:szCs w:val="26"/>
          <w:lang w:eastAsia="zh-TW"/>
        </w:rPr>
        <w:t>more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603F4E" w:rsidRPr="00F1446F">
        <w:rPr>
          <w:sz w:val="26"/>
          <w:szCs w:val="26"/>
          <w:lang w:eastAsia="zh-TW"/>
        </w:rPr>
        <w:t>about</w:t>
      </w:r>
      <w:r w:rsidR="0049651D" w:rsidRPr="00F1446F">
        <w:rPr>
          <w:sz w:val="26"/>
          <w:szCs w:val="26"/>
        </w:rPr>
        <w:t xml:space="preserve"> </w:t>
      </w:r>
      <w:r w:rsidR="00647E7A" w:rsidRPr="00F1446F">
        <w:rPr>
          <w:sz w:val="26"/>
          <w:szCs w:val="26"/>
        </w:rPr>
        <w:t>organi</w:t>
      </w:r>
      <w:r w:rsidR="00647E7A" w:rsidRPr="00F1446F">
        <w:rPr>
          <w:sz w:val="26"/>
          <w:szCs w:val="26"/>
          <w:lang w:eastAsia="zh-TW"/>
        </w:rPr>
        <w:t>z</w:t>
      </w:r>
      <w:r w:rsidR="00647E7A" w:rsidRPr="00F1446F">
        <w:rPr>
          <w:sz w:val="26"/>
          <w:szCs w:val="26"/>
        </w:rPr>
        <w:t xml:space="preserve">ations </w:t>
      </w:r>
      <w:r w:rsidRPr="00F1446F">
        <w:rPr>
          <w:sz w:val="26"/>
          <w:szCs w:val="26"/>
        </w:rPr>
        <w:t>acquir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eir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demand</w:t>
      </w:r>
      <w:r w:rsidR="00603F4E" w:rsidRPr="00F1446F">
        <w:rPr>
          <w:sz w:val="26"/>
          <w:szCs w:val="26"/>
          <w:lang w:eastAsia="zh-TW"/>
        </w:rPr>
        <w:t>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rough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internal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market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research,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wherea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os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under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30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year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old</w:t>
      </w:r>
      <w:r w:rsidR="0049651D" w:rsidRPr="00F1446F">
        <w:rPr>
          <w:sz w:val="26"/>
          <w:szCs w:val="26"/>
        </w:rPr>
        <w:t xml:space="preserve"> </w:t>
      </w:r>
      <w:r w:rsidR="00603F4E" w:rsidRPr="00F1446F">
        <w:rPr>
          <w:sz w:val="26"/>
          <w:szCs w:val="26"/>
        </w:rPr>
        <w:t>concern</w:t>
      </w:r>
      <w:r w:rsidR="0049651D" w:rsidRPr="00F1446F">
        <w:rPr>
          <w:sz w:val="26"/>
          <w:szCs w:val="26"/>
        </w:rPr>
        <w:t xml:space="preserve"> </w:t>
      </w:r>
      <w:r w:rsidR="00603F4E" w:rsidRPr="00F1446F">
        <w:rPr>
          <w:sz w:val="26"/>
          <w:szCs w:val="26"/>
        </w:rPr>
        <w:t>mor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bout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freedom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o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complet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eir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work.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All</w:t>
      </w:r>
      <w:r w:rsidR="0049651D" w:rsidRPr="00F1446F">
        <w:rPr>
          <w:sz w:val="26"/>
          <w:szCs w:val="26"/>
        </w:rPr>
        <w:t xml:space="preserve"> </w:t>
      </w:r>
      <w:r w:rsidR="00603F4E" w:rsidRPr="00F1446F">
        <w:rPr>
          <w:sz w:val="26"/>
          <w:szCs w:val="26"/>
          <w:lang w:eastAsia="zh-TW"/>
        </w:rPr>
        <w:t>of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</w:rPr>
        <w:t>th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staff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prefer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supervisor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who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hav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sam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racial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background</w:t>
      </w:r>
      <w:r w:rsidR="0049651D" w:rsidRPr="00F1446F">
        <w:rPr>
          <w:sz w:val="26"/>
          <w:szCs w:val="26"/>
        </w:rPr>
        <w:t xml:space="preserve"> </w:t>
      </w:r>
      <w:r w:rsidR="00647E7A" w:rsidRPr="00F1446F">
        <w:rPr>
          <w:sz w:val="26"/>
          <w:szCs w:val="26"/>
        </w:rPr>
        <w:t xml:space="preserve">as </w:t>
      </w:r>
      <w:r w:rsidRPr="00F1446F">
        <w:rPr>
          <w:sz w:val="26"/>
          <w:szCs w:val="26"/>
        </w:rPr>
        <w:t>them.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Compared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with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staff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younger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than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30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year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old,</w:t>
      </w:r>
      <w:r w:rsidR="0049651D" w:rsidRPr="00F1446F">
        <w:rPr>
          <w:sz w:val="26"/>
          <w:szCs w:val="26"/>
        </w:rPr>
        <w:t xml:space="preserve"> </w:t>
      </w:r>
      <w:r w:rsidR="00603F4E" w:rsidRPr="00F1446F">
        <w:rPr>
          <w:sz w:val="26"/>
          <w:szCs w:val="26"/>
          <w:lang w:eastAsia="zh-TW"/>
        </w:rPr>
        <w:t>older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603F4E" w:rsidRPr="00F1446F">
        <w:rPr>
          <w:sz w:val="26"/>
          <w:szCs w:val="26"/>
          <w:lang w:eastAsia="zh-TW"/>
        </w:rPr>
        <w:t>groups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603F4E" w:rsidRPr="00F1446F">
        <w:rPr>
          <w:sz w:val="26"/>
          <w:szCs w:val="26"/>
          <w:lang w:eastAsia="zh-TW"/>
        </w:rPr>
        <w:t>worry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647E7A" w:rsidRPr="00F1446F">
        <w:rPr>
          <w:sz w:val="26"/>
          <w:szCs w:val="26"/>
          <w:lang w:eastAsia="zh-TW"/>
        </w:rPr>
        <w:t>about having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</w:rPr>
        <w:t>poor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relationships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with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supervisors</w:t>
      </w:r>
      <w:r w:rsidR="0049651D" w:rsidRPr="00F1446F">
        <w:rPr>
          <w:sz w:val="26"/>
          <w:szCs w:val="26"/>
        </w:rPr>
        <w:t xml:space="preserve"> </w:t>
      </w:r>
      <w:r w:rsidR="00603F4E" w:rsidRPr="00F1446F">
        <w:rPr>
          <w:sz w:val="26"/>
          <w:szCs w:val="26"/>
          <w:lang w:eastAsia="zh-TW"/>
        </w:rPr>
        <w:t>who</w:t>
      </w:r>
      <w:r w:rsidR="0049651D" w:rsidRPr="00F1446F">
        <w:rPr>
          <w:sz w:val="26"/>
          <w:szCs w:val="26"/>
          <w:lang w:eastAsia="zh-TW"/>
        </w:rPr>
        <w:t xml:space="preserve"> </w:t>
      </w:r>
      <w:r w:rsidRPr="00F1446F">
        <w:rPr>
          <w:sz w:val="26"/>
          <w:szCs w:val="26"/>
        </w:rPr>
        <w:t>come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from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different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racial</w:t>
      </w:r>
      <w:r w:rsidR="0049651D" w:rsidRPr="00F1446F">
        <w:rPr>
          <w:sz w:val="26"/>
          <w:szCs w:val="26"/>
        </w:rPr>
        <w:t xml:space="preserve"> </w:t>
      </w:r>
      <w:r w:rsidRPr="00F1446F">
        <w:rPr>
          <w:sz w:val="26"/>
          <w:szCs w:val="26"/>
        </w:rPr>
        <w:t>groups.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603F4E" w:rsidRPr="00F1446F">
        <w:rPr>
          <w:sz w:val="26"/>
          <w:szCs w:val="26"/>
          <w:lang w:eastAsia="zh-TW"/>
        </w:rPr>
        <w:t>Finally,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603F4E" w:rsidRPr="00F1446F">
        <w:rPr>
          <w:sz w:val="26"/>
          <w:szCs w:val="26"/>
          <w:lang w:eastAsia="zh-TW"/>
        </w:rPr>
        <w:t>the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603F4E" w:rsidRPr="00F1446F">
        <w:rPr>
          <w:sz w:val="26"/>
          <w:szCs w:val="26"/>
          <w:lang w:eastAsia="zh-TW"/>
        </w:rPr>
        <w:lastRenderedPageBreak/>
        <w:t>finding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603F4E" w:rsidRPr="00F1446F">
        <w:rPr>
          <w:sz w:val="26"/>
          <w:szCs w:val="26"/>
          <w:lang w:eastAsia="zh-TW"/>
        </w:rPr>
        <w:t>indicated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603F4E" w:rsidRPr="00F1446F">
        <w:rPr>
          <w:sz w:val="26"/>
          <w:szCs w:val="26"/>
          <w:lang w:eastAsia="zh-TW"/>
        </w:rPr>
        <w:t>that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647E7A" w:rsidRPr="00F1446F">
        <w:rPr>
          <w:sz w:val="26"/>
          <w:szCs w:val="26"/>
          <w:lang w:eastAsia="zh-TW"/>
        </w:rPr>
        <w:t xml:space="preserve">cultural </w:t>
      </w:r>
      <w:r w:rsidR="00603F4E" w:rsidRPr="00F1446F">
        <w:rPr>
          <w:sz w:val="26"/>
          <w:szCs w:val="26"/>
          <w:lang w:eastAsia="zh-TW"/>
        </w:rPr>
        <w:t>issues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603F4E" w:rsidRPr="00F1446F">
        <w:rPr>
          <w:sz w:val="26"/>
          <w:szCs w:val="26"/>
          <w:lang w:eastAsia="zh-TW"/>
        </w:rPr>
        <w:t>have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603F4E" w:rsidRPr="00F1446F">
        <w:rPr>
          <w:sz w:val="26"/>
          <w:szCs w:val="26"/>
          <w:lang w:eastAsia="zh-TW"/>
        </w:rPr>
        <w:t>more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603F4E" w:rsidRPr="00F1446F">
        <w:rPr>
          <w:sz w:val="26"/>
          <w:szCs w:val="26"/>
          <w:lang w:eastAsia="zh-TW"/>
        </w:rPr>
        <w:t>influence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603F4E" w:rsidRPr="00F1446F">
        <w:rPr>
          <w:sz w:val="26"/>
          <w:szCs w:val="26"/>
          <w:lang w:eastAsia="zh-TW"/>
        </w:rPr>
        <w:t>on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603F4E" w:rsidRPr="00F1446F">
        <w:rPr>
          <w:sz w:val="26"/>
          <w:szCs w:val="26"/>
          <w:lang w:eastAsia="zh-TW"/>
        </w:rPr>
        <w:t>Taiwanese</w:t>
      </w:r>
      <w:r w:rsidR="00647E7A" w:rsidRPr="00F1446F">
        <w:rPr>
          <w:sz w:val="26"/>
          <w:szCs w:val="26"/>
          <w:lang w:eastAsia="zh-TW"/>
        </w:rPr>
        <w:t>’</w:t>
      </w:r>
      <w:r w:rsidR="00121229" w:rsidRPr="00F1446F">
        <w:rPr>
          <w:sz w:val="26"/>
          <w:szCs w:val="26"/>
          <w:lang w:eastAsia="zh-TW"/>
        </w:rPr>
        <w:t>s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121229" w:rsidRPr="00F1446F">
        <w:rPr>
          <w:sz w:val="26"/>
          <w:szCs w:val="26"/>
          <w:lang w:eastAsia="zh-TW"/>
        </w:rPr>
        <w:t>work</w:t>
      </w:r>
      <w:r w:rsidR="0049651D" w:rsidRPr="00F1446F">
        <w:rPr>
          <w:sz w:val="26"/>
          <w:szCs w:val="26"/>
          <w:lang w:eastAsia="zh-TW"/>
        </w:rPr>
        <w:t xml:space="preserve"> </w:t>
      </w:r>
      <w:r w:rsidR="00121229" w:rsidRPr="00F1446F">
        <w:rPr>
          <w:sz w:val="26"/>
          <w:szCs w:val="26"/>
          <w:lang w:eastAsia="zh-TW"/>
        </w:rPr>
        <w:t>performance</w:t>
      </w:r>
      <w:r w:rsidR="00603F4E" w:rsidRPr="00F1446F">
        <w:rPr>
          <w:sz w:val="26"/>
          <w:szCs w:val="26"/>
          <w:lang w:eastAsia="zh-TW"/>
        </w:rPr>
        <w:t>.</w:t>
      </w:r>
    </w:p>
    <w:p w14:paraId="5B48A749" w14:textId="760CFED4" w:rsidR="0014789C" w:rsidRPr="00F1446F" w:rsidRDefault="0014789C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03F4E" w:rsidRPr="00F1446F">
        <w:rPr>
          <w:rFonts w:ascii="Times New Roman" w:hAnsi="Times New Roman" w:cs="Times New Roman"/>
          <w:sz w:val="26"/>
          <w:szCs w:val="26"/>
          <w:lang w:val="en-AU"/>
        </w:rPr>
        <w:t>thir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03F4E" w:rsidRPr="00F1446F">
        <w:rPr>
          <w:rFonts w:ascii="Times New Roman" w:hAnsi="Times New Roman" w:cs="Times New Roman"/>
          <w:sz w:val="26"/>
          <w:szCs w:val="26"/>
          <w:lang w:val="en-AU"/>
        </w:rPr>
        <w:t>par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03F4E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e </w:t>
      </w:r>
      <w:r w:rsidR="00603F4E" w:rsidRPr="00F1446F">
        <w:rPr>
          <w:rFonts w:ascii="Times New Roman" w:hAnsi="Times New Roman" w:cs="Times New Roman"/>
          <w:sz w:val="26"/>
          <w:szCs w:val="26"/>
          <w:lang w:val="en-AU"/>
        </w:rPr>
        <w:t>result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03F4E"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sear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03F4E" w:rsidRPr="00F1446F">
        <w:rPr>
          <w:rFonts w:ascii="Times New Roman" w:hAnsi="Times New Roman" w:cs="Times New Roman"/>
          <w:sz w:val="26"/>
          <w:szCs w:val="26"/>
          <w:lang w:val="en-AU"/>
        </w:rPr>
        <w:t>explor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heth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03F4E" w:rsidRPr="00F1446F">
        <w:rPr>
          <w:rFonts w:ascii="Times New Roman" w:hAnsi="Times New Roman" w:cs="Times New Roman"/>
          <w:sz w:val="26"/>
          <w:szCs w:val="26"/>
          <w:lang w:val="en-AU"/>
        </w:rPr>
        <w:t>seniorit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7AFA" w:rsidRPr="00F1446F">
        <w:rPr>
          <w:rFonts w:ascii="Times New Roman" w:hAnsi="Times New Roman" w:cs="Times New Roman"/>
          <w:sz w:val="26"/>
          <w:szCs w:val="26"/>
          <w:lang w:val="en-AU"/>
        </w:rPr>
        <w:t>influenc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7AFA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7AFA" w:rsidRPr="00F1446F">
        <w:rPr>
          <w:rFonts w:ascii="Times New Roman" w:hAnsi="Times New Roman" w:cs="Times New Roman"/>
          <w:sz w:val="26"/>
          <w:szCs w:val="26"/>
          <w:lang w:val="en-AU"/>
        </w:rPr>
        <w:t>requirement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7AFA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7AFA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7AFA" w:rsidRPr="00F1446F">
        <w:rPr>
          <w:rFonts w:ascii="Times New Roman" w:hAnsi="Times New Roman" w:cs="Times New Roman"/>
          <w:sz w:val="26"/>
          <w:szCs w:val="26"/>
          <w:lang w:val="en-AU"/>
        </w:rPr>
        <w:t>progra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ffect</w:t>
      </w:r>
      <w:r w:rsidR="00EE7AFA" w:rsidRPr="00F1446F">
        <w:rPr>
          <w:rFonts w:ascii="Times New Roman" w:hAnsi="Times New Roman" w:cs="Times New Roman"/>
          <w:sz w:val="26"/>
          <w:szCs w:val="26"/>
          <w:lang w:val="en-AU"/>
        </w:rPr>
        <w:t>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e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tisfac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af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h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ork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m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eng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ime.</w:t>
      </w:r>
    </w:p>
    <w:p w14:paraId="2B95605B" w14:textId="77777777" w:rsidR="00AE286E" w:rsidRPr="00F1446F" w:rsidRDefault="00AE286E" w:rsidP="00AE286E">
      <w:pPr>
        <w:rPr>
          <w:lang w:val="en-AU"/>
        </w:rPr>
      </w:pPr>
    </w:p>
    <w:p w14:paraId="1C9E51F6" w14:textId="1FBE2D09" w:rsidR="00AE286E" w:rsidRPr="00F1446F" w:rsidRDefault="00AE286E" w:rsidP="00AE286E">
      <w:pPr>
        <w:tabs>
          <w:tab w:val="left" w:pos="1560"/>
        </w:tabs>
        <w:spacing w:line="360" w:lineRule="exact"/>
        <w:jc w:val="center"/>
        <w:rPr>
          <w:rFonts w:ascii="Times New Roman" w:hAnsi="Times New Roman" w:cs="Times New Roman"/>
          <w:b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Table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6</w:t>
      </w:r>
      <w:r w:rsidR="00F72CA7" w:rsidRPr="00F1446F">
        <w:rPr>
          <w:rFonts w:ascii="Times New Roman" w:hAnsi="Times New Roman" w:cs="Times New Roman"/>
          <w:b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Numerical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Value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Hotels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betwee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Taiwa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Mainland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China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(Divided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="00F72CA7" w:rsidRPr="00F1446F">
        <w:rPr>
          <w:rFonts w:ascii="Times New Roman" w:hAnsi="Times New Roman" w:cs="Times New Roman"/>
          <w:b/>
          <w:sz w:val="26"/>
          <w:szCs w:val="26"/>
          <w:lang w:val="en-AU"/>
        </w:rPr>
        <w:t>by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Length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Service)</w:t>
      </w:r>
    </w:p>
    <w:tbl>
      <w:tblPr>
        <w:tblStyle w:val="a7"/>
        <w:tblW w:w="5000" w:type="pct"/>
        <w:jc w:val="center"/>
        <w:tblLook w:val="04A0" w:firstRow="1" w:lastRow="0" w:firstColumn="1" w:lastColumn="0" w:noHBand="0" w:noVBand="1"/>
      </w:tblPr>
      <w:tblGrid>
        <w:gridCol w:w="790"/>
        <w:gridCol w:w="4242"/>
        <w:gridCol w:w="996"/>
        <w:gridCol w:w="996"/>
        <w:gridCol w:w="996"/>
        <w:gridCol w:w="996"/>
      </w:tblGrid>
      <w:tr w:rsidR="00F1446F" w:rsidRPr="00F1446F" w14:paraId="69EBF1BD" w14:textId="77777777" w:rsidTr="00AE286E">
        <w:trPr>
          <w:trHeight w:val="563"/>
          <w:jc w:val="center"/>
        </w:trPr>
        <w:tc>
          <w:tcPr>
            <w:tcW w:w="438" w:type="pct"/>
            <w:vMerge w:val="restart"/>
            <w:vAlign w:val="center"/>
          </w:tcPr>
          <w:p w14:paraId="00BB081D" w14:textId="77777777" w:rsidR="00AE286E" w:rsidRPr="00F1446F" w:rsidRDefault="00AE286E" w:rsidP="00D465EF">
            <w:pPr>
              <w:jc w:val="center"/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</w:pPr>
          </w:p>
        </w:tc>
        <w:tc>
          <w:tcPr>
            <w:tcW w:w="2396" w:type="pct"/>
            <w:vMerge w:val="restart"/>
            <w:vAlign w:val="center"/>
          </w:tcPr>
          <w:p w14:paraId="2232E76D" w14:textId="77777777" w:rsidR="00AE286E" w:rsidRPr="00F1446F" w:rsidRDefault="00AE286E" w:rsidP="00AE286E">
            <w:pPr>
              <w:spacing w:line="260" w:lineRule="exact"/>
              <w:jc w:val="center"/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Items</w:t>
            </w:r>
          </w:p>
        </w:tc>
        <w:tc>
          <w:tcPr>
            <w:tcW w:w="1083" w:type="pct"/>
            <w:gridSpan w:val="2"/>
            <w:vAlign w:val="center"/>
          </w:tcPr>
          <w:p w14:paraId="15E4FE7E" w14:textId="77777777" w:rsidR="00AE286E" w:rsidRPr="00F1446F" w:rsidRDefault="00AE286E" w:rsidP="00AE286E">
            <w:pPr>
              <w:spacing w:line="260" w:lineRule="exact"/>
              <w:jc w:val="center"/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Taiwan</w:t>
            </w:r>
          </w:p>
        </w:tc>
        <w:tc>
          <w:tcPr>
            <w:tcW w:w="1083" w:type="pct"/>
            <w:gridSpan w:val="2"/>
            <w:vAlign w:val="center"/>
          </w:tcPr>
          <w:p w14:paraId="0D03E81A" w14:textId="0CB3FC42" w:rsidR="00AE286E" w:rsidRPr="00F1446F" w:rsidRDefault="00AE286E" w:rsidP="00AE286E">
            <w:pPr>
              <w:spacing w:line="260" w:lineRule="exact"/>
              <w:jc w:val="center"/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Mainland</w:t>
            </w:r>
            <w:r w:rsidR="009C4C3E"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 xml:space="preserve"> China</w:t>
            </w:r>
          </w:p>
        </w:tc>
      </w:tr>
      <w:tr w:rsidR="00F1446F" w:rsidRPr="00F1446F" w14:paraId="4E24BB74" w14:textId="77777777" w:rsidTr="00AE286E">
        <w:trPr>
          <w:trHeight w:val="562"/>
          <w:jc w:val="center"/>
        </w:trPr>
        <w:tc>
          <w:tcPr>
            <w:tcW w:w="438" w:type="pct"/>
            <w:vMerge/>
            <w:vAlign w:val="center"/>
          </w:tcPr>
          <w:p w14:paraId="1BA5E260" w14:textId="77777777" w:rsidR="00AE286E" w:rsidRPr="00F1446F" w:rsidRDefault="00AE286E" w:rsidP="00D465EF">
            <w:pPr>
              <w:jc w:val="center"/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</w:pPr>
          </w:p>
        </w:tc>
        <w:tc>
          <w:tcPr>
            <w:tcW w:w="2396" w:type="pct"/>
            <w:vMerge/>
            <w:vAlign w:val="center"/>
          </w:tcPr>
          <w:p w14:paraId="45EA3EA9" w14:textId="77777777" w:rsidR="00AE286E" w:rsidRPr="00F1446F" w:rsidRDefault="00AE286E" w:rsidP="00AE286E">
            <w:pPr>
              <w:spacing w:line="260" w:lineRule="exact"/>
              <w:jc w:val="center"/>
              <w:rPr>
                <w:rFonts w:ascii="Times New Roman" w:hAnsi="Times New Roman" w:cs="Times New Roman"/>
                <w:b/>
                <w:szCs w:val="24"/>
                <w:lang w:val="en-AU"/>
              </w:rPr>
            </w:pPr>
          </w:p>
        </w:tc>
        <w:tc>
          <w:tcPr>
            <w:tcW w:w="541" w:type="pct"/>
            <w:vAlign w:val="center"/>
          </w:tcPr>
          <w:p w14:paraId="4672C5AA" w14:textId="6D5F2D7E" w:rsidR="00AE286E" w:rsidRPr="00F1446F" w:rsidRDefault="00AE286E" w:rsidP="00AE286E">
            <w:pPr>
              <w:spacing w:line="260" w:lineRule="exact"/>
              <w:jc w:val="center"/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</w:pPr>
            <w:r w:rsidRPr="00F1446F"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  <w:t>＜</w:t>
            </w: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5</w:t>
            </w:r>
            <w:r w:rsidR="0049651D"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years</w:t>
            </w:r>
          </w:p>
        </w:tc>
        <w:tc>
          <w:tcPr>
            <w:tcW w:w="542" w:type="pct"/>
            <w:vAlign w:val="center"/>
          </w:tcPr>
          <w:p w14:paraId="3C15F6A8" w14:textId="67994092" w:rsidR="00AE286E" w:rsidRPr="00F1446F" w:rsidRDefault="00AE286E" w:rsidP="00AE286E">
            <w:pPr>
              <w:spacing w:line="260" w:lineRule="exact"/>
              <w:jc w:val="center"/>
              <w:rPr>
                <w:rFonts w:ascii="Times New Roman" w:hAnsi="Times New Roman" w:cs="Times New Roman"/>
                <w:b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≥5</w:t>
            </w:r>
            <w:r w:rsidR="0049651D"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years</w:t>
            </w:r>
          </w:p>
        </w:tc>
        <w:tc>
          <w:tcPr>
            <w:tcW w:w="541" w:type="pct"/>
            <w:vAlign w:val="center"/>
          </w:tcPr>
          <w:p w14:paraId="31A45416" w14:textId="5A34D8D3" w:rsidR="00AE286E" w:rsidRPr="00F1446F" w:rsidRDefault="00AE286E" w:rsidP="00AE286E">
            <w:pPr>
              <w:spacing w:line="260" w:lineRule="exact"/>
              <w:jc w:val="center"/>
              <w:rPr>
                <w:rFonts w:ascii="Times New Roman" w:hAnsi="Times New Roman" w:cs="Times New Roman"/>
                <w:b/>
                <w:szCs w:val="24"/>
                <w:lang w:val="en-AU"/>
              </w:rPr>
            </w:pPr>
            <w:r w:rsidRPr="00F1446F"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  <w:t>＜</w:t>
            </w: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5</w:t>
            </w:r>
            <w:r w:rsidR="0049651D"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years</w:t>
            </w:r>
          </w:p>
        </w:tc>
        <w:tc>
          <w:tcPr>
            <w:tcW w:w="541" w:type="pct"/>
            <w:vAlign w:val="center"/>
          </w:tcPr>
          <w:p w14:paraId="083AADA8" w14:textId="1226EDCB" w:rsidR="00AE286E" w:rsidRPr="00F1446F" w:rsidRDefault="00AE286E" w:rsidP="00AE286E">
            <w:pPr>
              <w:spacing w:line="260" w:lineRule="exact"/>
              <w:jc w:val="center"/>
              <w:rPr>
                <w:rFonts w:ascii="Times New Roman" w:hAnsi="Times New Roman" w:cs="Times New Roman"/>
                <w:b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≥5</w:t>
            </w:r>
            <w:r w:rsidR="0049651D"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years</w:t>
            </w:r>
          </w:p>
        </w:tc>
      </w:tr>
      <w:tr w:rsidR="00F1446F" w:rsidRPr="00F1446F" w14:paraId="54B74625" w14:textId="77777777" w:rsidTr="00AE286E">
        <w:trPr>
          <w:trHeight w:val="397"/>
          <w:jc w:val="center"/>
        </w:trPr>
        <w:tc>
          <w:tcPr>
            <w:tcW w:w="438" w:type="pct"/>
          </w:tcPr>
          <w:p w14:paraId="72383E88" w14:textId="77777777" w:rsidR="00AE286E" w:rsidRPr="00F1446F" w:rsidRDefault="00AE286E" w:rsidP="00D465E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C1</w:t>
            </w:r>
          </w:p>
        </w:tc>
        <w:tc>
          <w:tcPr>
            <w:tcW w:w="2396" w:type="pct"/>
          </w:tcPr>
          <w:p w14:paraId="72C3EF19" w14:textId="685C3923" w:rsidR="00AE286E" w:rsidRPr="00F1446F" w:rsidRDefault="00AE286E" w:rsidP="00D465EF">
            <w:pPr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ntern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brand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mage</w:t>
            </w:r>
          </w:p>
        </w:tc>
        <w:tc>
          <w:tcPr>
            <w:tcW w:w="541" w:type="pct"/>
            <w:vAlign w:val="center"/>
          </w:tcPr>
          <w:p w14:paraId="61B8907C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83*</w:t>
            </w:r>
          </w:p>
        </w:tc>
        <w:tc>
          <w:tcPr>
            <w:tcW w:w="542" w:type="pct"/>
            <w:vAlign w:val="center"/>
          </w:tcPr>
          <w:p w14:paraId="008BCF60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704*</w:t>
            </w:r>
          </w:p>
        </w:tc>
        <w:tc>
          <w:tcPr>
            <w:tcW w:w="541" w:type="pct"/>
            <w:vAlign w:val="center"/>
          </w:tcPr>
          <w:p w14:paraId="0E9F3FB0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792*</w:t>
            </w:r>
          </w:p>
        </w:tc>
        <w:tc>
          <w:tcPr>
            <w:tcW w:w="541" w:type="pct"/>
            <w:vAlign w:val="center"/>
          </w:tcPr>
          <w:p w14:paraId="0E5B040E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4</w:t>
            </w:r>
          </w:p>
        </w:tc>
      </w:tr>
      <w:tr w:rsidR="00F1446F" w:rsidRPr="00F1446F" w14:paraId="6E27DD71" w14:textId="77777777" w:rsidTr="00AE286E">
        <w:trPr>
          <w:trHeight w:val="397"/>
          <w:jc w:val="center"/>
        </w:trPr>
        <w:tc>
          <w:tcPr>
            <w:tcW w:w="438" w:type="pct"/>
          </w:tcPr>
          <w:p w14:paraId="160ACC5A" w14:textId="77777777" w:rsidR="00AE286E" w:rsidRPr="00F1446F" w:rsidRDefault="00AE286E" w:rsidP="00D465E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C2</w:t>
            </w:r>
          </w:p>
        </w:tc>
        <w:tc>
          <w:tcPr>
            <w:tcW w:w="2396" w:type="pct"/>
          </w:tcPr>
          <w:p w14:paraId="374E5ED4" w14:textId="5AB3A62E" w:rsidR="00AE286E" w:rsidRPr="00F1446F" w:rsidRDefault="00AE286E" w:rsidP="00D465EF">
            <w:pPr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ntern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mmunication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program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541" w:type="pct"/>
            <w:vAlign w:val="center"/>
          </w:tcPr>
          <w:p w14:paraId="5498C574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6</w:t>
            </w:r>
          </w:p>
        </w:tc>
        <w:tc>
          <w:tcPr>
            <w:tcW w:w="542" w:type="pct"/>
            <w:vAlign w:val="center"/>
          </w:tcPr>
          <w:p w14:paraId="03DBD633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0</w:t>
            </w:r>
          </w:p>
        </w:tc>
        <w:tc>
          <w:tcPr>
            <w:tcW w:w="541" w:type="pct"/>
            <w:vAlign w:val="center"/>
          </w:tcPr>
          <w:p w14:paraId="23B51AF3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85*</w:t>
            </w:r>
          </w:p>
        </w:tc>
        <w:tc>
          <w:tcPr>
            <w:tcW w:w="541" w:type="pct"/>
            <w:vAlign w:val="center"/>
          </w:tcPr>
          <w:p w14:paraId="75D7AD7F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31</w:t>
            </w:r>
          </w:p>
        </w:tc>
      </w:tr>
      <w:tr w:rsidR="00F1446F" w:rsidRPr="00F1446F" w14:paraId="508B659A" w14:textId="77777777" w:rsidTr="00AE286E">
        <w:trPr>
          <w:trHeight w:val="397"/>
          <w:jc w:val="center"/>
        </w:trPr>
        <w:tc>
          <w:tcPr>
            <w:tcW w:w="438" w:type="pct"/>
          </w:tcPr>
          <w:p w14:paraId="0A671F15" w14:textId="77777777" w:rsidR="00AE286E" w:rsidRPr="00F1446F" w:rsidRDefault="00AE286E" w:rsidP="00D465E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C3</w:t>
            </w:r>
          </w:p>
        </w:tc>
        <w:tc>
          <w:tcPr>
            <w:tcW w:w="2396" w:type="pct"/>
          </w:tcPr>
          <w:p w14:paraId="312012D1" w14:textId="12C9C723" w:rsidR="00AE286E" w:rsidRPr="00F1446F" w:rsidRDefault="00AE286E" w:rsidP="00D465EF">
            <w:pPr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mmunication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materials</w:t>
            </w:r>
          </w:p>
        </w:tc>
        <w:tc>
          <w:tcPr>
            <w:tcW w:w="541" w:type="pct"/>
            <w:vAlign w:val="center"/>
          </w:tcPr>
          <w:p w14:paraId="367E9985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06</w:t>
            </w:r>
          </w:p>
        </w:tc>
        <w:tc>
          <w:tcPr>
            <w:tcW w:w="542" w:type="pct"/>
            <w:vAlign w:val="center"/>
          </w:tcPr>
          <w:p w14:paraId="31D442A2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0</w:t>
            </w:r>
          </w:p>
        </w:tc>
        <w:tc>
          <w:tcPr>
            <w:tcW w:w="541" w:type="pct"/>
            <w:vAlign w:val="center"/>
          </w:tcPr>
          <w:p w14:paraId="370D06FC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55</w:t>
            </w:r>
          </w:p>
        </w:tc>
        <w:tc>
          <w:tcPr>
            <w:tcW w:w="541" w:type="pct"/>
            <w:vAlign w:val="center"/>
          </w:tcPr>
          <w:p w14:paraId="09D1CBFD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4</w:t>
            </w:r>
          </w:p>
        </w:tc>
      </w:tr>
      <w:tr w:rsidR="00F1446F" w:rsidRPr="00F1446F" w14:paraId="13E96412" w14:textId="77777777" w:rsidTr="00AE286E">
        <w:trPr>
          <w:trHeight w:val="397"/>
          <w:jc w:val="center"/>
        </w:trPr>
        <w:tc>
          <w:tcPr>
            <w:tcW w:w="438" w:type="pct"/>
          </w:tcPr>
          <w:p w14:paraId="0EC5A3BC" w14:textId="77777777" w:rsidR="00AE286E" w:rsidRPr="00F1446F" w:rsidRDefault="00AE286E" w:rsidP="00D465E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C4</w:t>
            </w:r>
          </w:p>
        </w:tc>
        <w:tc>
          <w:tcPr>
            <w:tcW w:w="2396" w:type="pct"/>
          </w:tcPr>
          <w:p w14:paraId="4F270E28" w14:textId="4EFC6E85" w:rsidR="00AE286E" w:rsidRPr="00F1446F" w:rsidRDefault="00AE286E" w:rsidP="00D465EF">
            <w:pPr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Understand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organi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s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ation</w:t>
            </w:r>
          </w:p>
        </w:tc>
        <w:tc>
          <w:tcPr>
            <w:tcW w:w="541" w:type="pct"/>
            <w:vAlign w:val="center"/>
          </w:tcPr>
          <w:p w14:paraId="2856EA7A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3*</w:t>
            </w:r>
          </w:p>
        </w:tc>
        <w:tc>
          <w:tcPr>
            <w:tcW w:w="542" w:type="pct"/>
            <w:vAlign w:val="center"/>
          </w:tcPr>
          <w:p w14:paraId="296E0AE9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94</w:t>
            </w:r>
          </w:p>
        </w:tc>
        <w:tc>
          <w:tcPr>
            <w:tcW w:w="541" w:type="pct"/>
            <w:vAlign w:val="center"/>
          </w:tcPr>
          <w:p w14:paraId="7DA55625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99*</w:t>
            </w:r>
          </w:p>
        </w:tc>
        <w:tc>
          <w:tcPr>
            <w:tcW w:w="541" w:type="pct"/>
            <w:vAlign w:val="center"/>
          </w:tcPr>
          <w:p w14:paraId="4AE6D0E9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65*</w:t>
            </w:r>
          </w:p>
        </w:tc>
      </w:tr>
      <w:tr w:rsidR="00F1446F" w:rsidRPr="00F1446F" w14:paraId="1A83B6F4" w14:textId="77777777" w:rsidTr="00AE286E">
        <w:trPr>
          <w:trHeight w:val="397"/>
          <w:jc w:val="center"/>
        </w:trPr>
        <w:tc>
          <w:tcPr>
            <w:tcW w:w="438" w:type="pct"/>
          </w:tcPr>
          <w:p w14:paraId="7BB0CFD1" w14:textId="77777777" w:rsidR="00AE286E" w:rsidRPr="00F1446F" w:rsidRDefault="00AE286E" w:rsidP="00D465E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C5</w:t>
            </w:r>
          </w:p>
        </w:tc>
        <w:tc>
          <w:tcPr>
            <w:tcW w:w="2396" w:type="pct"/>
          </w:tcPr>
          <w:p w14:paraId="4921777E" w14:textId="47CBCDED" w:rsidR="00AE286E" w:rsidRPr="00F1446F" w:rsidRDefault="00AE286E" w:rsidP="00D465EF">
            <w:pPr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Appropriat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mmunications</w:t>
            </w:r>
          </w:p>
        </w:tc>
        <w:tc>
          <w:tcPr>
            <w:tcW w:w="541" w:type="pct"/>
            <w:vAlign w:val="center"/>
          </w:tcPr>
          <w:p w14:paraId="23F1EC46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05</w:t>
            </w:r>
          </w:p>
        </w:tc>
        <w:tc>
          <w:tcPr>
            <w:tcW w:w="542" w:type="pct"/>
            <w:vAlign w:val="center"/>
          </w:tcPr>
          <w:p w14:paraId="1302088F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9</w:t>
            </w:r>
          </w:p>
        </w:tc>
        <w:tc>
          <w:tcPr>
            <w:tcW w:w="541" w:type="pct"/>
            <w:vAlign w:val="center"/>
          </w:tcPr>
          <w:p w14:paraId="500F023B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85</w:t>
            </w:r>
          </w:p>
        </w:tc>
        <w:tc>
          <w:tcPr>
            <w:tcW w:w="541" w:type="pct"/>
            <w:vAlign w:val="center"/>
          </w:tcPr>
          <w:p w14:paraId="6AD578AF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9</w:t>
            </w:r>
          </w:p>
        </w:tc>
      </w:tr>
      <w:tr w:rsidR="00F1446F" w:rsidRPr="00F1446F" w14:paraId="7A25B969" w14:textId="77777777" w:rsidTr="00AE286E">
        <w:trPr>
          <w:trHeight w:val="397"/>
          <w:jc w:val="center"/>
        </w:trPr>
        <w:tc>
          <w:tcPr>
            <w:tcW w:w="438" w:type="pct"/>
          </w:tcPr>
          <w:p w14:paraId="4A0E7F57" w14:textId="77777777" w:rsidR="00AE286E" w:rsidRPr="00F1446F" w:rsidRDefault="00AE286E" w:rsidP="00D465E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C6</w:t>
            </w:r>
          </w:p>
        </w:tc>
        <w:tc>
          <w:tcPr>
            <w:tcW w:w="2396" w:type="pct"/>
          </w:tcPr>
          <w:p w14:paraId="2937F823" w14:textId="507A1A1F" w:rsidR="00AE286E" w:rsidRPr="00F1446F" w:rsidRDefault="00AE286E" w:rsidP="00D465EF">
            <w:pPr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Busines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id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mmunication</w:t>
            </w:r>
          </w:p>
        </w:tc>
        <w:tc>
          <w:tcPr>
            <w:tcW w:w="541" w:type="pct"/>
            <w:vAlign w:val="center"/>
          </w:tcPr>
          <w:p w14:paraId="63370DC9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7</w:t>
            </w:r>
          </w:p>
        </w:tc>
        <w:tc>
          <w:tcPr>
            <w:tcW w:w="542" w:type="pct"/>
            <w:vAlign w:val="center"/>
          </w:tcPr>
          <w:p w14:paraId="5218C544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4</w:t>
            </w:r>
          </w:p>
        </w:tc>
        <w:tc>
          <w:tcPr>
            <w:tcW w:w="541" w:type="pct"/>
            <w:vAlign w:val="center"/>
          </w:tcPr>
          <w:p w14:paraId="1B54951A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3</w:t>
            </w:r>
          </w:p>
        </w:tc>
        <w:tc>
          <w:tcPr>
            <w:tcW w:w="541" w:type="pct"/>
            <w:vAlign w:val="center"/>
          </w:tcPr>
          <w:p w14:paraId="16E8C04B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03</w:t>
            </w:r>
          </w:p>
        </w:tc>
      </w:tr>
      <w:tr w:rsidR="00F1446F" w:rsidRPr="00F1446F" w14:paraId="06D6AEC6" w14:textId="77777777" w:rsidTr="00AE286E">
        <w:trPr>
          <w:trHeight w:val="397"/>
          <w:jc w:val="center"/>
        </w:trPr>
        <w:tc>
          <w:tcPr>
            <w:tcW w:w="438" w:type="pct"/>
          </w:tcPr>
          <w:p w14:paraId="1446EBE1" w14:textId="77777777" w:rsidR="00AE286E" w:rsidRPr="00F1446F" w:rsidRDefault="00AE286E" w:rsidP="00D465E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T1</w:t>
            </w:r>
          </w:p>
        </w:tc>
        <w:tc>
          <w:tcPr>
            <w:tcW w:w="2396" w:type="pct"/>
          </w:tcPr>
          <w:p w14:paraId="7FD3DE97" w14:textId="562E2BCB" w:rsidR="00AE286E" w:rsidRPr="00F1446F" w:rsidRDefault="00AE286E" w:rsidP="00D465EF">
            <w:pPr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ffort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on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raining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541" w:type="pct"/>
            <w:vAlign w:val="center"/>
          </w:tcPr>
          <w:p w14:paraId="7E0F4E79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5*</w:t>
            </w:r>
          </w:p>
        </w:tc>
        <w:tc>
          <w:tcPr>
            <w:tcW w:w="542" w:type="pct"/>
            <w:vAlign w:val="center"/>
          </w:tcPr>
          <w:p w14:paraId="2C426F78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0</w:t>
            </w:r>
          </w:p>
        </w:tc>
        <w:tc>
          <w:tcPr>
            <w:tcW w:w="541" w:type="pct"/>
            <w:vAlign w:val="center"/>
          </w:tcPr>
          <w:p w14:paraId="0BBB1DA6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701*</w:t>
            </w:r>
          </w:p>
        </w:tc>
        <w:tc>
          <w:tcPr>
            <w:tcW w:w="541" w:type="pct"/>
            <w:vAlign w:val="center"/>
          </w:tcPr>
          <w:p w14:paraId="246D0E9F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66*</w:t>
            </w:r>
          </w:p>
        </w:tc>
      </w:tr>
      <w:tr w:rsidR="00F1446F" w:rsidRPr="00F1446F" w14:paraId="2DD21DFD" w14:textId="77777777" w:rsidTr="00AE286E">
        <w:trPr>
          <w:trHeight w:val="397"/>
          <w:jc w:val="center"/>
        </w:trPr>
        <w:tc>
          <w:tcPr>
            <w:tcW w:w="438" w:type="pct"/>
          </w:tcPr>
          <w:p w14:paraId="74FBA091" w14:textId="77777777" w:rsidR="00AE286E" w:rsidRPr="00F1446F" w:rsidRDefault="00AE286E" w:rsidP="00D465E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T2</w:t>
            </w:r>
          </w:p>
        </w:tc>
        <w:tc>
          <w:tcPr>
            <w:tcW w:w="2396" w:type="pct"/>
          </w:tcPr>
          <w:p w14:paraId="744BD52E" w14:textId="3D17C925" w:rsidR="00AE286E" w:rsidRPr="00F1446F" w:rsidRDefault="00AE286E" w:rsidP="00D465EF">
            <w:pPr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Orientation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program</w:t>
            </w:r>
          </w:p>
        </w:tc>
        <w:tc>
          <w:tcPr>
            <w:tcW w:w="541" w:type="pct"/>
            <w:vAlign w:val="center"/>
          </w:tcPr>
          <w:p w14:paraId="1C3E4551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86</w:t>
            </w:r>
          </w:p>
        </w:tc>
        <w:tc>
          <w:tcPr>
            <w:tcW w:w="542" w:type="pct"/>
            <w:vAlign w:val="center"/>
          </w:tcPr>
          <w:p w14:paraId="1BF5F4CB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65</w:t>
            </w:r>
          </w:p>
        </w:tc>
        <w:tc>
          <w:tcPr>
            <w:tcW w:w="541" w:type="pct"/>
            <w:vAlign w:val="center"/>
          </w:tcPr>
          <w:p w14:paraId="45BCC459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746*</w:t>
            </w:r>
          </w:p>
        </w:tc>
        <w:tc>
          <w:tcPr>
            <w:tcW w:w="541" w:type="pct"/>
            <w:vAlign w:val="center"/>
          </w:tcPr>
          <w:p w14:paraId="75C55170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01</w:t>
            </w:r>
          </w:p>
        </w:tc>
      </w:tr>
      <w:tr w:rsidR="00F1446F" w:rsidRPr="00F1446F" w14:paraId="5215FD28" w14:textId="77777777" w:rsidTr="00AE286E">
        <w:trPr>
          <w:trHeight w:val="397"/>
          <w:jc w:val="center"/>
        </w:trPr>
        <w:tc>
          <w:tcPr>
            <w:tcW w:w="438" w:type="pct"/>
          </w:tcPr>
          <w:p w14:paraId="70D546C1" w14:textId="77777777" w:rsidR="00AE286E" w:rsidRPr="00F1446F" w:rsidRDefault="00AE286E" w:rsidP="00D465E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T3</w:t>
            </w:r>
          </w:p>
        </w:tc>
        <w:tc>
          <w:tcPr>
            <w:tcW w:w="2396" w:type="pct"/>
          </w:tcPr>
          <w:p w14:paraId="41083DC5" w14:textId="49064138" w:rsidR="00AE286E" w:rsidRPr="00F1446F" w:rsidRDefault="00AE286E" w:rsidP="00D465EF">
            <w:pPr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Do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job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ell</w:t>
            </w:r>
          </w:p>
        </w:tc>
        <w:tc>
          <w:tcPr>
            <w:tcW w:w="541" w:type="pct"/>
            <w:vAlign w:val="center"/>
          </w:tcPr>
          <w:p w14:paraId="74367885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5*</w:t>
            </w:r>
          </w:p>
        </w:tc>
        <w:tc>
          <w:tcPr>
            <w:tcW w:w="542" w:type="pct"/>
            <w:vAlign w:val="center"/>
          </w:tcPr>
          <w:p w14:paraId="68BA6ADE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55</w:t>
            </w:r>
          </w:p>
        </w:tc>
        <w:tc>
          <w:tcPr>
            <w:tcW w:w="541" w:type="pct"/>
            <w:vAlign w:val="center"/>
          </w:tcPr>
          <w:p w14:paraId="52A2BDDC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40</w:t>
            </w:r>
          </w:p>
        </w:tc>
        <w:tc>
          <w:tcPr>
            <w:tcW w:w="541" w:type="pct"/>
            <w:vAlign w:val="center"/>
          </w:tcPr>
          <w:p w14:paraId="485A7A63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88</w:t>
            </w:r>
          </w:p>
        </w:tc>
      </w:tr>
      <w:tr w:rsidR="00F1446F" w:rsidRPr="00F1446F" w14:paraId="05C76DF7" w14:textId="77777777" w:rsidTr="00AE286E">
        <w:trPr>
          <w:trHeight w:val="397"/>
          <w:jc w:val="center"/>
        </w:trPr>
        <w:tc>
          <w:tcPr>
            <w:tcW w:w="438" w:type="pct"/>
          </w:tcPr>
          <w:p w14:paraId="309DD587" w14:textId="77777777" w:rsidR="00AE286E" w:rsidRPr="00F1446F" w:rsidRDefault="00AE286E" w:rsidP="00D465E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T4</w:t>
            </w:r>
          </w:p>
        </w:tc>
        <w:tc>
          <w:tcPr>
            <w:tcW w:w="2396" w:type="pct"/>
          </w:tcPr>
          <w:p w14:paraId="32156865" w14:textId="5A172E8A" w:rsidR="00AE286E" w:rsidRPr="00F1446F" w:rsidRDefault="00AE286E" w:rsidP="00D465EF">
            <w:pPr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eason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fo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orking</w:t>
            </w:r>
          </w:p>
        </w:tc>
        <w:tc>
          <w:tcPr>
            <w:tcW w:w="541" w:type="pct"/>
            <w:vAlign w:val="center"/>
          </w:tcPr>
          <w:p w14:paraId="7A52C80C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6*</w:t>
            </w:r>
          </w:p>
        </w:tc>
        <w:tc>
          <w:tcPr>
            <w:tcW w:w="542" w:type="pct"/>
            <w:vAlign w:val="center"/>
          </w:tcPr>
          <w:p w14:paraId="54D18100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88</w:t>
            </w:r>
          </w:p>
        </w:tc>
        <w:tc>
          <w:tcPr>
            <w:tcW w:w="541" w:type="pct"/>
            <w:vAlign w:val="center"/>
          </w:tcPr>
          <w:p w14:paraId="044EB498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1</w:t>
            </w:r>
          </w:p>
        </w:tc>
        <w:tc>
          <w:tcPr>
            <w:tcW w:w="541" w:type="pct"/>
            <w:vAlign w:val="center"/>
          </w:tcPr>
          <w:p w14:paraId="5A72EBA8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99*</w:t>
            </w:r>
          </w:p>
        </w:tc>
      </w:tr>
      <w:tr w:rsidR="00F1446F" w:rsidRPr="00F1446F" w14:paraId="2CDE0D23" w14:textId="77777777" w:rsidTr="00AE286E">
        <w:trPr>
          <w:trHeight w:val="397"/>
          <w:jc w:val="center"/>
        </w:trPr>
        <w:tc>
          <w:tcPr>
            <w:tcW w:w="438" w:type="pct"/>
          </w:tcPr>
          <w:p w14:paraId="4ED25FB7" w14:textId="77777777" w:rsidR="00AE286E" w:rsidRPr="00F1446F" w:rsidRDefault="00AE286E" w:rsidP="00D465E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T5</w:t>
            </w:r>
          </w:p>
        </w:tc>
        <w:tc>
          <w:tcPr>
            <w:tcW w:w="2396" w:type="pct"/>
          </w:tcPr>
          <w:p w14:paraId="77AED827" w14:textId="4EFF2433" w:rsidR="00AE286E" w:rsidRPr="00F1446F" w:rsidRDefault="00AE286E" w:rsidP="00D465EF">
            <w:pPr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kil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and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knowledg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development</w:t>
            </w:r>
          </w:p>
        </w:tc>
        <w:tc>
          <w:tcPr>
            <w:tcW w:w="541" w:type="pct"/>
            <w:vAlign w:val="center"/>
          </w:tcPr>
          <w:p w14:paraId="09A746DC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9</w:t>
            </w:r>
          </w:p>
        </w:tc>
        <w:tc>
          <w:tcPr>
            <w:tcW w:w="542" w:type="pct"/>
            <w:vAlign w:val="center"/>
          </w:tcPr>
          <w:p w14:paraId="71560E9B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7</w:t>
            </w:r>
          </w:p>
        </w:tc>
        <w:tc>
          <w:tcPr>
            <w:tcW w:w="541" w:type="pct"/>
            <w:vAlign w:val="center"/>
          </w:tcPr>
          <w:p w14:paraId="0D7B425A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37</w:t>
            </w:r>
          </w:p>
        </w:tc>
        <w:tc>
          <w:tcPr>
            <w:tcW w:w="541" w:type="pct"/>
            <w:vAlign w:val="center"/>
          </w:tcPr>
          <w:p w14:paraId="4CAD3BDB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91</w:t>
            </w:r>
          </w:p>
        </w:tc>
      </w:tr>
      <w:tr w:rsidR="00F1446F" w:rsidRPr="00F1446F" w14:paraId="2709FC7B" w14:textId="77777777" w:rsidTr="00AE286E">
        <w:trPr>
          <w:trHeight w:val="397"/>
          <w:jc w:val="center"/>
        </w:trPr>
        <w:tc>
          <w:tcPr>
            <w:tcW w:w="438" w:type="pct"/>
          </w:tcPr>
          <w:p w14:paraId="5DAAC39E" w14:textId="77777777" w:rsidR="00AE286E" w:rsidRPr="00F1446F" w:rsidRDefault="00AE286E" w:rsidP="00D465E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T6</w:t>
            </w:r>
          </w:p>
        </w:tc>
        <w:tc>
          <w:tcPr>
            <w:tcW w:w="2396" w:type="pct"/>
          </w:tcPr>
          <w:p w14:paraId="7B1F5E4F" w14:textId="49141ADD" w:rsidR="00AE286E" w:rsidRPr="00F1446F" w:rsidRDefault="00AE286E" w:rsidP="00D465EF">
            <w:pPr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uppor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kill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541" w:type="pct"/>
            <w:vAlign w:val="center"/>
          </w:tcPr>
          <w:p w14:paraId="7D71FBB3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02</w:t>
            </w:r>
          </w:p>
        </w:tc>
        <w:tc>
          <w:tcPr>
            <w:tcW w:w="542" w:type="pct"/>
            <w:vAlign w:val="center"/>
          </w:tcPr>
          <w:p w14:paraId="18D1FDBD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47*</w:t>
            </w:r>
          </w:p>
        </w:tc>
        <w:tc>
          <w:tcPr>
            <w:tcW w:w="541" w:type="pct"/>
            <w:vAlign w:val="center"/>
          </w:tcPr>
          <w:p w14:paraId="4AFFEAF1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62</w:t>
            </w:r>
          </w:p>
        </w:tc>
        <w:tc>
          <w:tcPr>
            <w:tcW w:w="541" w:type="pct"/>
            <w:vAlign w:val="center"/>
          </w:tcPr>
          <w:p w14:paraId="56E4EAA1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01</w:t>
            </w:r>
          </w:p>
        </w:tc>
      </w:tr>
      <w:tr w:rsidR="00F1446F" w:rsidRPr="00F1446F" w14:paraId="56BF2624" w14:textId="77777777" w:rsidTr="00AE286E">
        <w:trPr>
          <w:trHeight w:val="397"/>
          <w:jc w:val="center"/>
        </w:trPr>
        <w:tc>
          <w:tcPr>
            <w:tcW w:w="438" w:type="pct"/>
          </w:tcPr>
          <w:p w14:paraId="4527B3EE" w14:textId="77777777" w:rsidR="00AE286E" w:rsidRPr="00F1446F" w:rsidRDefault="00AE286E" w:rsidP="00D465E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MR1</w:t>
            </w:r>
          </w:p>
        </w:tc>
        <w:tc>
          <w:tcPr>
            <w:tcW w:w="2396" w:type="pct"/>
          </w:tcPr>
          <w:p w14:paraId="1F2E829C" w14:textId="6DA74FF5" w:rsidR="00AE286E" w:rsidRPr="00F1446F" w:rsidRDefault="00AE286E" w:rsidP="00D465EF">
            <w:pPr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Gathe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mploye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feedback.</w:t>
            </w:r>
          </w:p>
        </w:tc>
        <w:tc>
          <w:tcPr>
            <w:tcW w:w="541" w:type="pct"/>
            <w:vAlign w:val="center"/>
          </w:tcPr>
          <w:p w14:paraId="565569A5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5</w:t>
            </w:r>
          </w:p>
        </w:tc>
        <w:tc>
          <w:tcPr>
            <w:tcW w:w="542" w:type="pct"/>
            <w:vAlign w:val="center"/>
          </w:tcPr>
          <w:p w14:paraId="25C2CA04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48*</w:t>
            </w:r>
          </w:p>
        </w:tc>
        <w:tc>
          <w:tcPr>
            <w:tcW w:w="541" w:type="pct"/>
            <w:vAlign w:val="center"/>
          </w:tcPr>
          <w:p w14:paraId="3CCCC495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5</w:t>
            </w:r>
          </w:p>
        </w:tc>
        <w:tc>
          <w:tcPr>
            <w:tcW w:w="541" w:type="pct"/>
            <w:vAlign w:val="center"/>
          </w:tcPr>
          <w:p w14:paraId="169E6CC3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13</w:t>
            </w:r>
          </w:p>
        </w:tc>
      </w:tr>
      <w:tr w:rsidR="00F1446F" w:rsidRPr="00F1446F" w14:paraId="15C8E449" w14:textId="77777777" w:rsidTr="00AE286E">
        <w:trPr>
          <w:trHeight w:val="397"/>
          <w:jc w:val="center"/>
        </w:trPr>
        <w:tc>
          <w:tcPr>
            <w:tcW w:w="438" w:type="pct"/>
          </w:tcPr>
          <w:p w14:paraId="7E2720D8" w14:textId="77777777" w:rsidR="00AE286E" w:rsidRPr="00F1446F" w:rsidRDefault="00AE286E" w:rsidP="00D465E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MR2</w:t>
            </w:r>
          </w:p>
        </w:tc>
        <w:tc>
          <w:tcPr>
            <w:tcW w:w="2396" w:type="pct"/>
          </w:tcPr>
          <w:p w14:paraId="3E2402A5" w14:textId="0E3974BB" w:rsidR="00AE286E" w:rsidRPr="00F1446F" w:rsidRDefault="00AE286E" w:rsidP="00D465EF">
            <w:pPr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eek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mploye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uggestions.</w:t>
            </w:r>
          </w:p>
        </w:tc>
        <w:tc>
          <w:tcPr>
            <w:tcW w:w="541" w:type="pct"/>
            <w:vAlign w:val="center"/>
          </w:tcPr>
          <w:p w14:paraId="0686374E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82</w:t>
            </w:r>
          </w:p>
        </w:tc>
        <w:tc>
          <w:tcPr>
            <w:tcW w:w="542" w:type="pct"/>
            <w:vAlign w:val="center"/>
          </w:tcPr>
          <w:p w14:paraId="66046A20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0</w:t>
            </w:r>
          </w:p>
        </w:tc>
        <w:tc>
          <w:tcPr>
            <w:tcW w:w="541" w:type="pct"/>
            <w:vAlign w:val="center"/>
          </w:tcPr>
          <w:p w14:paraId="52682FB5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65</w:t>
            </w:r>
          </w:p>
        </w:tc>
        <w:tc>
          <w:tcPr>
            <w:tcW w:w="541" w:type="pct"/>
            <w:vAlign w:val="center"/>
          </w:tcPr>
          <w:p w14:paraId="01FB03AE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5</w:t>
            </w:r>
          </w:p>
        </w:tc>
      </w:tr>
      <w:tr w:rsidR="00F1446F" w:rsidRPr="00F1446F" w14:paraId="4B25AA8E" w14:textId="77777777" w:rsidTr="00AE286E">
        <w:trPr>
          <w:trHeight w:val="397"/>
          <w:jc w:val="center"/>
        </w:trPr>
        <w:tc>
          <w:tcPr>
            <w:tcW w:w="438" w:type="pct"/>
          </w:tcPr>
          <w:p w14:paraId="56EA6F3B" w14:textId="77777777" w:rsidR="00AE286E" w:rsidRPr="00F1446F" w:rsidRDefault="00AE286E" w:rsidP="00D465E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MR3</w:t>
            </w:r>
          </w:p>
        </w:tc>
        <w:tc>
          <w:tcPr>
            <w:tcW w:w="2396" w:type="pct"/>
          </w:tcPr>
          <w:p w14:paraId="7ABA0970" w14:textId="41C91785" w:rsidR="00AE286E" w:rsidRPr="00F1446F" w:rsidRDefault="00AE286E" w:rsidP="00D465EF">
            <w:pPr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llec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mploye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mplaints.</w:t>
            </w:r>
          </w:p>
        </w:tc>
        <w:tc>
          <w:tcPr>
            <w:tcW w:w="541" w:type="pct"/>
            <w:vAlign w:val="center"/>
          </w:tcPr>
          <w:p w14:paraId="4E091A2D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7</w:t>
            </w:r>
          </w:p>
        </w:tc>
        <w:tc>
          <w:tcPr>
            <w:tcW w:w="542" w:type="pct"/>
            <w:vAlign w:val="center"/>
          </w:tcPr>
          <w:p w14:paraId="4E3E205D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39</w:t>
            </w:r>
          </w:p>
        </w:tc>
        <w:tc>
          <w:tcPr>
            <w:tcW w:w="541" w:type="pct"/>
            <w:vAlign w:val="center"/>
          </w:tcPr>
          <w:p w14:paraId="406C7ED4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32</w:t>
            </w:r>
          </w:p>
        </w:tc>
        <w:tc>
          <w:tcPr>
            <w:tcW w:w="541" w:type="pct"/>
            <w:vAlign w:val="center"/>
          </w:tcPr>
          <w:p w14:paraId="1D4A6C33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39</w:t>
            </w:r>
          </w:p>
        </w:tc>
      </w:tr>
      <w:tr w:rsidR="00F1446F" w:rsidRPr="00F1446F" w14:paraId="14E480F4" w14:textId="77777777" w:rsidTr="00AE286E">
        <w:trPr>
          <w:trHeight w:val="397"/>
          <w:jc w:val="center"/>
        </w:trPr>
        <w:tc>
          <w:tcPr>
            <w:tcW w:w="438" w:type="pct"/>
          </w:tcPr>
          <w:p w14:paraId="7F0CF51B" w14:textId="77777777" w:rsidR="00AE286E" w:rsidRPr="00F1446F" w:rsidRDefault="00AE286E" w:rsidP="00D465E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MR4</w:t>
            </w:r>
          </w:p>
        </w:tc>
        <w:tc>
          <w:tcPr>
            <w:tcW w:w="2396" w:type="pct"/>
          </w:tcPr>
          <w:p w14:paraId="2F23FFC0" w14:textId="14C2887D" w:rsidR="00AE286E" w:rsidRPr="00F1446F" w:rsidRDefault="00AE286E" w:rsidP="00D465EF">
            <w:pPr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ntern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marke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esearch</w:t>
            </w:r>
          </w:p>
        </w:tc>
        <w:tc>
          <w:tcPr>
            <w:tcW w:w="541" w:type="pct"/>
            <w:vAlign w:val="center"/>
          </w:tcPr>
          <w:p w14:paraId="131734CE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63</w:t>
            </w:r>
          </w:p>
        </w:tc>
        <w:tc>
          <w:tcPr>
            <w:tcW w:w="542" w:type="pct"/>
            <w:vAlign w:val="center"/>
          </w:tcPr>
          <w:p w14:paraId="7C518452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10</w:t>
            </w:r>
          </w:p>
        </w:tc>
        <w:tc>
          <w:tcPr>
            <w:tcW w:w="541" w:type="pct"/>
            <w:vAlign w:val="center"/>
          </w:tcPr>
          <w:p w14:paraId="5E4E348D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41</w:t>
            </w:r>
          </w:p>
        </w:tc>
        <w:tc>
          <w:tcPr>
            <w:tcW w:w="541" w:type="pct"/>
            <w:vAlign w:val="center"/>
          </w:tcPr>
          <w:p w14:paraId="7942DB50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6</w:t>
            </w:r>
          </w:p>
        </w:tc>
      </w:tr>
      <w:tr w:rsidR="00F1446F" w:rsidRPr="00F1446F" w14:paraId="57B9ABBE" w14:textId="77777777" w:rsidTr="00AE286E">
        <w:trPr>
          <w:trHeight w:val="397"/>
          <w:jc w:val="center"/>
        </w:trPr>
        <w:tc>
          <w:tcPr>
            <w:tcW w:w="438" w:type="pct"/>
          </w:tcPr>
          <w:p w14:paraId="1D33D1E8" w14:textId="77777777" w:rsidR="00AE286E" w:rsidRPr="00F1446F" w:rsidRDefault="00AE286E" w:rsidP="00D465E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MR5</w:t>
            </w:r>
          </w:p>
        </w:tc>
        <w:tc>
          <w:tcPr>
            <w:tcW w:w="2396" w:type="pct"/>
          </w:tcPr>
          <w:p w14:paraId="68086CC6" w14:textId="1EE5DBFE" w:rsidR="00AE286E" w:rsidRPr="00F1446F" w:rsidRDefault="00AE286E" w:rsidP="00D465EF">
            <w:pPr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dentify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mployee’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ssues</w:t>
            </w:r>
          </w:p>
        </w:tc>
        <w:tc>
          <w:tcPr>
            <w:tcW w:w="541" w:type="pct"/>
            <w:vAlign w:val="center"/>
          </w:tcPr>
          <w:p w14:paraId="2641CA50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00</w:t>
            </w:r>
          </w:p>
        </w:tc>
        <w:tc>
          <w:tcPr>
            <w:tcW w:w="542" w:type="pct"/>
            <w:vAlign w:val="center"/>
          </w:tcPr>
          <w:p w14:paraId="44FB257F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81</w:t>
            </w:r>
          </w:p>
        </w:tc>
        <w:tc>
          <w:tcPr>
            <w:tcW w:w="541" w:type="pct"/>
            <w:vAlign w:val="center"/>
          </w:tcPr>
          <w:p w14:paraId="71DA4915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61</w:t>
            </w:r>
          </w:p>
        </w:tc>
        <w:tc>
          <w:tcPr>
            <w:tcW w:w="541" w:type="pct"/>
            <w:vAlign w:val="center"/>
          </w:tcPr>
          <w:p w14:paraId="5E32A390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64*</w:t>
            </w:r>
          </w:p>
        </w:tc>
      </w:tr>
      <w:tr w:rsidR="00F1446F" w:rsidRPr="00F1446F" w14:paraId="760533E9" w14:textId="77777777" w:rsidTr="00AE286E">
        <w:trPr>
          <w:trHeight w:val="397"/>
          <w:jc w:val="center"/>
        </w:trPr>
        <w:tc>
          <w:tcPr>
            <w:tcW w:w="438" w:type="pct"/>
          </w:tcPr>
          <w:p w14:paraId="08FE8F76" w14:textId="77777777" w:rsidR="00AE286E" w:rsidRPr="00F1446F" w:rsidRDefault="00AE286E" w:rsidP="00D465EF">
            <w:pPr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MR6</w:t>
            </w:r>
          </w:p>
        </w:tc>
        <w:tc>
          <w:tcPr>
            <w:tcW w:w="2396" w:type="pct"/>
          </w:tcPr>
          <w:p w14:paraId="28D269E0" w14:textId="5F7DC3E1" w:rsidR="00AE286E" w:rsidRPr="00F1446F" w:rsidRDefault="00AE286E" w:rsidP="00D465EF">
            <w:pPr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egula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urveys</w:t>
            </w:r>
          </w:p>
        </w:tc>
        <w:tc>
          <w:tcPr>
            <w:tcW w:w="541" w:type="pct"/>
            <w:vAlign w:val="center"/>
          </w:tcPr>
          <w:p w14:paraId="2B347F35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81</w:t>
            </w:r>
          </w:p>
        </w:tc>
        <w:tc>
          <w:tcPr>
            <w:tcW w:w="542" w:type="pct"/>
            <w:vAlign w:val="center"/>
          </w:tcPr>
          <w:p w14:paraId="1800DD03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40</w:t>
            </w:r>
          </w:p>
        </w:tc>
        <w:tc>
          <w:tcPr>
            <w:tcW w:w="541" w:type="pct"/>
            <w:vAlign w:val="center"/>
          </w:tcPr>
          <w:p w14:paraId="742B7DE0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94*</w:t>
            </w:r>
          </w:p>
        </w:tc>
        <w:tc>
          <w:tcPr>
            <w:tcW w:w="541" w:type="pct"/>
            <w:vAlign w:val="center"/>
          </w:tcPr>
          <w:p w14:paraId="4388E6A6" w14:textId="77777777" w:rsidR="00AE286E" w:rsidRPr="00F1446F" w:rsidRDefault="00AE286E" w:rsidP="00AE286E">
            <w:pPr>
              <w:spacing w:line="240" w:lineRule="exact"/>
              <w:ind w:leftChars="50" w:left="120"/>
              <w:jc w:val="both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8</w:t>
            </w:r>
          </w:p>
        </w:tc>
      </w:tr>
    </w:tbl>
    <w:p w14:paraId="40A56808" w14:textId="2915C221" w:rsidR="00AE286E" w:rsidRPr="00F1446F" w:rsidRDefault="00AE286E" w:rsidP="00AE286E">
      <w:pPr>
        <w:rPr>
          <w:rFonts w:ascii="Times New Roman" w:hAnsi="Times New Roman" w:cs="Times New Roman"/>
          <w:szCs w:val="18"/>
          <w:lang w:val="en-AU"/>
        </w:rPr>
      </w:pPr>
      <w:r w:rsidRPr="00F1446F">
        <w:rPr>
          <w:rFonts w:ascii="Times New Roman" w:hAnsi="Times New Roman" w:cs="Times New Roman"/>
          <w:szCs w:val="18"/>
          <w:lang w:val="en-AU"/>
        </w:rPr>
        <w:t>Note:</w:t>
      </w:r>
      <w:r w:rsidR="0049651D" w:rsidRPr="00F1446F">
        <w:rPr>
          <w:rFonts w:ascii="Times New Roman" w:hAnsi="Times New Roman" w:cs="Times New Roman"/>
          <w:szCs w:val="18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18"/>
          <w:lang w:val="en-AU"/>
        </w:rPr>
        <w:t>*</w:t>
      </w:r>
      <w:r w:rsidR="0049651D" w:rsidRPr="00F1446F">
        <w:rPr>
          <w:rFonts w:ascii="Times New Roman" w:hAnsi="Times New Roman" w:cs="Times New Roman"/>
          <w:szCs w:val="18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18"/>
          <w:lang w:val="en-AU"/>
        </w:rPr>
        <w:t>means</w:t>
      </w:r>
      <w:r w:rsidR="0049651D" w:rsidRPr="00F1446F">
        <w:rPr>
          <w:rFonts w:ascii="Times New Roman" w:hAnsi="Times New Roman" w:cs="Times New Roman"/>
          <w:szCs w:val="18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18"/>
          <w:lang w:val="en-AU"/>
        </w:rPr>
        <w:t>key</w:t>
      </w:r>
      <w:r w:rsidR="0049651D" w:rsidRPr="00F1446F">
        <w:rPr>
          <w:rFonts w:ascii="Times New Roman" w:hAnsi="Times New Roman" w:cs="Times New Roman"/>
          <w:szCs w:val="18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18"/>
          <w:lang w:val="en-AU"/>
        </w:rPr>
        <w:t>factor.</w:t>
      </w:r>
    </w:p>
    <w:p w14:paraId="2494D473" w14:textId="77777777" w:rsidR="00AE286E" w:rsidRPr="00F1446F" w:rsidRDefault="00AE286E" w:rsidP="00AE286E">
      <w:pPr>
        <w:tabs>
          <w:tab w:val="left" w:pos="1560"/>
        </w:tabs>
        <w:rPr>
          <w:rFonts w:ascii="Times New Roman" w:hAnsi="Times New Roman" w:cs="Times New Roman"/>
          <w:b/>
          <w:lang w:val="en-AU"/>
        </w:rPr>
      </w:pPr>
    </w:p>
    <w:p w14:paraId="0DF24183" w14:textId="77777777" w:rsidR="00AE286E" w:rsidRPr="00F1446F" w:rsidRDefault="00AE286E">
      <w:pPr>
        <w:widowControl/>
        <w:rPr>
          <w:rFonts w:ascii="Times New Roman" w:hAnsi="Times New Roman" w:cs="Times New Roman"/>
          <w:b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br w:type="page"/>
      </w:r>
    </w:p>
    <w:p w14:paraId="71929810" w14:textId="68B4FC12" w:rsidR="00AE286E" w:rsidRPr="00F1446F" w:rsidRDefault="00AE286E" w:rsidP="00AE286E">
      <w:pPr>
        <w:tabs>
          <w:tab w:val="left" w:pos="1560"/>
        </w:tabs>
        <w:spacing w:line="360" w:lineRule="atLeast"/>
        <w:jc w:val="center"/>
        <w:rPr>
          <w:rFonts w:ascii="Times New Roman" w:hAnsi="Times New Roman" w:cs="Times New Roman"/>
          <w:b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lastRenderedPageBreak/>
        <w:t>Table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7</w:t>
      </w:r>
      <w:r w:rsidR="00F72CA7" w:rsidRPr="00F1446F">
        <w:rPr>
          <w:rFonts w:ascii="Times New Roman" w:hAnsi="Times New Roman" w:cs="Times New Roman"/>
          <w:b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 </w:t>
      </w:r>
      <w:r w:rsidR="00647E7A" w:rsidRPr="00F1446F">
        <w:rPr>
          <w:rFonts w:ascii="Times New Roman" w:hAnsi="Times New Roman" w:cs="Times New Roman"/>
          <w:b/>
          <w:sz w:val="26"/>
          <w:szCs w:val="26"/>
          <w:lang w:val="en-AU"/>
        </w:rPr>
        <w:t>The Numerical Valu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e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="00F72CA7" w:rsidRPr="00F1446F">
        <w:rPr>
          <w:rFonts w:ascii="Times New Roman" w:hAnsi="Times New Roman" w:cs="Times New Roman"/>
          <w:b/>
          <w:sz w:val="26"/>
          <w:szCs w:val="26"/>
          <w:lang w:val="en-AU"/>
        </w:rPr>
        <w:t>Other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="00F72CA7" w:rsidRPr="00F1446F">
        <w:rPr>
          <w:rFonts w:ascii="Times New Roman" w:hAnsi="Times New Roman" w:cs="Times New Roman"/>
          <w:b/>
          <w:sz w:val="26"/>
          <w:szCs w:val="26"/>
          <w:lang w:val="en-AU"/>
        </w:rPr>
        <w:t>Factors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="00F72CA7" w:rsidRPr="00F1446F">
        <w:rPr>
          <w:rFonts w:ascii="Times New Roman" w:hAnsi="Times New Roman" w:cs="Times New Roman"/>
          <w:b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="00F72CA7" w:rsidRPr="00F1446F">
        <w:rPr>
          <w:rFonts w:ascii="Times New Roman" w:hAnsi="Times New Roman" w:cs="Times New Roman"/>
          <w:b/>
          <w:sz w:val="26"/>
          <w:szCs w:val="26"/>
          <w:lang w:val="en-AU"/>
        </w:rPr>
        <w:t>Hotel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s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betwee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Taiwa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Mainland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China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(d</w:t>
      </w:r>
      <w:r w:rsidR="00F72CA7" w:rsidRPr="00F1446F">
        <w:rPr>
          <w:rFonts w:ascii="Times New Roman" w:hAnsi="Times New Roman" w:cs="Times New Roman"/>
          <w:b/>
          <w:sz w:val="26"/>
          <w:szCs w:val="26"/>
          <w:lang w:val="en-AU"/>
        </w:rPr>
        <w:t>ivided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="00F72CA7" w:rsidRPr="00F1446F">
        <w:rPr>
          <w:rFonts w:ascii="Times New Roman" w:hAnsi="Times New Roman" w:cs="Times New Roman"/>
          <w:b/>
          <w:sz w:val="26"/>
          <w:szCs w:val="26"/>
          <w:lang w:val="en-AU"/>
        </w:rPr>
        <w:t>by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="00F72CA7" w:rsidRPr="00F1446F">
        <w:rPr>
          <w:rFonts w:ascii="Times New Roman" w:hAnsi="Times New Roman" w:cs="Times New Roman"/>
          <w:b/>
          <w:sz w:val="26"/>
          <w:szCs w:val="26"/>
          <w:lang w:val="en-AU"/>
        </w:rPr>
        <w:t>Length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="00F72CA7" w:rsidRPr="00F1446F">
        <w:rPr>
          <w:rFonts w:ascii="Times New Roman" w:hAnsi="Times New Roman" w:cs="Times New Roman"/>
          <w:b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="00F72CA7" w:rsidRPr="00F1446F">
        <w:rPr>
          <w:rFonts w:ascii="Times New Roman" w:hAnsi="Times New Roman" w:cs="Times New Roman"/>
          <w:b/>
          <w:sz w:val="26"/>
          <w:szCs w:val="26"/>
          <w:lang w:val="en-AU"/>
        </w:rPr>
        <w:t>Service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)</w:t>
      </w:r>
    </w:p>
    <w:tbl>
      <w:tblPr>
        <w:tblStyle w:val="a7"/>
        <w:tblW w:w="5000" w:type="pct"/>
        <w:jc w:val="center"/>
        <w:tblLook w:val="04A0" w:firstRow="1" w:lastRow="0" w:firstColumn="1" w:lastColumn="0" w:noHBand="0" w:noVBand="1"/>
      </w:tblPr>
      <w:tblGrid>
        <w:gridCol w:w="745"/>
        <w:gridCol w:w="4287"/>
        <w:gridCol w:w="996"/>
        <w:gridCol w:w="996"/>
        <w:gridCol w:w="996"/>
        <w:gridCol w:w="996"/>
      </w:tblGrid>
      <w:tr w:rsidR="00F1446F" w:rsidRPr="00F1446F" w14:paraId="740F0764" w14:textId="77777777" w:rsidTr="00F72CA7">
        <w:trPr>
          <w:trHeight w:val="563"/>
          <w:jc w:val="center"/>
        </w:trPr>
        <w:tc>
          <w:tcPr>
            <w:tcW w:w="434" w:type="pct"/>
            <w:vMerge w:val="restart"/>
          </w:tcPr>
          <w:p w14:paraId="1FE08A9C" w14:textId="77777777" w:rsidR="00AE286E" w:rsidRPr="00F1446F" w:rsidRDefault="00AE286E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</w:p>
        </w:tc>
        <w:tc>
          <w:tcPr>
            <w:tcW w:w="2398" w:type="pct"/>
            <w:vMerge w:val="restart"/>
            <w:vAlign w:val="center"/>
          </w:tcPr>
          <w:p w14:paraId="043252A0" w14:textId="77777777" w:rsidR="00AE286E" w:rsidRPr="00F1446F" w:rsidRDefault="00AE286E" w:rsidP="00F72CA7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Items</w:t>
            </w:r>
          </w:p>
        </w:tc>
        <w:tc>
          <w:tcPr>
            <w:tcW w:w="1084" w:type="pct"/>
            <w:gridSpan w:val="2"/>
            <w:vAlign w:val="center"/>
          </w:tcPr>
          <w:p w14:paraId="19987056" w14:textId="3442489B" w:rsidR="00AE286E" w:rsidRPr="00F1446F" w:rsidRDefault="00AE286E" w:rsidP="00F72CA7">
            <w:pPr>
              <w:spacing w:line="240" w:lineRule="exact"/>
              <w:jc w:val="center"/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</w:pPr>
            <w:r w:rsidRPr="00F1446F"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  <w:t>Taiwan</w:t>
            </w:r>
            <w:r w:rsidR="0049651D" w:rsidRPr="00F1446F"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  <w:t xml:space="preserve"> </w:t>
            </w:r>
          </w:p>
        </w:tc>
        <w:tc>
          <w:tcPr>
            <w:tcW w:w="1084" w:type="pct"/>
            <w:gridSpan w:val="2"/>
            <w:vAlign w:val="center"/>
          </w:tcPr>
          <w:p w14:paraId="081A4D2A" w14:textId="438AF887" w:rsidR="00AE286E" w:rsidRPr="00F1446F" w:rsidRDefault="00AE286E" w:rsidP="00F72CA7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Mainland</w:t>
            </w:r>
            <w:r w:rsidR="0049651D"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China</w:t>
            </w:r>
            <w:r w:rsidR="0049651D"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 xml:space="preserve"> </w:t>
            </w:r>
          </w:p>
        </w:tc>
      </w:tr>
      <w:tr w:rsidR="00F1446F" w:rsidRPr="00F1446F" w14:paraId="6AFD9EF6" w14:textId="77777777" w:rsidTr="00F72CA7">
        <w:trPr>
          <w:trHeight w:val="562"/>
          <w:jc w:val="center"/>
        </w:trPr>
        <w:tc>
          <w:tcPr>
            <w:tcW w:w="434" w:type="pct"/>
            <w:vMerge/>
          </w:tcPr>
          <w:p w14:paraId="7F9B7DF0" w14:textId="77777777" w:rsidR="00AE286E" w:rsidRPr="00F1446F" w:rsidRDefault="00AE286E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</w:p>
        </w:tc>
        <w:tc>
          <w:tcPr>
            <w:tcW w:w="2398" w:type="pct"/>
            <w:vMerge/>
            <w:vAlign w:val="center"/>
          </w:tcPr>
          <w:p w14:paraId="0B3B4EB6" w14:textId="77777777" w:rsidR="00AE286E" w:rsidRPr="00F1446F" w:rsidRDefault="00AE286E" w:rsidP="00F72CA7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szCs w:val="24"/>
                <w:lang w:val="en-AU"/>
              </w:rPr>
            </w:pPr>
          </w:p>
        </w:tc>
        <w:tc>
          <w:tcPr>
            <w:tcW w:w="542" w:type="pct"/>
            <w:vAlign w:val="center"/>
          </w:tcPr>
          <w:p w14:paraId="7D474C98" w14:textId="07E9DC8B" w:rsidR="00AE286E" w:rsidRPr="00F1446F" w:rsidRDefault="00AE286E" w:rsidP="00F72CA7">
            <w:pPr>
              <w:spacing w:line="240" w:lineRule="exact"/>
              <w:jc w:val="center"/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</w:pPr>
            <w:r w:rsidRPr="00F1446F"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  <w:t>＜</w:t>
            </w: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5</w:t>
            </w:r>
            <w:r w:rsidR="0049651D"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years</w:t>
            </w:r>
          </w:p>
        </w:tc>
        <w:tc>
          <w:tcPr>
            <w:tcW w:w="542" w:type="pct"/>
            <w:vAlign w:val="center"/>
          </w:tcPr>
          <w:p w14:paraId="33525111" w14:textId="73821CF8" w:rsidR="00AE286E" w:rsidRPr="00F1446F" w:rsidRDefault="00AE286E" w:rsidP="00F72CA7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≥5</w:t>
            </w:r>
            <w:r w:rsidR="0049651D"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years</w:t>
            </w:r>
          </w:p>
        </w:tc>
        <w:tc>
          <w:tcPr>
            <w:tcW w:w="542" w:type="pct"/>
            <w:vAlign w:val="center"/>
          </w:tcPr>
          <w:p w14:paraId="77FCB7BD" w14:textId="11C07A9A" w:rsidR="00AE286E" w:rsidRPr="00F1446F" w:rsidRDefault="00AE286E" w:rsidP="00F72CA7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szCs w:val="24"/>
                <w:lang w:val="en-AU"/>
              </w:rPr>
            </w:pPr>
            <w:r w:rsidRPr="00F1446F"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  <w:t>＜</w:t>
            </w: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5</w:t>
            </w:r>
            <w:r w:rsidR="0049651D"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years</w:t>
            </w:r>
          </w:p>
        </w:tc>
        <w:tc>
          <w:tcPr>
            <w:tcW w:w="542" w:type="pct"/>
            <w:vAlign w:val="center"/>
          </w:tcPr>
          <w:p w14:paraId="3521C133" w14:textId="57E9299E" w:rsidR="00AE286E" w:rsidRPr="00F1446F" w:rsidRDefault="00AE286E" w:rsidP="00F72CA7">
            <w:pPr>
              <w:spacing w:line="240" w:lineRule="exact"/>
              <w:jc w:val="center"/>
              <w:rPr>
                <w:rFonts w:ascii="Times New Roman" w:hAnsi="Times New Roman" w:cs="Times New Roman"/>
                <w:b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≥5</w:t>
            </w:r>
            <w:r w:rsidR="0049651D"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years</w:t>
            </w:r>
          </w:p>
        </w:tc>
      </w:tr>
      <w:tr w:rsidR="00F1446F" w:rsidRPr="00F1446F" w14:paraId="63A55E7E" w14:textId="77777777" w:rsidTr="00F72CA7">
        <w:trPr>
          <w:jc w:val="center"/>
        </w:trPr>
        <w:tc>
          <w:tcPr>
            <w:tcW w:w="434" w:type="pct"/>
          </w:tcPr>
          <w:p w14:paraId="1EC8309D" w14:textId="77777777" w:rsidR="00AE286E" w:rsidRPr="00F1446F" w:rsidRDefault="00AE286E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1</w:t>
            </w:r>
          </w:p>
        </w:tc>
        <w:tc>
          <w:tcPr>
            <w:tcW w:w="2398" w:type="pct"/>
          </w:tcPr>
          <w:p w14:paraId="00FDCA96" w14:textId="1A35A21A" w:rsidR="00AE286E" w:rsidRPr="00F1446F" w:rsidRDefault="00AE286E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imila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groups</w:t>
            </w:r>
          </w:p>
        </w:tc>
        <w:tc>
          <w:tcPr>
            <w:tcW w:w="542" w:type="pct"/>
            <w:vAlign w:val="center"/>
          </w:tcPr>
          <w:p w14:paraId="23517DEA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15</w:t>
            </w:r>
          </w:p>
        </w:tc>
        <w:tc>
          <w:tcPr>
            <w:tcW w:w="542" w:type="pct"/>
            <w:vAlign w:val="center"/>
          </w:tcPr>
          <w:p w14:paraId="08582DF0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90*</w:t>
            </w:r>
          </w:p>
        </w:tc>
        <w:tc>
          <w:tcPr>
            <w:tcW w:w="542" w:type="pct"/>
            <w:vAlign w:val="center"/>
          </w:tcPr>
          <w:p w14:paraId="39E70A72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05</w:t>
            </w:r>
          </w:p>
        </w:tc>
        <w:tc>
          <w:tcPr>
            <w:tcW w:w="542" w:type="pct"/>
            <w:vAlign w:val="center"/>
          </w:tcPr>
          <w:p w14:paraId="6F8886B9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46</w:t>
            </w:r>
          </w:p>
        </w:tc>
      </w:tr>
      <w:tr w:rsidR="00F1446F" w:rsidRPr="00F1446F" w14:paraId="32A48E0B" w14:textId="77777777" w:rsidTr="00F72CA7">
        <w:trPr>
          <w:jc w:val="center"/>
        </w:trPr>
        <w:tc>
          <w:tcPr>
            <w:tcW w:w="434" w:type="pct"/>
          </w:tcPr>
          <w:p w14:paraId="5A26E834" w14:textId="77777777" w:rsidR="00AE286E" w:rsidRPr="00F1446F" w:rsidRDefault="00AE286E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2</w:t>
            </w:r>
          </w:p>
        </w:tc>
        <w:tc>
          <w:tcPr>
            <w:tcW w:w="2398" w:type="pct"/>
          </w:tcPr>
          <w:p w14:paraId="21A70A54" w14:textId="15F3BFBA" w:rsidR="00AE286E" w:rsidRPr="00F1446F" w:rsidRDefault="00AE286E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Differen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groups</w:t>
            </w:r>
          </w:p>
        </w:tc>
        <w:tc>
          <w:tcPr>
            <w:tcW w:w="542" w:type="pct"/>
            <w:vAlign w:val="center"/>
          </w:tcPr>
          <w:p w14:paraId="20440086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486</w:t>
            </w:r>
          </w:p>
        </w:tc>
        <w:tc>
          <w:tcPr>
            <w:tcW w:w="542" w:type="pct"/>
            <w:vAlign w:val="center"/>
          </w:tcPr>
          <w:p w14:paraId="6BD4DD82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21</w:t>
            </w:r>
          </w:p>
        </w:tc>
        <w:tc>
          <w:tcPr>
            <w:tcW w:w="542" w:type="pct"/>
            <w:vAlign w:val="center"/>
          </w:tcPr>
          <w:p w14:paraId="6042B358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67</w:t>
            </w:r>
          </w:p>
        </w:tc>
        <w:tc>
          <w:tcPr>
            <w:tcW w:w="542" w:type="pct"/>
            <w:vAlign w:val="center"/>
          </w:tcPr>
          <w:p w14:paraId="79E71F31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485</w:t>
            </w:r>
          </w:p>
        </w:tc>
      </w:tr>
      <w:tr w:rsidR="00F1446F" w:rsidRPr="00F1446F" w14:paraId="409986D7" w14:textId="77777777" w:rsidTr="00F72CA7">
        <w:trPr>
          <w:jc w:val="center"/>
        </w:trPr>
        <w:tc>
          <w:tcPr>
            <w:tcW w:w="434" w:type="pct"/>
          </w:tcPr>
          <w:p w14:paraId="6DE9FD8E" w14:textId="77777777" w:rsidR="00AE286E" w:rsidRPr="00F1446F" w:rsidRDefault="00AE286E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3</w:t>
            </w:r>
          </w:p>
        </w:tc>
        <w:tc>
          <w:tcPr>
            <w:tcW w:w="2398" w:type="pct"/>
          </w:tcPr>
          <w:p w14:paraId="44B12E51" w14:textId="7FF17E20" w:rsidR="00AE286E" w:rsidRPr="00F1446F" w:rsidRDefault="00AE286E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am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group</w:t>
            </w:r>
          </w:p>
        </w:tc>
        <w:tc>
          <w:tcPr>
            <w:tcW w:w="542" w:type="pct"/>
            <w:vAlign w:val="center"/>
          </w:tcPr>
          <w:p w14:paraId="5C4AAB79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05</w:t>
            </w:r>
          </w:p>
        </w:tc>
        <w:tc>
          <w:tcPr>
            <w:tcW w:w="542" w:type="pct"/>
            <w:vAlign w:val="center"/>
          </w:tcPr>
          <w:p w14:paraId="37A116D3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43</w:t>
            </w:r>
          </w:p>
        </w:tc>
        <w:tc>
          <w:tcPr>
            <w:tcW w:w="542" w:type="pct"/>
            <w:vAlign w:val="center"/>
          </w:tcPr>
          <w:p w14:paraId="39F57CA3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71</w:t>
            </w:r>
          </w:p>
        </w:tc>
        <w:tc>
          <w:tcPr>
            <w:tcW w:w="542" w:type="pct"/>
            <w:vAlign w:val="center"/>
          </w:tcPr>
          <w:p w14:paraId="19BB46D8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57*</w:t>
            </w:r>
          </w:p>
        </w:tc>
      </w:tr>
      <w:tr w:rsidR="00F1446F" w:rsidRPr="00F1446F" w14:paraId="3B5EBB5F" w14:textId="77777777" w:rsidTr="00F72CA7">
        <w:trPr>
          <w:jc w:val="center"/>
        </w:trPr>
        <w:tc>
          <w:tcPr>
            <w:tcW w:w="434" w:type="pct"/>
          </w:tcPr>
          <w:p w14:paraId="5CD6ACB0" w14:textId="77777777" w:rsidR="00AE286E" w:rsidRPr="00F1446F" w:rsidRDefault="00AE286E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4</w:t>
            </w:r>
          </w:p>
        </w:tc>
        <w:tc>
          <w:tcPr>
            <w:tcW w:w="2398" w:type="pct"/>
          </w:tcPr>
          <w:p w14:paraId="32ABB9D3" w14:textId="7B0AFC1C" w:rsidR="00AE286E" w:rsidRPr="00F1446F" w:rsidRDefault="00AE286E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imila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ay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542" w:type="pct"/>
            <w:vAlign w:val="center"/>
          </w:tcPr>
          <w:p w14:paraId="01049DFC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95</w:t>
            </w:r>
          </w:p>
        </w:tc>
        <w:tc>
          <w:tcPr>
            <w:tcW w:w="542" w:type="pct"/>
            <w:vAlign w:val="center"/>
          </w:tcPr>
          <w:p w14:paraId="292D8738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20</w:t>
            </w:r>
          </w:p>
        </w:tc>
        <w:tc>
          <w:tcPr>
            <w:tcW w:w="542" w:type="pct"/>
            <w:vAlign w:val="center"/>
          </w:tcPr>
          <w:p w14:paraId="52A92B70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49</w:t>
            </w:r>
          </w:p>
        </w:tc>
        <w:tc>
          <w:tcPr>
            <w:tcW w:w="542" w:type="pct"/>
            <w:vAlign w:val="center"/>
          </w:tcPr>
          <w:p w14:paraId="3EF44097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30</w:t>
            </w:r>
          </w:p>
        </w:tc>
      </w:tr>
      <w:tr w:rsidR="00F1446F" w:rsidRPr="00F1446F" w14:paraId="72DF8050" w14:textId="77777777" w:rsidTr="00F72CA7">
        <w:trPr>
          <w:jc w:val="center"/>
        </w:trPr>
        <w:tc>
          <w:tcPr>
            <w:tcW w:w="434" w:type="pct"/>
          </w:tcPr>
          <w:p w14:paraId="3C46EF2C" w14:textId="77777777" w:rsidR="00AE286E" w:rsidRPr="00F1446F" w:rsidRDefault="00AE286E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5</w:t>
            </w:r>
          </w:p>
        </w:tc>
        <w:tc>
          <w:tcPr>
            <w:tcW w:w="2398" w:type="pct"/>
          </w:tcPr>
          <w:p w14:paraId="085245A7" w14:textId="585B635B" w:rsidR="00AE286E" w:rsidRPr="00F1446F" w:rsidRDefault="00AE286E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Prefe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o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ork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ith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am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group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542" w:type="pct"/>
            <w:vAlign w:val="center"/>
          </w:tcPr>
          <w:p w14:paraId="5746C2E7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59*</w:t>
            </w:r>
          </w:p>
        </w:tc>
        <w:tc>
          <w:tcPr>
            <w:tcW w:w="542" w:type="pct"/>
            <w:vAlign w:val="center"/>
          </w:tcPr>
          <w:p w14:paraId="50AFEA57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49*</w:t>
            </w:r>
          </w:p>
        </w:tc>
        <w:tc>
          <w:tcPr>
            <w:tcW w:w="542" w:type="pct"/>
            <w:vAlign w:val="center"/>
          </w:tcPr>
          <w:p w14:paraId="07BDDDF5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37*</w:t>
            </w:r>
          </w:p>
        </w:tc>
        <w:tc>
          <w:tcPr>
            <w:tcW w:w="542" w:type="pct"/>
            <w:vAlign w:val="center"/>
          </w:tcPr>
          <w:p w14:paraId="19F8A505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25</w:t>
            </w:r>
          </w:p>
        </w:tc>
      </w:tr>
      <w:tr w:rsidR="00F1446F" w:rsidRPr="00F1446F" w14:paraId="7C215C0B" w14:textId="77777777" w:rsidTr="00F72CA7">
        <w:trPr>
          <w:jc w:val="center"/>
        </w:trPr>
        <w:tc>
          <w:tcPr>
            <w:tcW w:w="434" w:type="pct"/>
          </w:tcPr>
          <w:p w14:paraId="034A728E" w14:textId="77777777" w:rsidR="00AE286E" w:rsidRPr="00F1446F" w:rsidRDefault="00AE286E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6</w:t>
            </w:r>
          </w:p>
        </w:tc>
        <w:tc>
          <w:tcPr>
            <w:tcW w:w="2398" w:type="pct"/>
          </w:tcPr>
          <w:p w14:paraId="5A195DDE" w14:textId="2F29BD04" w:rsidR="00AE286E" w:rsidRPr="00F1446F" w:rsidRDefault="00AE286E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Ge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along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el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ith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am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background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542" w:type="pct"/>
            <w:vAlign w:val="center"/>
          </w:tcPr>
          <w:p w14:paraId="1A32F4E8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78*</w:t>
            </w:r>
          </w:p>
        </w:tc>
        <w:tc>
          <w:tcPr>
            <w:tcW w:w="542" w:type="pct"/>
            <w:vAlign w:val="center"/>
          </w:tcPr>
          <w:p w14:paraId="2FEA17F0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62</w:t>
            </w:r>
          </w:p>
        </w:tc>
        <w:tc>
          <w:tcPr>
            <w:tcW w:w="542" w:type="pct"/>
            <w:vAlign w:val="center"/>
          </w:tcPr>
          <w:p w14:paraId="42A519BF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07</w:t>
            </w:r>
          </w:p>
        </w:tc>
        <w:tc>
          <w:tcPr>
            <w:tcW w:w="542" w:type="pct"/>
            <w:vAlign w:val="center"/>
          </w:tcPr>
          <w:p w14:paraId="52D979C5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32</w:t>
            </w:r>
          </w:p>
        </w:tc>
      </w:tr>
      <w:tr w:rsidR="00F1446F" w:rsidRPr="00F1446F" w14:paraId="15F71819" w14:textId="77777777" w:rsidTr="00F72CA7">
        <w:trPr>
          <w:jc w:val="center"/>
        </w:trPr>
        <w:tc>
          <w:tcPr>
            <w:tcW w:w="434" w:type="pct"/>
          </w:tcPr>
          <w:p w14:paraId="26D51E44" w14:textId="77777777" w:rsidR="00AE286E" w:rsidRPr="00F1446F" w:rsidRDefault="00AE286E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7</w:t>
            </w:r>
          </w:p>
        </w:tc>
        <w:tc>
          <w:tcPr>
            <w:tcW w:w="2398" w:type="pct"/>
          </w:tcPr>
          <w:p w14:paraId="58F6CB60" w14:textId="5FAA9A3F" w:rsidR="00AE286E" w:rsidRPr="00F1446F" w:rsidRDefault="00AE286E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am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background,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ork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mor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fficiently.</w:t>
            </w:r>
          </w:p>
        </w:tc>
        <w:tc>
          <w:tcPr>
            <w:tcW w:w="542" w:type="pct"/>
            <w:vAlign w:val="center"/>
          </w:tcPr>
          <w:p w14:paraId="0EE51651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61*</w:t>
            </w:r>
          </w:p>
        </w:tc>
        <w:tc>
          <w:tcPr>
            <w:tcW w:w="542" w:type="pct"/>
            <w:vAlign w:val="center"/>
          </w:tcPr>
          <w:p w14:paraId="0595DF3F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70</w:t>
            </w:r>
          </w:p>
        </w:tc>
        <w:tc>
          <w:tcPr>
            <w:tcW w:w="542" w:type="pct"/>
            <w:vAlign w:val="center"/>
          </w:tcPr>
          <w:p w14:paraId="61A221BE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09</w:t>
            </w:r>
          </w:p>
        </w:tc>
        <w:tc>
          <w:tcPr>
            <w:tcW w:w="542" w:type="pct"/>
            <w:vAlign w:val="center"/>
          </w:tcPr>
          <w:p w14:paraId="23F55629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77*</w:t>
            </w:r>
          </w:p>
        </w:tc>
      </w:tr>
      <w:tr w:rsidR="00F1446F" w:rsidRPr="00F1446F" w14:paraId="7D9A7777" w14:textId="77777777" w:rsidTr="00F72CA7">
        <w:trPr>
          <w:jc w:val="center"/>
        </w:trPr>
        <w:tc>
          <w:tcPr>
            <w:tcW w:w="434" w:type="pct"/>
          </w:tcPr>
          <w:p w14:paraId="43642936" w14:textId="77777777" w:rsidR="00AE286E" w:rsidRPr="00F1446F" w:rsidRDefault="00AE286E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8</w:t>
            </w:r>
          </w:p>
        </w:tc>
        <w:tc>
          <w:tcPr>
            <w:tcW w:w="2398" w:type="pct"/>
          </w:tcPr>
          <w:p w14:paraId="748DC3F2" w14:textId="73F8989B" w:rsidR="00AE286E" w:rsidRPr="00F1446F" w:rsidRDefault="00AE286E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Hav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poo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elationship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ith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differen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background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542" w:type="pct"/>
            <w:vAlign w:val="center"/>
          </w:tcPr>
          <w:p w14:paraId="7DA3181E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34</w:t>
            </w:r>
          </w:p>
        </w:tc>
        <w:tc>
          <w:tcPr>
            <w:tcW w:w="542" w:type="pct"/>
            <w:vAlign w:val="center"/>
          </w:tcPr>
          <w:p w14:paraId="74E124D1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73</w:t>
            </w:r>
          </w:p>
        </w:tc>
        <w:tc>
          <w:tcPr>
            <w:tcW w:w="542" w:type="pct"/>
            <w:vAlign w:val="center"/>
          </w:tcPr>
          <w:p w14:paraId="7C4E51BF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477</w:t>
            </w:r>
          </w:p>
        </w:tc>
        <w:tc>
          <w:tcPr>
            <w:tcW w:w="542" w:type="pct"/>
            <w:vAlign w:val="center"/>
          </w:tcPr>
          <w:p w14:paraId="63A2F4E9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84</w:t>
            </w:r>
          </w:p>
        </w:tc>
      </w:tr>
      <w:tr w:rsidR="00F1446F" w:rsidRPr="00F1446F" w14:paraId="11C3AC50" w14:textId="77777777" w:rsidTr="00F72CA7">
        <w:trPr>
          <w:jc w:val="center"/>
        </w:trPr>
        <w:tc>
          <w:tcPr>
            <w:tcW w:w="434" w:type="pct"/>
          </w:tcPr>
          <w:p w14:paraId="29E614DB" w14:textId="77777777" w:rsidR="00AE286E" w:rsidRPr="00F1446F" w:rsidRDefault="00AE286E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ES1</w:t>
            </w:r>
          </w:p>
        </w:tc>
        <w:tc>
          <w:tcPr>
            <w:tcW w:w="2398" w:type="pct"/>
          </w:tcPr>
          <w:p w14:paraId="7ABADC83" w14:textId="53BA9B07" w:rsidR="00AE286E" w:rsidRPr="00F1446F" w:rsidRDefault="00AE286E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nough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freedom</w:t>
            </w:r>
          </w:p>
        </w:tc>
        <w:tc>
          <w:tcPr>
            <w:tcW w:w="542" w:type="pct"/>
            <w:vAlign w:val="center"/>
          </w:tcPr>
          <w:p w14:paraId="6DAA8E50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37</w:t>
            </w:r>
          </w:p>
        </w:tc>
        <w:tc>
          <w:tcPr>
            <w:tcW w:w="542" w:type="pct"/>
            <w:vAlign w:val="center"/>
          </w:tcPr>
          <w:p w14:paraId="432295AA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701*</w:t>
            </w:r>
          </w:p>
        </w:tc>
        <w:tc>
          <w:tcPr>
            <w:tcW w:w="542" w:type="pct"/>
            <w:vAlign w:val="center"/>
          </w:tcPr>
          <w:p w14:paraId="20D46550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77</w:t>
            </w:r>
          </w:p>
        </w:tc>
        <w:tc>
          <w:tcPr>
            <w:tcW w:w="542" w:type="pct"/>
            <w:vAlign w:val="center"/>
          </w:tcPr>
          <w:p w14:paraId="0F3F7DA4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14</w:t>
            </w:r>
          </w:p>
        </w:tc>
      </w:tr>
      <w:tr w:rsidR="00F1446F" w:rsidRPr="00F1446F" w14:paraId="4E422A66" w14:textId="77777777" w:rsidTr="00F72CA7">
        <w:trPr>
          <w:jc w:val="center"/>
        </w:trPr>
        <w:tc>
          <w:tcPr>
            <w:tcW w:w="434" w:type="pct"/>
          </w:tcPr>
          <w:p w14:paraId="1AB6213A" w14:textId="77777777" w:rsidR="00AE286E" w:rsidRPr="00F1446F" w:rsidRDefault="00AE286E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ES2</w:t>
            </w:r>
          </w:p>
        </w:tc>
        <w:tc>
          <w:tcPr>
            <w:tcW w:w="2398" w:type="pct"/>
          </w:tcPr>
          <w:p w14:paraId="58256F55" w14:textId="68C7E95D" w:rsidR="00AE286E" w:rsidRPr="00F1446F" w:rsidRDefault="00AE286E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variety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of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activitie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542" w:type="pct"/>
            <w:vAlign w:val="center"/>
          </w:tcPr>
          <w:p w14:paraId="2F2CF1BD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15</w:t>
            </w:r>
          </w:p>
        </w:tc>
        <w:tc>
          <w:tcPr>
            <w:tcW w:w="542" w:type="pct"/>
            <w:vAlign w:val="center"/>
          </w:tcPr>
          <w:p w14:paraId="6A429BAD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80</w:t>
            </w:r>
          </w:p>
        </w:tc>
        <w:tc>
          <w:tcPr>
            <w:tcW w:w="542" w:type="pct"/>
            <w:vAlign w:val="center"/>
          </w:tcPr>
          <w:p w14:paraId="185B28A5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44*</w:t>
            </w:r>
          </w:p>
        </w:tc>
        <w:tc>
          <w:tcPr>
            <w:tcW w:w="542" w:type="pct"/>
            <w:vAlign w:val="center"/>
          </w:tcPr>
          <w:p w14:paraId="7C3311E3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75</w:t>
            </w:r>
          </w:p>
        </w:tc>
      </w:tr>
      <w:tr w:rsidR="00F1446F" w:rsidRPr="00F1446F" w14:paraId="706B0033" w14:textId="77777777" w:rsidTr="00F72CA7">
        <w:trPr>
          <w:jc w:val="center"/>
        </w:trPr>
        <w:tc>
          <w:tcPr>
            <w:tcW w:w="434" w:type="pct"/>
          </w:tcPr>
          <w:p w14:paraId="5B616B7C" w14:textId="77777777" w:rsidR="00AE286E" w:rsidRPr="00F1446F" w:rsidRDefault="00AE286E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ES3</w:t>
            </w:r>
          </w:p>
        </w:tc>
        <w:tc>
          <w:tcPr>
            <w:tcW w:w="2398" w:type="pct"/>
          </w:tcPr>
          <w:p w14:paraId="43656B7C" w14:textId="5E257F95" w:rsidR="00AE286E" w:rsidRPr="00F1446F" w:rsidRDefault="00AE286E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opportunitie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542" w:type="pct"/>
            <w:vAlign w:val="center"/>
          </w:tcPr>
          <w:p w14:paraId="24D93C0E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43</w:t>
            </w:r>
          </w:p>
        </w:tc>
        <w:tc>
          <w:tcPr>
            <w:tcW w:w="542" w:type="pct"/>
            <w:vAlign w:val="center"/>
          </w:tcPr>
          <w:p w14:paraId="3CE1ADEB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61</w:t>
            </w:r>
          </w:p>
        </w:tc>
        <w:tc>
          <w:tcPr>
            <w:tcW w:w="542" w:type="pct"/>
            <w:vAlign w:val="center"/>
          </w:tcPr>
          <w:p w14:paraId="38D9D921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81*</w:t>
            </w:r>
          </w:p>
        </w:tc>
        <w:tc>
          <w:tcPr>
            <w:tcW w:w="542" w:type="pct"/>
            <w:vAlign w:val="center"/>
          </w:tcPr>
          <w:p w14:paraId="186B88C7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55*</w:t>
            </w:r>
          </w:p>
        </w:tc>
      </w:tr>
      <w:tr w:rsidR="00F1446F" w:rsidRPr="00F1446F" w14:paraId="10EC0E8B" w14:textId="77777777" w:rsidTr="00F72CA7">
        <w:trPr>
          <w:jc w:val="center"/>
        </w:trPr>
        <w:tc>
          <w:tcPr>
            <w:tcW w:w="434" w:type="pct"/>
          </w:tcPr>
          <w:p w14:paraId="53F3906C" w14:textId="77777777" w:rsidR="00AE286E" w:rsidRPr="00F1446F" w:rsidRDefault="00AE286E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ES4</w:t>
            </w:r>
          </w:p>
        </w:tc>
        <w:tc>
          <w:tcPr>
            <w:tcW w:w="2398" w:type="pct"/>
          </w:tcPr>
          <w:p w14:paraId="41F86EA7" w14:textId="39702737" w:rsidR="00AE286E" w:rsidRPr="00F1446F" w:rsidRDefault="00AE286E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B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atisfied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ith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job</w:t>
            </w:r>
          </w:p>
        </w:tc>
        <w:tc>
          <w:tcPr>
            <w:tcW w:w="542" w:type="pct"/>
            <w:vAlign w:val="center"/>
          </w:tcPr>
          <w:p w14:paraId="72B9DA53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23</w:t>
            </w:r>
          </w:p>
        </w:tc>
        <w:tc>
          <w:tcPr>
            <w:tcW w:w="542" w:type="pct"/>
            <w:vAlign w:val="center"/>
          </w:tcPr>
          <w:p w14:paraId="5EF9A44D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46</w:t>
            </w:r>
          </w:p>
        </w:tc>
        <w:tc>
          <w:tcPr>
            <w:tcW w:w="542" w:type="pct"/>
            <w:vAlign w:val="center"/>
          </w:tcPr>
          <w:p w14:paraId="2A210B72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00</w:t>
            </w:r>
          </w:p>
        </w:tc>
        <w:tc>
          <w:tcPr>
            <w:tcW w:w="542" w:type="pct"/>
            <w:vAlign w:val="center"/>
          </w:tcPr>
          <w:p w14:paraId="50C0D65A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38</w:t>
            </w:r>
          </w:p>
        </w:tc>
      </w:tr>
      <w:tr w:rsidR="00F1446F" w:rsidRPr="00F1446F" w14:paraId="468483B0" w14:textId="77777777" w:rsidTr="00F72CA7">
        <w:trPr>
          <w:jc w:val="center"/>
        </w:trPr>
        <w:tc>
          <w:tcPr>
            <w:tcW w:w="434" w:type="pct"/>
          </w:tcPr>
          <w:p w14:paraId="4AF6A7C9" w14:textId="77777777" w:rsidR="00AE286E" w:rsidRPr="00F1446F" w:rsidRDefault="00AE286E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ES5</w:t>
            </w:r>
          </w:p>
        </w:tc>
        <w:tc>
          <w:tcPr>
            <w:tcW w:w="2398" w:type="pct"/>
          </w:tcPr>
          <w:p w14:paraId="738FBA2F" w14:textId="7452AE1D" w:rsidR="00AE286E" w:rsidRPr="00F1446F" w:rsidRDefault="00AE286E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No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nside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leaving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urren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job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542" w:type="pct"/>
            <w:vAlign w:val="center"/>
          </w:tcPr>
          <w:p w14:paraId="6BE69A0D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13</w:t>
            </w:r>
          </w:p>
        </w:tc>
        <w:tc>
          <w:tcPr>
            <w:tcW w:w="542" w:type="pct"/>
            <w:vAlign w:val="center"/>
          </w:tcPr>
          <w:p w14:paraId="08B0E408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46</w:t>
            </w:r>
          </w:p>
        </w:tc>
        <w:tc>
          <w:tcPr>
            <w:tcW w:w="542" w:type="pct"/>
            <w:vAlign w:val="center"/>
          </w:tcPr>
          <w:p w14:paraId="0528AB66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35</w:t>
            </w:r>
          </w:p>
        </w:tc>
        <w:tc>
          <w:tcPr>
            <w:tcW w:w="542" w:type="pct"/>
            <w:vAlign w:val="center"/>
          </w:tcPr>
          <w:p w14:paraId="04442D24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62</w:t>
            </w:r>
          </w:p>
        </w:tc>
      </w:tr>
      <w:tr w:rsidR="00F1446F" w:rsidRPr="00F1446F" w14:paraId="7BA9C771" w14:textId="77777777" w:rsidTr="00F72CA7">
        <w:trPr>
          <w:jc w:val="center"/>
        </w:trPr>
        <w:tc>
          <w:tcPr>
            <w:tcW w:w="434" w:type="pct"/>
          </w:tcPr>
          <w:p w14:paraId="64BCC6F6" w14:textId="77777777" w:rsidR="00AE286E" w:rsidRPr="00F1446F" w:rsidRDefault="00AE286E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ES6</w:t>
            </w:r>
          </w:p>
        </w:tc>
        <w:tc>
          <w:tcPr>
            <w:tcW w:w="2398" w:type="pct"/>
          </w:tcPr>
          <w:p w14:paraId="3929A4E8" w14:textId="09EDA420" w:rsidR="00AE286E" w:rsidRPr="00F1446F" w:rsidRDefault="00AE286E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Do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no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njoy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job</w:t>
            </w:r>
          </w:p>
        </w:tc>
        <w:tc>
          <w:tcPr>
            <w:tcW w:w="542" w:type="pct"/>
            <w:vAlign w:val="center"/>
          </w:tcPr>
          <w:p w14:paraId="0DA83472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64</w:t>
            </w:r>
          </w:p>
        </w:tc>
        <w:tc>
          <w:tcPr>
            <w:tcW w:w="542" w:type="pct"/>
            <w:vAlign w:val="center"/>
          </w:tcPr>
          <w:p w14:paraId="08F0BCEE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78</w:t>
            </w:r>
          </w:p>
        </w:tc>
        <w:tc>
          <w:tcPr>
            <w:tcW w:w="542" w:type="pct"/>
            <w:vAlign w:val="center"/>
          </w:tcPr>
          <w:p w14:paraId="168C9CD4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544</w:t>
            </w:r>
          </w:p>
        </w:tc>
        <w:tc>
          <w:tcPr>
            <w:tcW w:w="542" w:type="pct"/>
            <w:vAlign w:val="center"/>
          </w:tcPr>
          <w:p w14:paraId="2B69247E" w14:textId="77777777" w:rsidR="00AE286E" w:rsidRPr="00F1446F" w:rsidRDefault="00AE286E" w:rsidP="00F72CA7">
            <w:pPr>
              <w:widowControl/>
              <w:ind w:leftChars="50" w:left="120"/>
              <w:jc w:val="both"/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</w:pPr>
            <w:r w:rsidRPr="00F1446F">
              <w:rPr>
                <w:rFonts w:ascii="Times New Roman" w:eastAsia="新細明體" w:hAnsi="Times New Roman" w:cs="Times New Roman"/>
                <w:kern w:val="0"/>
                <w:szCs w:val="24"/>
                <w:lang w:val="en-AU"/>
              </w:rPr>
              <w:t>0.642</w:t>
            </w:r>
          </w:p>
        </w:tc>
      </w:tr>
    </w:tbl>
    <w:p w14:paraId="3B5539CE" w14:textId="4D60DCBA" w:rsidR="00AE286E" w:rsidRPr="00F1446F" w:rsidRDefault="00AE286E" w:rsidP="00F72CA7">
      <w:pPr>
        <w:spacing w:line="360" w:lineRule="atLeast"/>
        <w:rPr>
          <w:rFonts w:ascii="Times New Roman" w:hAnsi="Times New Roman" w:cs="Times New Roman"/>
          <w:szCs w:val="18"/>
          <w:lang w:val="en-AU"/>
        </w:rPr>
      </w:pPr>
      <w:r w:rsidRPr="00F1446F">
        <w:rPr>
          <w:rFonts w:ascii="Times New Roman" w:hAnsi="Times New Roman" w:cs="Times New Roman"/>
          <w:szCs w:val="18"/>
          <w:lang w:val="en-AU"/>
        </w:rPr>
        <w:t>Note:</w:t>
      </w:r>
      <w:r w:rsidR="0049651D" w:rsidRPr="00F1446F">
        <w:rPr>
          <w:rFonts w:ascii="Times New Roman" w:hAnsi="Times New Roman" w:cs="Times New Roman"/>
          <w:szCs w:val="18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18"/>
          <w:lang w:val="en-AU"/>
        </w:rPr>
        <w:t>*</w:t>
      </w:r>
      <w:r w:rsidR="0049651D" w:rsidRPr="00F1446F">
        <w:rPr>
          <w:rFonts w:ascii="Times New Roman" w:hAnsi="Times New Roman" w:cs="Times New Roman"/>
          <w:szCs w:val="18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18"/>
          <w:lang w:val="en-AU"/>
        </w:rPr>
        <w:t>means</w:t>
      </w:r>
      <w:r w:rsidR="0049651D" w:rsidRPr="00F1446F">
        <w:rPr>
          <w:rFonts w:ascii="Times New Roman" w:hAnsi="Times New Roman" w:cs="Times New Roman"/>
          <w:szCs w:val="18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18"/>
          <w:lang w:val="en-AU"/>
        </w:rPr>
        <w:t>key</w:t>
      </w:r>
      <w:r w:rsidR="0049651D" w:rsidRPr="00F1446F">
        <w:rPr>
          <w:rFonts w:ascii="Times New Roman" w:hAnsi="Times New Roman" w:cs="Times New Roman"/>
          <w:szCs w:val="18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18"/>
          <w:lang w:val="en-AU"/>
        </w:rPr>
        <w:t>factor.</w:t>
      </w:r>
    </w:p>
    <w:p w14:paraId="4F976223" w14:textId="77777777" w:rsidR="00AE286E" w:rsidRPr="00F1446F" w:rsidRDefault="00AE286E" w:rsidP="00F72CA7">
      <w:pPr>
        <w:spacing w:line="360" w:lineRule="atLeast"/>
        <w:rPr>
          <w:lang w:val="en-AU"/>
        </w:rPr>
      </w:pPr>
    </w:p>
    <w:p w14:paraId="29608F1F" w14:textId="58BE3318" w:rsidR="0014789C" w:rsidRPr="00F1446F" w:rsidRDefault="00EE7AFA" w:rsidP="00AA6627">
      <w:pPr>
        <w:spacing w:line="360" w:lineRule="exact"/>
        <w:ind w:firstLineChars="200" w:firstLine="520"/>
        <w:jc w:val="both"/>
        <w:rPr>
          <w:rFonts w:ascii="Times New Roman" w:eastAsia="新細明體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inding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dica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bas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interac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betwee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variabl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ltur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su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satisfaction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C44B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e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sequen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ke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facto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show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ab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5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ab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6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Staff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o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untri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ncer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communication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Les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experienc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xpec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o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train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skil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mprovement</w:t>
      </w:r>
      <w:r w:rsidR="003B567E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,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whi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tho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mo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experien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esi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B567E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at </w:t>
      </w:r>
      <w:r w:rsidR="001C44B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rganizations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c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acqui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satisf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thei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dem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throug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marke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research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Staff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tw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shor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wi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les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th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C44B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five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yea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ork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xperien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C44B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e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m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need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ogram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lthoug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the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som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differenc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B567E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in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quen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quirement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os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w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hor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xpec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o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ssistan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C44B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in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rain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C44B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rganizational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r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lastRenderedPageBreak/>
        <w:t>image</w:t>
      </w:r>
      <w:r w:rsidR="0014789C"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E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lear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quirement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C44B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for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progra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du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thei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B567E" w:rsidRPr="00F1446F">
        <w:rPr>
          <w:rFonts w:ascii="Times New Roman" w:hAnsi="Times New Roman" w:cs="Times New Roman"/>
          <w:sz w:val="26"/>
          <w:szCs w:val="26"/>
          <w:lang w:val="en-AU"/>
        </w:rPr>
        <w:t>mo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ork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xperience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B567E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Cultural </w:t>
      </w:r>
      <w:r w:rsidR="00E43889" w:rsidRPr="00F1446F">
        <w:rPr>
          <w:rFonts w:ascii="Times New Roman" w:hAnsi="Times New Roman" w:cs="Times New Roman"/>
          <w:sz w:val="26"/>
          <w:szCs w:val="26"/>
          <w:lang w:val="en-AU"/>
        </w:rPr>
        <w:t>issu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C44B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have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mo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influenc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Taiwane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wi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les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experience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however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mainl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Chin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wi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1357E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more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work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experien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influenc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b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cultu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mu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1357E" w:rsidRPr="00F1446F">
        <w:rPr>
          <w:rFonts w:ascii="Times New Roman" w:hAnsi="Times New Roman" w:cs="Times New Roman"/>
          <w:sz w:val="26"/>
          <w:szCs w:val="26"/>
          <w:lang w:val="en-AU"/>
        </w:rPr>
        <w:t>profoundly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</w:p>
    <w:p w14:paraId="7FC32B76" w14:textId="791881FB" w:rsidR="0014789C" w:rsidRPr="00F1446F" w:rsidRDefault="0014789C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ast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ud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aly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s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heth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hine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ltu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ffer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gion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il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sul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ffer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quirement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atisfaction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sequen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ke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facto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als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how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T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b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7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T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b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8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Accord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interac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betwee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marketing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cultu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issues</w:t>
      </w:r>
      <w:r w:rsidR="00D1357E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satisfaction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instance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organi</w:t>
      </w:r>
      <w:r w:rsidR="00D1357E" w:rsidRPr="00F1446F">
        <w:rPr>
          <w:rFonts w:ascii="Times New Roman" w:hAnsi="Times New Roman" w:cs="Times New Roman"/>
          <w:sz w:val="26"/>
          <w:szCs w:val="26"/>
          <w:lang w:val="en-AU"/>
        </w:rPr>
        <w:t>z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ation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d</w:t>
      </w:r>
      <w:r w:rsidR="00D1357E" w:rsidRPr="00F1446F">
        <w:rPr>
          <w:rFonts w:ascii="Times New Roman" w:hAnsi="Times New Roman" w:cs="Times New Roman"/>
          <w:sz w:val="26"/>
          <w:szCs w:val="26"/>
          <w:lang w:val="en-AU"/>
        </w:rPr>
        <w:t>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gre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marke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resear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b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rela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high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satisfaction</w:t>
      </w:r>
      <w:r w:rsidR="00D1357E"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T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sear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</w:t>
      </w:r>
      <w:r w:rsidR="00D1357E" w:rsidRPr="00F1446F">
        <w:rPr>
          <w:rFonts w:ascii="Times New Roman" w:hAnsi="Times New Roman" w:cs="Times New Roman"/>
          <w:sz w:val="26"/>
          <w:szCs w:val="26"/>
          <w:lang w:val="en-AU"/>
        </w:rPr>
        <w:t>ind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1357E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e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ote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aff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1357E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f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aiw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inl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hin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1357E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both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e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1357E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rganizations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f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lea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r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mag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rain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progra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ef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ork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i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uperviso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wh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m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aci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group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side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Taiwane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nsid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noug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reedo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achie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ork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F1EF0" w:rsidRPr="00F1446F">
        <w:rPr>
          <w:rFonts w:ascii="Times New Roman" w:hAnsi="Times New Roman" w:cs="Times New Roman"/>
          <w:sz w:val="26"/>
          <w:szCs w:val="26"/>
          <w:lang w:val="en-AU"/>
        </w:rPr>
        <w:t>furth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mpro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i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tisfaction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hi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o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inl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hin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expec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D1357E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a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variet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ctiviti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task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mpro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i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tisfaction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Finally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Taiwane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mo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concer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cultu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issu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wil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influen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thei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job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rath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th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Chinese.</w:t>
      </w:r>
    </w:p>
    <w:p w14:paraId="7D673E2E" w14:textId="77777777" w:rsidR="0014789C" w:rsidRPr="00F1446F" w:rsidRDefault="0014789C" w:rsidP="00AA6627">
      <w:pPr>
        <w:spacing w:line="360" w:lineRule="exact"/>
        <w:rPr>
          <w:rFonts w:ascii="Times New Roman" w:eastAsia="新細明體" w:hAnsi="Times New Roman" w:cs="Times New Roman"/>
          <w:sz w:val="26"/>
          <w:szCs w:val="26"/>
          <w:lang w:val="en-AU"/>
        </w:rPr>
      </w:pPr>
    </w:p>
    <w:p w14:paraId="1F385153" w14:textId="58042FCD" w:rsidR="00F72CA7" w:rsidRPr="00F1446F" w:rsidRDefault="00F72CA7" w:rsidP="00F72CA7">
      <w:pPr>
        <w:spacing w:line="360" w:lineRule="exact"/>
        <w:jc w:val="center"/>
        <w:rPr>
          <w:rFonts w:ascii="Times New Roman" w:hAnsi="Times New Roman" w:cs="Times New Roman"/>
          <w:b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Table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8</w:t>
      </w:r>
      <w:r w:rsidRPr="00F1446F">
        <w:rPr>
          <w:rFonts w:ascii="Times New Roman" w:eastAsia="新細明體" w:hAnsi="Times New Roman" w:cs="Times New Roman"/>
          <w:b/>
          <w:sz w:val="26"/>
          <w:szCs w:val="26"/>
          <w:lang w:val="en-AU"/>
        </w:rPr>
        <w:t>:</w:t>
      </w:r>
      <w:r w:rsidR="0049651D" w:rsidRPr="00F1446F">
        <w:rPr>
          <w:rFonts w:ascii="Times New Roman" w:eastAsia="新細明體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Numerical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Value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Hotels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betwee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Taiwa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Mainland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China</w:t>
      </w:r>
    </w:p>
    <w:tbl>
      <w:tblPr>
        <w:tblStyle w:val="a7"/>
        <w:tblW w:w="5000" w:type="pct"/>
        <w:jc w:val="center"/>
        <w:tblLook w:val="04A0" w:firstRow="1" w:lastRow="0" w:firstColumn="1" w:lastColumn="0" w:noHBand="0" w:noVBand="1"/>
      </w:tblPr>
      <w:tblGrid>
        <w:gridCol w:w="790"/>
        <w:gridCol w:w="4322"/>
        <w:gridCol w:w="1300"/>
        <w:gridCol w:w="1302"/>
        <w:gridCol w:w="1302"/>
      </w:tblGrid>
      <w:tr w:rsidR="00F1446F" w:rsidRPr="00F1446F" w14:paraId="0826C698" w14:textId="77777777" w:rsidTr="00F72CA7">
        <w:trPr>
          <w:trHeight w:val="1135"/>
          <w:jc w:val="center"/>
        </w:trPr>
        <w:tc>
          <w:tcPr>
            <w:tcW w:w="434" w:type="pct"/>
            <w:vAlign w:val="center"/>
          </w:tcPr>
          <w:p w14:paraId="4E94AAA1" w14:textId="77777777" w:rsidR="00F72CA7" w:rsidRPr="00F1446F" w:rsidRDefault="00F72CA7" w:rsidP="00F72CA7">
            <w:pPr>
              <w:spacing w:line="320" w:lineRule="exact"/>
              <w:jc w:val="center"/>
              <w:rPr>
                <w:rFonts w:ascii="Times New Roman" w:eastAsia="標楷體" w:hAnsi="Times New Roman" w:cs="Times New Roman"/>
                <w:b/>
                <w:szCs w:val="24"/>
                <w:lang w:val="en-AU"/>
              </w:rPr>
            </w:pPr>
          </w:p>
        </w:tc>
        <w:tc>
          <w:tcPr>
            <w:tcW w:w="2398" w:type="pct"/>
            <w:vAlign w:val="center"/>
          </w:tcPr>
          <w:p w14:paraId="3862B549" w14:textId="77777777" w:rsidR="00F72CA7" w:rsidRPr="00F1446F" w:rsidRDefault="00F72CA7" w:rsidP="00F72CA7">
            <w:pPr>
              <w:spacing w:line="280" w:lineRule="exact"/>
              <w:jc w:val="center"/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Items</w:t>
            </w:r>
          </w:p>
        </w:tc>
        <w:tc>
          <w:tcPr>
            <w:tcW w:w="722" w:type="pct"/>
            <w:vAlign w:val="center"/>
          </w:tcPr>
          <w:p w14:paraId="3DD18058" w14:textId="77777777" w:rsidR="00F72CA7" w:rsidRPr="00F1446F" w:rsidRDefault="00F72CA7" w:rsidP="00F72CA7">
            <w:pPr>
              <w:spacing w:line="280" w:lineRule="exact"/>
              <w:jc w:val="center"/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Taiwan</w:t>
            </w:r>
          </w:p>
        </w:tc>
        <w:tc>
          <w:tcPr>
            <w:tcW w:w="723" w:type="pct"/>
            <w:vAlign w:val="center"/>
          </w:tcPr>
          <w:p w14:paraId="29358D1B" w14:textId="35B712AC" w:rsidR="00F72CA7" w:rsidRPr="00F1446F" w:rsidRDefault="00F72CA7" w:rsidP="00F72CA7">
            <w:pPr>
              <w:spacing w:line="280" w:lineRule="exact"/>
              <w:jc w:val="center"/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Mainland</w:t>
            </w:r>
            <w:r w:rsidR="0049651D"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China</w:t>
            </w:r>
          </w:p>
        </w:tc>
        <w:tc>
          <w:tcPr>
            <w:tcW w:w="723" w:type="pct"/>
            <w:vAlign w:val="center"/>
          </w:tcPr>
          <w:p w14:paraId="0673162F" w14:textId="4076259E" w:rsidR="00F72CA7" w:rsidRPr="00F1446F" w:rsidRDefault="00F72CA7" w:rsidP="00F72CA7">
            <w:pPr>
              <w:spacing w:line="280" w:lineRule="exact"/>
              <w:jc w:val="center"/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Taiwan</w:t>
            </w:r>
            <w:r w:rsidR="0049651D"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and</w:t>
            </w:r>
            <w:r w:rsidR="0049651D"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Mainland</w:t>
            </w:r>
          </w:p>
        </w:tc>
      </w:tr>
      <w:tr w:rsidR="00F1446F" w:rsidRPr="00F1446F" w14:paraId="0B7878E2" w14:textId="77777777" w:rsidTr="00F72CA7">
        <w:trPr>
          <w:jc w:val="center"/>
        </w:trPr>
        <w:tc>
          <w:tcPr>
            <w:tcW w:w="434" w:type="pct"/>
          </w:tcPr>
          <w:p w14:paraId="529D6D90" w14:textId="77777777" w:rsidR="00F72CA7" w:rsidRPr="00F1446F" w:rsidRDefault="00F72CA7" w:rsidP="00F72CA7">
            <w:pPr>
              <w:spacing w:line="32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C1</w:t>
            </w:r>
          </w:p>
        </w:tc>
        <w:tc>
          <w:tcPr>
            <w:tcW w:w="2398" w:type="pct"/>
          </w:tcPr>
          <w:p w14:paraId="7C811DED" w14:textId="46C038C1" w:rsidR="00F72CA7" w:rsidRPr="00F1446F" w:rsidRDefault="00F72CA7" w:rsidP="00F72CA7">
            <w:pPr>
              <w:spacing w:line="320" w:lineRule="exact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ntern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brand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mage</w:t>
            </w:r>
          </w:p>
        </w:tc>
        <w:tc>
          <w:tcPr>
            <w:tcW w:w="722" w:type="pct"/>
          </w:tcPr>
          <w:p w14:paraId="00660D87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83*</w:t>
            </w:r>
          </w:p>
        </w:tc>
        <w:tc>
          <w:tcPr>
            <w:tcW w:w="723" w:type="pct"/>
          </w:tcPr>
          <w:p w14:paraId="6621B468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771*</w:t>
            </w:r>
          </w:p>
        </w:tc>
        <w:tc>
          <w:tcPr>
            <w:tcW w:w="723" w:type="pct"/>
          </w:tcPr>
          <w:p w14:paraId="3612D4BF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738*</w:t>
            </w:r>
          </w:p>
        </w:tc>
      </w:tr>
      <w:tr w:rsidR="00F1446F" w:rsidRPr="00F1446F" w14:paraId="14C4D9F4" w14:textId="77777777" w:rsidTr="00F72CA7">
        <w:trPr>
          <w:jc w:val="center"/>
        </w:trPr>
        <w:tc>
          <w:tcPr>
            <w:tcW w:w="434" w:type="pct"/>
          </w:tcPr>
          <w:p w14:paraId="27C2333F" w14:textId="77777777" w:rsidR="00F72CA7" w:rsidRPr="00F1446F" w:rsidRDefault="00F72CA7" w:rsidP="00F72CA7">
            <w:pPr>
              <w:spacing w:line="32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C2</w:t>
            </w:r>
          </w:p>
        </w:tc>
        <w:tc>
          <w:tcPr>
            <w:tcW w:w="2398" w:type="pct"/>
          </w:tcPr>
          <w:p w14:paraId="6034B3C1" w14:textId="42DEC262" w:rsidR="00F72CA7" w:rsidRPr="00F1446F" w:rsidRDefault="00F72CA7" w:rsidP="00F72CA7">
            <w:pPr>
              <w:spacing w:line="320" w:lineRule="exact"/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ntern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mmunication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program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722" w:type="pct"/>
          </w:tcPr>
          <w:p w14:paraId="60E0D1F9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5</w:t>
            </w:r>
          </w:p>
        </w:tc>
        <w:tc>
          <w:tcPr>
            <w:tcW w:w="723" w:type="pct"/>
          </w:tcPr>
          <w:p w14:paraId="2BE415A6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75</w:t>
            </w:r>
          </w:p>
        </w:tc>
        <w:tc>
          <w:tcPr>
            <w:tcW w:w="723" w:type="pct"/>
          </w:tcPr>
          <w:p w14:paraId="681F5320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64*</w:t>
            </w:r>
          </w:p>
        </w:tc>
      </w:tr>
      <w:tr w:rsidR="00F1446F" w:rsidRPr="00F1446F" w14:paraId="3195CBAC" w14:textId="77777777" w:rsidTr="00F72CA7">
        <w:trPr>
          <w:jc w:val="center"/>
        </w:trPr>
        <w:tc>
          <w:tcPr>
            <w:tcW w:w="434" w:type="pct"/>
          </w:tcPr>
          <w:p w14:paraId="5EEA2B9F" w14:textId="77777777" w:rsidR="00F72CA7" w:rsidRPr="00F1446F" w:rsidRDefault="00F72CA7" w:rsidP="00F72CA7">
            <w:pPr>
              <w:spacing w:line="32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C3</w:t>
            </w:r>
          </w:p>
        </w:tc>
        <w:tc>
          <w:tcPr>
            <w:tcW w:w="2398" w:type="pct"/>
          </w:tcPr>
          <w:p w14:paraId="589865A0" w14:textId="3BAF3917" w:rsidR="00F72CA7" w:rsidRPr="00F1446F" w:rsidRDefault="00F72CA7" w:rsidP="00F72CA7">
            <w:pPr>
              <w:spacing w:line="320" w:lineRule="exact"/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mmunication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materials</w:t>
            </w:r>
          </w:p>
        </w:tc>
        <w:tc>
          <w:tcPr>
            <w:tcW w:w="722" w:type="pct"/>
          </w:tcPr>
          <w:p w14:paraId="697F966C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91</w:t>
            </w:r>
          </w:p>
        </w:tc>
        <w:tc>
          <w:tcPr>
            <w:tcW w:w="723" w:type="pct"/>
          </w:tcPr>
          <w:p w14:paraId="5EBA8B45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50</w:t>
            </w:r>
          </w:p>
        </w:tc>
        <w:tc>
          <w:tcPr>
            <w:tcW w:w="723" w:type="pct"/>
          </w:tcPr>
          <w:p w14:paraId="357DAE55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40</w:t>
            </w:r>
          </w:p>
        </w:tc>
      </w:tr>
      <w:tr w:rsidR="00F1446F" w:rsidRPr="00F1446F" w14:paraId="7A3F040C" w14:textId="77777777" w:rsidTr="00F72CA7">
        <w:trPr>
          <w:jc w:val="center"/>
        </w:trPr>
        <w:tc>
          <w:tcPr>
            <w:tcW w:w="434" w:type="pct"/>
          </w:tcPr>
          <w:p w14:paraId="5AB34253" w14:textId="77777777" w:rsidR="00F72CA7" w:rsidRPr="00F1446F" w:rsidRDefault="00F72CA7" w:rsidP="00F72CA7">
            <w:pPr>
              <w:spacing w:line="32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C4</w:t>
            </w:r>
          </w:p>
        </w:tc>
        <w:tc>
          <w:tcPr>
            <w:tcW w:w="2398" w:type="pct"/>
          </w:tcPr>
          <w:p w14:paraId="2A0456E0" w14:textId="1A3BC07F" w:rsidR="00F72CA7" w:rsidRPr="00F1446F" w:rsidRDefault="00F72CA7" w:rsidP="00F72CA7">
            <w:pPr>
              <w:spacing w:line="320" w:lineRule="exact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Understand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organi</w:t>
            </w: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s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ation</w:t>
            </w:r>
          </w:p>
        </w:tc>
        <w:tc>
          <w:tcPr>
            <w:tcW w:w="722" w:type="pct"/>
          </w:tcPr>
          <w:p w14:paraId="0385985C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6</w:t>
            </w:r>
          </w:p>
        </w:tc>
        <w:tc>
          <w:tcPr>
            <w:tcW w:w="723" w:type="pct"/>
          </w:tcPr>
          <w:p w14:paraId="3732B1C0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94*</w:t>
            </w:r>
          </w:p>
        </w:tc>
        <w:tc>
          <w:tcPr>
            <w:tcW w:w="723" w:type="pct"/>
          </w:tcPr>
          <w:p w14:paraId="2ED9F2A9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71*</w:t>
            </w:r>
          </w:p>
        </w:tc>
      </w:tr>
      <w:tr w:rsidR="00F1446F" w:rsidRPr="00F1446F" w14:paraId="398A944D" w14:textId="77777777" w:rsidTr="00F72CA7">
        <w:trPr>
          <w:jc w:val="center"/>
        </w:trPr>
        <w:tc>
          <w:tcPr>
            <w:tcW w:w="434" w:type="pct"/>
          </w:tcPr>
          <w:p w14:paraId="5E8B4B93" w14:textId="77777777" w:rsidR="00F72CA7" w:rsidRPr="00F1446F" w:rsidRDefault="00F72CA7" w:rsidP="00F72CA7">
            <w:pPr>
              <w:spacing w:line="32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C5</w:t>
            </w:r>
          </w:p>
        </w:tc>
        <w:tc>
          <w:tcPr>
            <w:tcW w:w="2398" w:type="pct"/>
          </w:tcPr>
          <w:p w14:paraId="20DF3320" w14:textId="22E8B2C2" w:rsidR="00F72CA7" w:rsidRPr="00F1446F" w:rsidRDefault="00F72CA7" w:rsidP="00F72CA7">
            <w:pPr>
              <w:spacing w:line="320" w:lineRule="exact"/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Appropriat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mmunications</w:t>
            </w:r>
          </w:p>
        </w:tc>
        <w:tc>
          <w:tcPr>
            <w:tcW w:w="722" w:type="pct"/>
          </w:tcPr>
          <w:p w14:paraId="2DB91B9B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90</w:t>
            </w:r>
          </w:p>
        </w:tc>
        <w:tc>
          <w:tcPr>
            <w:tcW w:w="723" w:type="pct"/>
          </w:tcPr>
          <w:p w14:paraId="3164E000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96</w:t>
            </w:r>
          </w:p>
        </w:tc>
        <w:tc>
          <w:tcPr>
            <w:tcW w:w="723" w:type="pct"/>
          </w:tcPr>
          <w:p w14:paraId="05F23FE9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92</w:t>
            </w:r>
          </w:p>
        </w:tc>
      </w:tr>
      <w:tr w:rsidR="00F1446F" w:rsidRPr="00F1446F" w14:paraId="311DFBD1" w14:textId="77777777" w:rsidTr="00F72CA7">
        <w:trPr>
          <w:jc w:val="center"/>
        </w:trPr>
        <w:tc>
          <w:tcPr>
            <w:tcW w:w="434" w:type="pct"/>
          </w:tcPr>
          <w:p w14:paraId="146832D4" w14:textId="77777777" w:rsidR="00F72CA7" w:rsidRPr="00F1446F" w:rsidRDefault="00F72CA7" w:rsidP="00F72CA7">
            <w:pPr>
              <w:spacing w:line="32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C6</w:t>
            </w:r>
          </w:p>
        </w:tc>
        <w:tc>
          <w:tcPr>
            <w:tcW w:w="2398" w:type="pct"/>
          </w:tcPr>
          <w:p w14:paraId="7C72B538" w14:textId="74FD1679" w:rsidR="00F72CA7" w:rsidRPr="00F1446F" w:rsidRDefault="00F72CA7" w:rsidP="00F72CA7">
            <w:pPr>
              <w:spacing w:line="320" w:lineRule="exact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Busines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id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mmunication</w:t>
            </w:r>
          </w:p>
        </w:tc>
        <w:tc>
          <w:tcPr>
            <w:tcW w:w="722" w:type="pct"/>
          </w:tcPr>
          <w:p w14:paraId="579F2D1D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96</w:t>
            </w:r>
          </w:p>
        </w:tc>
        <w:tc>
          <w:tcPr>
            <w:tcW w:w="723" w:type="pct"/>
          </w:tcPr>
          <w:p w14:paraId="10929079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3</w:t>
            </w:r>
          </w:p>
        </w:tc>
        <w:tc>
          <w:tcPr>
            <w:tcW w:w="723" w:type="pct"/>
          </w:tcPr>
          <w:p w14:paraId="61BD2AC0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9</w:t>
            </w:r>
          </w:p>
        </w:tc>
      </w:tr>
      <w:tr w:rsidR="00F1446F" w:rsidRPr="00F1446F" w14:paraId="696749FB" w14:textId="77777777" w:rsidTr="00F72CA7">
        <w:trPr>
          <w:jc w:val="center"/>
        </w:trPr>
        <w:tc>
          <w:tcPr>
            <w:tcW w:w="434" w:type="pct"/>
          </w:tcPr>
          <w:p w14:paraId="66524243" w14:textId="77777777" w:rsidR="00F72CA7" w:rsidRPr="00F1446F" w:rsidRDefault="00F72CA7" w:rsidP="00F72CA7">
            <w:pPr>
              <w:spacing w:line="32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T1</w:t>
            </w:r>
          </w:p>
        </w:tc>
        <w:tc>
          <w:tcPr>
            <w:tcW w:w="2398" w:type="pct"/>
          </w:tcPr>
          <w:p w14:paraId="7CC4ED29" w14:textId="36F11FAF" w:rsidR="00F72CA7" w:rsidRPr="00F1446F" w:rsidRDefault="00F72CA7" w:rsidP="00F72CA7">
            <w:pPr>
              <w:spacing w:line="320" w:lineRule="exact"/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ffort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on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raining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722" w:type="pct"/>
          </w:tcPr>
          <w:p w14:paraId="29CB4285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1*</w:t>
            </w:r>
          </w:p>
        </w:tc>
        <w:tc>
          <w:tcPr>
            <w:tcW w:w="723" w:type="pct"/>
          </w:tcPr>
          <w:p w14:paraId="75C3AF45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99*</w:t>
            </w:r>
          </w:p>
        </w:tc>
        <w:tc>
          <w:tcPr>
            <w:tcW w:w="723" w:type="pct"/>
          </w:tcPr>
          <w:p w14:paraId="6F27EACA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76*</w:t>
            </w:r>
          </w:p>
        </w:tc>
      </w:tr>
      <w:tr w:rsidR="00F1446F" w:rsidRPr="00F1446F" w14:paraId="33487781" w14:textId="77777777" w:rsidTr="00F72CA7">
        <w:trPr>
          <w:jc w:val="center"/>
        </w:trPr>
        <w:tc>
          <w:tcPr>
            <w:tcW w:w="434" w:type="pct"/>
          </w:tcPr>
          <w:p w14:paraId="3A8E131A" w14:textId="77777777" w:rsidR="00F72CA7" w:rsidRPr="00F1446F" w:rsidRDefault="00F72CA7" w:rsidP="00F72CA7">
            <w:pPr>
              <w:spacing w:line="32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T2</w:t>
            </w:r>
          </w:p>
        </w:tc>
        <w:tc>
          <w:tcPr>
            <w:tcW w:w="2398" w:type="pct"/>
          </w:tcPr>
          <w:p w14:paraId="777F9C04" w14:textId="0C04A150" w:rsidR="00F72CA7" w:rsidRPr="00F1446F" w:rsidRDefault="00F72CA7" w:rsidP="00F72CA7">
            <w:pPr>
              <w:spacing w:line="320" w:lineRule="exact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Orientation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program</w:t>
            </w:r>
          </w:p>
        </w:tc>
        <w:tc>
          <w:tcPr>
            <w:tcW w:w="722" w:type="pct"/>
          </w:tcPr>
          <w:p w14:paraId="759141E8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5</w:t>
            </w:r>
          </w:p>
        </w:tc>
        <w:tc>
          <w:tcPr>
            <w:tcW w:w="723" w:type="pct"/>
          </w:tcPr>
          <w:p w14:paraId="609A563E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741*</w:t>
            </w:r>
          </w:p>
        </w:tc>
        <w:tc>
          <w:tcPr>
            <w:tcW w:w="723" w:type="pct"/>
          </w:tcPr>
          <w:p w14:paraId="1BEB7732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49</w:t>
            </w:r>
          </w:p>
        </w:tc>
      </w:tr>
      <w:tr w:rsidR="00F1446F" w:rsidRPr="00F1446F" w14:paraId="64B85B10" w14:textId="77777777" w:rsidTr="00F72CA7">
        <w:trPr>
          <w:jc w:val="center"/>
        </w:trPr>
        <w:tc>
          <w:tcPr>
            <w:tcW w:w="434" w:type="pct"/>
          </w:tcPr>
          <w:p w14:paraId="7E1D6E7F" w14:textId="77777777" w:rsidR="00F72CA7" w:rsidRPr="00F1446F" w:rsidRDefault="00F72CA7" w:rsidP="00F72CA7">
            <w:pPr>
              <w:spacing w:line="32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T3</w:t>
            </w:r>
          </w:p>
        </w:tc>
        <w:tc>
          <w:tcPr>
            <w:tcW w:w="2398" w:type="pct"/>
          </w:tcPr>
          <w:p w14:paraId="4A24E7C9" w14:textId="19D63916" w:rsidR="00F72CA7" w:rsidRPr="00F1446F" w:rsidRDefault="00F72CA7" w:rsidP="00F72CA7">
            <w:pPr>
              <w:spacing w:line="320" w:lineRule="exact"/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Do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job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ell</w:t>
            </w:r>
          </w:p>
        </w:tc>
        <w:tc>
          <w:tcPr>
            <w:tcW w:w="722" w:type="pct"/>
          </w:tcPr>
          <w:p w14:paraId="04DCE85C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94</w:t>
            </w:r>
          </w:p>
        </w:tc>
        <w:tc>
          <w:tcPr>
            <w:tcW w:w="723" w:type="pct"/>
          </w:tcPr>
          <w:p w14:paraId="29CAB8D6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34</w:t>
            </w:r>
          </w:p>
        </w:tc>
        <w:tc>
          <w:tcPr>
            <w:tcW w:w="723" w:type="pct"/>
          </w:tcPr>
          <w:p w14:paraId="6121B20C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36</w:t>
            </w:r>
          </w:p>
        </w:tc>
      </w:tr>
      <w:tr w:rsidR="00F1446F" w:rsidRPr="00F1446F" w14:paraId="483C239F" w14:textId="77777777" w:rsidTr="00F72CA7">
        <w:trPr>
          <w:jc w:val="center"/>
        </w:trPr>
        <w:tc>
          <w:tcPr>
            <w:tcW w:w="434" w:type="pct"/>
          </w:tcPr>
          <w:p w14:paraId="0F8A5373" w14:textId="77777777" w:rsidR="00F72CA7" w:rsidRPr="00F1446F" w:rsidRDefault="00F72CA7" w:rsidP="00F72CA7">
            <w:pPr>
              <w:spacing w:line="32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T4</w:t>
            </w:r>
          </w:p>
        </w:tc>
        <w:tc>
          <w:tcPr>
            <w:tcW w:w="2398" w:type="pct"/>
          </w:tcPr>
          <w:p w14:paraId="48B02610" w14:textId="10A602D0" w:rsidR="00F72CA7" w:rsidRPr="00F1446F" w:rsidRDefault="00F72CA7" w:rsidP="00F72CA7">
            <w:pPr>
              <w:spacing w:line="320" w:lineRule="exact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eason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fo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orking</w:t>
            </w:r>
          </w:p>
        </w:tc>
        <w:tc>
          <w:tcPr>
            <w:tcW w:w="722" w:type="pct"/>
          </w:tcPr>
          <w:p w14:paraId="28B11200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3</w:t>
            </w:r>
          </w:p>
        </w:tc>
        <w:tc>
          <w:tcPr>
            <w:tcW w:w="723" w:type="pct"/>
          </w:tcPr>
          <w:p w14:paraId="2C0C49D7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32</w:t>
            </w:r>
          </w:p>
        </w:tc>
        <w:tc>
          <w:tcPr>
            <w:tcW w:w="723" w:type="pct"/>
          </w:tcPr>
          <w:p w14:paraId="6E798DA7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46</w:t>
            </w:r>
          </w:p>
        </w:tc>
      </w:tr>
      <w:tr w:rsidR="00F1446F" w:rsidRPr="00F1446F" w14:paraId="5FB300AE" w14:textId="77777777" w:rsidTr="00F72CA7">
        <w:trPr>
          <w:jc w:val="center"/>
        </w:trPr>
        <w:tc>
          <w:tcPr>
            <w:tcW w:w="434" w:type="pct"/>
          </w:tcPr>
          <w:p w14:paraId="462F7097" w14:textId="77777777" w:rsidR="00F72CA7" w:rsidRPr="00F1446F" w:rsidRDefault="00F72CA7" w:rsidP="00F72CA7">
            <w:pPr>
              <w:spacing w:line="32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T5</w:t>
            </w:r>
          </w:p>
        </w:tc>
        <w:tc>
          <w:tcPr>
            <w:tcW w:w="2398" w:type="pct"/>
          </w:tcPr>
          <w:p w14:paraId="24FF24ED" w14:textId="76C07D15" w:rsidR="00F72CA7" w:rsidRPr="00F1446F" w:rsidRDefault="00F72CA7" w:rsidP="00F72CA7">
            <w:pPr>
              <w:spacing w:line="320" w:lineRule="exact"/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kil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and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knowledg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development</w:t>
            </w:r>
          </w:p>
        </w:tc>
        <w:tc>
          <w:tcPr>
            <w:tcW w:w="722" w:type="pct"/>
          </w:tcPr>
          <w:p w14:paraId="6B386A4B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2</w:t>
            </w:r>
          </w:p>
        </w:tc>
        <w:tc>
          <w:tcPr>
            <w:tcW w:w="723" w:type="pct"/>
          </w:tcPr>
          <w:p w14:paraId="6E52A30C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33</w:t>
            </w:r>
          </w:p>
        </w:tc>
        <w:tc>
          <w:tcPr>
            <w:tcW w:w="723" w:type="pct"/>
          </w:tcPr>
          <w:p w14:paraId="73460176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45</w:t>
            </w:r>
          </w:p>
        </w:tc>
      </w:tr>
      <w:tr w:rsidR="00F1446F" w:rsidRPr="00F1446F" w14:paraId="5624A1D6" w14:textId="77777777" w:rsidTr="00F72CA7">
        <w:trPr>
          <w:jc w:val="center"/>
        </w:trPr>
        <w:tc>
          <w:tcPr>
            <w:tcW w:w="434" w:type="pct"/>
          </w:tcPr>
          <w:p w14:paraId="712DF3F1" w14:textId="77777777" w:rsidR="00F72CA7" w:rsidRPr="00F1446F" w:rsidRDefault="00F72CA7" w:rsidP="00F72CA7">
            <w:pPr>
              <w:spacing w:line="32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T6</w:t>
            </w:r>
          </w:p>
        </w:tc>
        <w:tc>
          <w:tcPr>
            <w:tcW w:w="2398" w:type="pct"/>
          </w:tcPr>
          <w:p w14:paraId="0AF45180" w14:textId="1AC2EB01" w:rsidR="00F72CA7" w:rsidRPr="00F1446F" w:rsidRDefault="00F72CA7" w:rsidP="00F72CA7">
            <w:pPr>
              <w:spacing w:line="320" w:lineRule="exact"/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uppor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kill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722" w:type="pct"/>
          </w:tcPr>
          <w:p w14:paraId="59E7532C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07</w:t>
            </w:r>
          </w:p>
        </w:tc>
        <w:tc>
          <w:tcPr>
            <w:tcW w:w="723" w:type="pct"/>
          </w:tcPr>
          <w:p w14:paraId="1A6E9741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65</w:t>
            </w:r>
          </w:p>
        </w:tc>
        <w:tc>
          <w:tcPr>
            <w:tcW w:w="723" w:type="pct"/>
          </w:tcPr>
          <w:p w14:paraId="1FAD4B0B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55</w:t>
            </w:r>
          </w:p>
        </w:tc>
      </w:tr>
      <w:tr w:rsidR="00F1446F" w:rsidRPr="00F1446F" w14:paraId="7B8D7942" w14:textId="77777777" w:rsidTr="00F72CA7">
        <w:trPr>
          <w:jc w:val="center"/>
        </w:trPr>
        <w:tc>
          <w:tcPr>
            <w:tcW w:w="434" w:type="pct"/>
          </w:tcPr>
          <w:p w14:paraId="56617B76" w14:textId="77777777" w:rsidR="00F72CA7" w:rsidRPr="00F1446F" w:rsidRDefault="00F72CA7" w:rsidP="00F72CA7">
            <w:pPr>
              <w:spacing w:line="32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MR1</w:t>
            </w:r>
          </w:p>
        </w:tc>
        <w:tc>
          <w:tcPr>
            <w:tcW w:w="2398" w:type="pct"/>
          </w:tcPr>
          <w:p w14:paraId="74CA4D35" w14:textId="795C8476" w:rsidR="00F72CA7" w:rsidRPr="00F1446F" w:rsidRDefault="00F72CA7" w:rsidP="00F72CA7">
            <w:pPr>
              <w:spacing w:line="320" w:lineRule="exact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Gathe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mploye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feedback.</w:t>
            </w:r>
          </w:p>
        </w:tc>
        <w:tc>
          <w:tcPr>
            <w:tcW w:w="722" w:type="pct"/>
          </w:tcPr>
          <w:p w14:paraId="1000E750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3*</w:t>
            </w:r>
          </w:p>
        </w:tc>
        <w:tc>
          <w:tcPr>
            <w:tcW w:w="723" w:type="pct"/>
          </w:tcPr>
          <w:p w14:paraId="0DB6A1B0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2</w:t>
            </w:r>
          </w:p>
        </w:tc>
        <w:tc>
          <w:tcPr>
            <w:tcW w:w="723" w:type="pct"/>
          </w:tcPr>
          <w:p w14:paraId="32658433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464</w:t>
            </w:r>
          </w:p>
        </w:tc>
      </w:tr>
      <w:tr w:rsidR="00F1446F" w:rsidRPr="00F1446F" w14:paraId="4868A0A7" w14:textId="77777777" w:rsidTr="00F72CA7">
        <w:trPr>
          <w:jc w:val="center"/>
        </w:trPr>
        <w:tc>
          <w:tcPr>
            <w:tcW w:w="434" w:type="pct"/>
          </w:tcPr>
          <w:p w14:paraId="7D71C5EB" w14:textId="77777777" w:rsidR="00F72CA7" w:rsidRPr="00F1446F" w:rsidRDefault="00F72CA7" w:rsidP="00F72CA7">
            <w:pPr>
              <w:spacing w:line="32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MR2</w:t>
            </w:r>
          </w:p>
        </w:tc>
        <w:tc>
          <w:tcPr>
            <w:tcW w:w="2398" w:type="pct"/>
          </w:tcPr>
          <w:p w14:paraId="10C2CCC6" w14:textId="7C8D6CEC" w:rsidR="00F72CA7" w:rsidRPr="00F1446F" w:rsidRDefault="00F72CA7" w:rsidP="00F72CA7">
            <w:pPr>
              <w:spacing w:line="320" w:lineRule="exact"/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eek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mploye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uggestions.</w:t>
            </w:r>
          </w:p>
        </w:tc>
        <w:tc>
          <w:tcPr>
            <w:tcW w:w="722" w:type="pct"/>
          </w:tcPr>
          <w:p w14:paraId="1C3679E9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5</w:t>
            </w:r>
          </w:p>
        </w:tc>
        <w:tc>
          <w:tcPr>
            <w:tcW w:w="723" w:type="pct"/>
          </w:tcPr>
          <w:p w14:paraId="70EF9909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72</w:t>
            </w:r>
          </w:p>
        </w:tc>
        <w:tc>
          <w:tcPr>
            <w:tcW w:w="723" w:type="pct"/>
          </w:tcPr>
          <w:p w14:paraId="32CEF3B8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8</w:t>
            </w:r>
          </w:p>
        </w:tc>
      </w:tr>
      <w:tr w:rsidR="00F1446F" w:rsidRPr="00F1446F" w14:paraId="02AB6D63" w14:textId="77777777" w:rsidTr="00F72CA7">
        <w:trPr>
          <w:jc w:val="center"/>
        </w:trPr>
        <w:tc>
          <w:tcPr>
            <w:tcW w:w="434" w:type="pct"/>
          </w:tcPr>
          <w:p w14:paraId="70E7F318" w14:textId="77777777" w:rsidR="00F72CA7" w:rsidRPr="00F1446F" w:rsidRDefault="00F72CA7" w:rsidP="00F72CA7">
            <w:pPr>
              <w:spacing w:line="32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MR3</w:t>
            </w:r>
          </w:p>
        </w:tc>
        <w:tc>
          <w:tcPr>
            <w:tcW w:w="2398" w:type="pct"/>
          </w:tcPr>
          <w:p w14:paraId="0D65C40D" w14:textId="13DFCAD5" w:rsidR="00F72CA7" w:rsidRPr="00F1446F" w:rsidRDefault="00F72CA7" w:rsidP="00F72CA7">
            <w:pPr>
              <w:spacing w:line="320" w:lineRule="exact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llec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mploye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mplaints.</w:t>
            </w:r>
          </w:p>
        </w:tc>
        <w:tc>
          <w:tcPr>
            <w:tcW w:w="722" w:type="pct"/>
          </w:tcPr>
          <w:p w14:paraId="141EE298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67</w:t>
            </w:r>
          </w:p>
        </w:tc>
        <w:tc>
          <w:tcPr>
            <w:tcW w:w="723" w:type="pct"/>
          </w:tcPr>
          <w:p w14:paraId="7FE799B6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41</w:t>
            </w:r>
          </w:p>
        </w:tc>
        <w:tc>
          <w:tcPr>
            <w:tcW w:w="723" w:type="pct"/>
          </w:tcPr>
          <w:p w14:paraId="7300D9AB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00</w:t>
            </w:r>
          </w:p>
        </w:tc>
      </w:tr>
      <w:tr w:rsidR="00F1446F" w:rsidRPr="00F1446F" w14:paraId="4F62F843" w14:textId="77777777" w:rsidTr="00F72CA7">
        <w:trPr>
          <w:jc w:val="center"/>
        </w:trPr>
        <w:tc>
          <w:tcPr>
            <w:tcW w:w="434" w:type="pct"/>
          </w:tcPr>
          <w:p w14:paraId="0590109D" w14:textId="77777777" w:rsidR="00F72CA7" w:rsidRPr="00F1446F" w:rsidRDefault="00F72CA7" w:rsidP="00F72CA7">
            <w:pPr>
              <w:spacing w:line="32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MR4</w:t>
            </w:r>
          </w:p>
        </w:tc>
        <w:tc>
          <w:tcPr>
            <w:tcW w:w="2398" w:type="pct"/>
          </w:tcPr>
          <w:p w14:paraId="02D9F982" w14:textId="6024C6DD" w:rsidR="00F72CA7" w:rsidRPr="00F1446F" w:rsidRDefault="00F72CA7" w:rsidP="00F72CA7">
            <w:pPr>
              <w:spacing w:line="320" w:lineRule="exact"/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ntern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marke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esearch</w:t>
            </w:r>
          </w:p>
        </w:tc>
        <w:tc>
          <w:tcPr>
            <w:tcW w:w="722" w:type="pct"/>
          </w:tcPr>
          <w:p w14:paraId="7F45A99C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42</w:t>
            </w:r>
          </w:p>
        </w:tc>
        <w:tc>
          <w:tcPr>
            <w:tcW w:w="723" w:type="pct"/>
          </w:tcPr>
          <w:p w14:paraId="2E88BBDE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41</w:t>
            </w:r>
          </w:p>
        </w:tc>
        <w:tc>
          <w:tcPr>
            <w:tcW w:w="723" w:type="pct"/>
          </w:tcPr>
          <w:p w14:paraId="4E9BF06A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86</w:t>
            </w:r>
          </w:p>
        </w:tc>
      </w:tr>
      <w:tr w:rsidR="00F1446F" w:rsidRPr="00F1446F" w14:paraId="74A4C57E" w14:textId="77777777" w:rsidTr="00F72CA7">
        <w:trPr>
          <w:jc w:val="center"/>
        </w:trPr>
        <w:tc>
          <w:tcPr>
            <w:tcW w:w="434" w:type="pct"/>
          </w:tcPr>
          <w:p w14:paraId="22DAEF71" w14:textId="77777777" w:rsidR="00F72CA7" w:rsidRPr="00F1446F" w:rsidRDefault="00F72CA7" w:rsidP="00F72CA7">
            <w:pPr>
              <w:spacing w:line="32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MR5</w:t>
            </w:r>
          </w:p>
        </w:tc>
        <w:tc>
          <w:tcPr>
            <w:tcW w:w="2398" w:type="pct"/>
          </w:tcPr>
          <w:p w14:paraId="4420985E" w14:textId="725083B2" w:rsidR="00F72CA7" w:rsidRPr="00F1446F" w:rsidRDefault="00F72CA7" w:rsidP="00F72CA7">
            <w:pPr>
              <w:spacing w:line="320" w:lineRule="exact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dentify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mployee’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ssues</w:t>
            </w:r>
          </w:p>
        </w:tc>
        <w:tc>
          <w:tcPr>
            <w:tcW w:w="722" w:type="pct"/>
          </w:tcPr>
          <w:p w14:paraId="31823194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84</w:t>
            </w:r>
          </w:p>
        </w:tc>
        <w:tc>
          <w:tcPr>
            <w:tcW w:w="723" w:type="pct"/>
          </w:tcPr>
          <w:p w14:paraId="6AB4D607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72</w:t>
            </w:r>
          </w:p>
        </w:tc>
        <w:tc>
          <w:tcPr>
            <w:tcW w:w="723" w:type="pct"/>
          </w:tcPr>
          <w:p w14:paraId="3683AD86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3</w:t>
            </w:r>
          </w:p>
        </w:tc>
      </w:tr>
      <w:tr w:rsidR="00F1446F" w:rsidRPr="00F1446F" w14:paraId="24DC77A3" w14:textId="77777777" w:rsidTr="00F72CA7">
        <w:trPr>
          <w:jc w:val="center"/>
        </w:trPr>
        <w:tc>
          <w:tcPr>
            <w:tcW w:w="434" w:type="pct"/>
          </w:tcPr>
          <w:p w14:paraId="70396E7A" w14:textId="77777777" w:rsidR="00F72CA7" w:rsidRPr="00F1446F" w:rsidRDefault="00F72CA7" w:rsidP="00F72CA7">
            <w:pPr>
              <w:spacing w:line="320" w:lineRule="exact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IMR6</w:t>
            </w:r>
          </w:p>
        </w:tc>
        <w:tc>
          <w:tcPr>
            <w:tcW w:w="2398" w:type="pct"/>
          </w:tcPr>
          <w:p w14:paraId="66503A53" w14:textId="4B1EAC9E" w:rsidR="00F72CA7" w:rsidRPr="00F1446F" w:rsidRDefault="00F72CA7" w:rsidP="00F72CA7">
            <w:pPr>
              <w:spacing w:line="320" w:lineRule="exact"/>
              <w:rPr>
                <w:rFonts w:ascii="Times New Roman" w:eastAsia="SimSu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egula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urveys</w:t>
            </w:r>
          </w:p>
        </w:tc>
        <w:tc>
          <w:tcPr>
            <w:tcW w:w="722" w:type="pct"/>
          </w:tcPr>
          <w:p w14:paraId="2EDA73AC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54</w:t>
            </w:r>
          </w:p>
        </w:tc>
        <w:tc>
          <w:tcPr>
            <w:tcW w:w="723" w:type="pct"/>
          </w:tcPr>
          <w:p w14:paraId="0D944815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88*</w:t>
            </w:r>
          </w:p>
        </w:tc>
        <w:tc>
          <w:tcPr>
            <w:tcW w:w="723" w:type="pct"/>
          </w:tcPr>
          <w:p w14:paraId="0C9E02C2" w14:textId="77777777" w:rsidR="00F72CA7" w:rsidRPr="00F1446F" w:rsidRDefault="00F72CA7" w:rsidP="00F72CA7">
            <w:pPr>
              <w:spacing w:line="320" w:lineRule="exact"/>
              <w:ind w:leftChars="50" w:left="120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3</w:t>
            </w:r>
          </w:p>
        </w:tc>
      </w:tr>
    </w:tbl>
    <w:p w14:paraId="38E673AB" w14:textId="50743BB5" w:rsidR="00F72CA7" w:rsidRPr="00F1446F" w:rsidRDefault="00F72CA7" w:rsidP="00F72CA7">
      <w:pPr>
        <w:rPr>
          <w:rFonts w:ascii="Times New Roman" w:hAnsi="Times New Roman" w:cs="Times New Roman"/>
          <w:szCs w:val="18"/>
          <w:lang w:val="en-AU"/>
        </w:rPr>
      </w:pPr>
      <w:r w:rsidRPr="00F1446F">
        <w:rPr>
          <w:rFonts w:ascii="Times New Roman" w:hAnsi="Times New Roman" w:cs="Times New Roman"/>
          <w:szCs w:val="18"/>
          <w:lang w:val="en-AU"/>
        </w:rPr>
        <w:t>Note:</w:t>
      </w:r>
      <w:r w:rsidR="0049651D" w:rsidRPr="00F1446F">
        <w:rPr>
          <w:rFonts w:ascii="Times New Roman" w:hAnsi="Times New Roman" w:cs="Times New Roman"/>
          <w:szCs w:val="18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18"/>
          <w:lang w:val="en-AU"/>
        </w:rPr>
        <w:t>*</w:t>
      </w:r>
      <w:r w:rsidR="0049651D" w:rsidRPr="00F1446F">
        <w:rPr>
          <w:rFonts w:ascii="Times New Roman" w:hAnsi="Times New Roman" w:cs="Times New Roman"/>
          <w:szCs w:val="18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18"/>
          <w:lang w:val="en-AU"/>
        </w:rPr>
        <w:t>means</w:t>
      </w:r>
      <w:r w:rsidR="0049651D" w:rsidRPr="00F1446F">
        <w:rPr>
          <w:rFonts w:ascii="Times New Roman" w:hAnsi="Times New Roman" w:cs="Times New Roman"/>
          <w:szCs w:val="18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18"/>
          <w:lang w:val="en-AU"/>
        </w:rPr>
        <w:t>key</w:t>
      </w:r>
      <w:r w:rsidR="0049651D" w:rsidRPr="00F1446F">
        <w:rPr>
          <w:rFonts w:ascii="Times New Roman" w:hAnsi="Times New Roman" w:cs="Times New Roman"/>
          <w:szCs w:val="18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18"/>
          <w:lang w:val="en-AU"/>
        </w:rPr>
        <w:t>factor.</w:t>
      </w:r>
    </w:p>
    <w:p w14:paraId="123185A8" w14:textId="3DE3609A" w:rsidR="00F72CA7" w:rsidRPr="00F1446F" w:rsidRDefault="00F72CA7" w:rsidP="00F72CA7">
      <w:pPr>
        <w:spacing w:line="360" w:lineRule="exact"/>
        <w:jc w:val="center"/>
        <w:rPr>
          <w:rFonts w:ascii="Times New Roman" w:hAnsi="Times New Roman" w:cs="Times New Roman"/>
          <w:b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lastRenderedPageBreak/>
        <w:t>Table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9: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Numerical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Value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Other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Factors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Hotels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betwee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Taiwan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Mainland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China</w:t>
      </w:r>
      <w:r w:rsidR="0049651D" w:rsidRPr="00F1446F">
        <w:rPr>
          <w:rFonts w:ascii="Times New Roman" w:hAnsi="Times New Roman" w:cs="Times New Roman"/>
          <w:b/>
          <w:sz w:val="26"/>
          <w:szCs w:val="26"/>
          <w:lang w:val="en-AU"/>
        </w:rPr>
        <w:t xml:space="preserve"> </w:t>
      </w:r>
    </w:p>
    <w:tbl>
      <w:tblPr>
        <w:tblStyle w:val="a7"/>
        <w:tblW w:w="5000" w:type="pct"/>
        <w:jc w:val="center"/>
        <w:tblLook w:val="04A0" w:firstRow="1" w:lastRow="0" w:firstColumn="1" w:lastColumn="0" w:noHBand="0" w:noVBand="1"/>
      </w:tblPr>
      <w:tblGrid>
        <w:gridCol w:w="782"/>
        <w:gridCol w:w="4324"/>
        <w:gridCol w:w="1302"/>
        <w:gridCol w:w="1304"/>
        <w:gridCol w:w="1304"/>
      </w:tblGrid>
      <w:tr w:rsidR="00F1446F" w:rsidRPr="00F1446F" w14:paraId="4F68A586" w14:textId="77777777" w:rsidTr="00F72CA7">
        <w:trPr>
          <w:trHeight w:val="1135"/>
          <w:jc w:val="center"/>
        </w:trPr>
        <w:tc>
          <w:tcPr>
            <w:tcW w:w="434" w:type="pct"/>
          </w:tcPr>
          <w:p w14:paraId="10E12A2B" w14:textId="77777777" w:rsidR="00F72CA7" w:rsidRPr="00F1446F" w:rsidRDefault="00F72CA7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</w:p>
        </w:tc>
        <w:tc>
          <w:tcPr>
            <w:tcW w:w="2398" w:type="pct"/>
            <w:vAlign w:val="center"/>
          </w:tcPr>
          <w:p w14:paraId="291B6693" w14:textId="77777777" w:rsidR="00F72CA7" w:rsidRPr="00F1446F" w:rsidRDefault="00F72CA7" w:rsidP="00F72CA7">
            <w:pPr>
              <w:spacing w:line="240" w:lineRule="atLeast"/>
              <w:jc w:val="center"/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 w:eastAsia="zh-CN"/>
              </w:rPr>
              <w:t>Items</w:t>
            </w:r>
          </w:p>
        </w:tc>
        <w:tc>
          <w:tcPr>
            <w:tcW w:w="722" w:type="pct"/>
            <w:vAlign w:val="center"/>
          </w:tcPr>
          <w:p w14:paraId="1B3ADCA9" w14:textId="77777777" w:rsidR="00F72CA7" w:rsidRPr="00F1446F" w:rsidRDefault="00F72CA7" w:rsidP="00F72CA7">
            <w:pPr>
              <w:spacing w:line="240" w:lineRule="atLeast"/>
              <w:jc w:val="center"/>
              <w:rPr>
                <w:rFonts w:ascii="Times New Roman" w:hAnsi="Times New Roman" w:cs="Times New Roman"/>
                <w:b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/>
              </w:rPr>
              <w:t>Taiwan</w:t>
            </w:r>
          </w:p>
        </w:tc>
        <w:tc>
          <w:tcPr>
            <w:tcW w:w="723" w:type="pct"/>
            <w:vAlign w:val="center"/>
          </w:tcPr>
          <w:p w14:paraId="3C300F45" w14:textId="5F42C6EB" w:rsidR="00F72CA7" w:rsidRPr="00F1446F" w:rsidRDefault="00F72CA7" w:rsidP="00F72CA7">
            <w:pPr>
              <w:spacing w:line="240" w:lineRule="atLeast"/>
              <w:jc w:val="center"/>
              <w:rPr>
                <w:rFonts w:ascii="Times New Roman" w:hAnsi="Times New Roman" w:cs="Times New Roman"/>
                <w:b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/>
              </w:rPr>
              <w:t>Mainland</w:t>
            </w:r>
            <w:r w:rsidR="0049651D" w:rsidRPr="00F1446F">
              <w:rPr>
                <w:rFonts w:ascii="Times New Roman" w:hAnsi="Times New Roman" w:cs="Times New Roman"/>
                <w:b/>
                <w:szCs w:val="24"/>
                <w:lang w:val="en-AU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Cs w:val="24"/>
                <w:lang w:val="en-AU"/>
              </w:rPr>
              <w:t>China</w:t>
            </w:r>
          </w:p>
        </w:tc>
        <w:tc>
          <w:tcPr>
            <w:tcW w:w="723" w:type="pct"/>
            <w:vAlign w:val="center"/>
          </w:tcPr>
          <w:p w14:paraId="1AC695AC" w14:textId="46CA034E" w:rsidR="00F72CA7" w:rsidRPr="00F1446F" w:rsidRDefault="00F72CA7" w:rsidP="00F72CA7">
            <w:pPr>
              <w:spacing w:line="240" w:lineRule="atLeast"/>
              <w:jc w:val="center"/>
              <w:rPr>
                <w:rFonts w:ascii="Times New Roman" w:hAnsi="Times New Roman" w:cs="Times New Roman"/>
                <w:b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b/>
                <w:szCs w:val="24"/>
                <w:lang w:val="en-AU"/>
              </w:rPr>
              <w:t>Taiwan</w:t>
            </w:r>
            <w:r w:rsidR="0049651D" w:rsidRPr="00F1446F">
              <w:rPr>
                <w:rFonts w:ascii="Times New Roman" w:hAnsi="Times New Roman" w:cs="Times New Roman"/>
                <w:b/>
                <w:szCs w:val="24"/>
                <w:lang w:val="en-AU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Cs w:val="24"/>
                <w:lang w:val="en-AU"/>
              </w:rPr>
              <w:t>and</w:t>
            </w:r>
            <w:r w:rsidR="0049651D" w:rsidRPr="00F1446F">
              <w:rPr>
                <w:rFonts w:ascii="Times New Roman" w:hAnsi="Times New Roman" w:cs="Times New Roman"/>
                <w:b/>
                <w:szCs w:val="24"/>
                <w:lang w:val="en-AU"/>
              </w:rPr>
              <w:t xml:space="preserve"> </w:t>
            </w:r>
            <w:r w:rsidRPr="00F1446F">
              <w:rPr>
                <w:rFonts w:ascii="Times New Roman" w:hAnsi="Times New Roman" w:cs="Times New Roman"/>
                <w:b/>
                <w:szCs w:val="24"/>
                <w:lang w:val="en-AU"/>
              </w:rPr>
              <w:t>Mainland</w:t>
            </w:r>
          </w:p>
        </w:tc>
      </w:tr>
      <w:tr w:rsidR="00F1446F" w:rsidRPr="00F1446F" w14:paraId="45C68074" w14:textId="77777777" w:rsidTr="00F72CA7">
        <w:trPr>
          <w:jc w:val="center"/>
        </w:trPr>
        <w:tc>
          <w:tcPr>
            <w:tcW w:w="434" w:type="pct"/>
          </w:tcPr>
          <w:p w14:paraId="7CA2EECD" w14:textId="77777777" w:rsidR="00F72CA7" w:rsidRPr="00F1446F" w:rsidRDefault="00F72CA7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1</w:t>
            </w:r>
          </w:p>
        </w:tc>
        <w:tc>
          <w:tcPr>
            <w:tcW w:w="2398" w:type="pct"/>
          </w:tcPr>
          <w:p w14:paraId="11B0289C" w14:textId="28347BC0" w:rsidR="00F72CA7" w:rsidRPr="00F1446F" w:rsidRDefault="00F72CA7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imila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groups</w:t>
            </w:r>
          </w:p>
        </w:tc>
        <w:tc>
          <w:tcPr>
            <w:tcW w:w="722" w:type="pct"/>
          </w:tcPr>
          <w:p w14:paraId="2E129F25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01</w:t>
            </w:r>
          </w:p>
        </w:tc>
        <w:tc>
          <w:tcPr>
            <w:tcW w:w="723" w:type="pct"/>
          </w:tcPr>
          <w:p w14:paraId="1B702A4E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2</w:t>
            </w:r>
          </w:p>
        </w:tc>
        <w:tc>
          <w:tcPr>
            <w:tcW w:w="723" w:type="pct"/>
          </w:tcPr>
          <w:p w14:paraId="3913C056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06</w:t>
            </w:r>
          </w:p>
        </w:tc>
      </w:tr>
      <w:tr w:rsidR="00F1446F" w:rsidRPr="00F1446F" w14:paraId="23037665" w14:textId="77777777" w:rsidTr="00F72CA7">
        <w:trPr>
          <w:jc w:val="center"/>
        </w:trPr>
        <w:tc>
          <w:tcPr>
            <w:tcW w:w="434" w:type="pct"/>
          </w:tcPr>
          <w:p w14:paraId="6B3ABA7B" w14:textId="77777777" w:rsidR="00F72CA7" w:rsidRPr="00F1446F" w:rsidRDefault="00F72CA7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2</w:t>
            </w:r>
          </w:p>
        </w:tc>
        <w:tc>
          <w:tcPr>
            <w:tcW w:w="2398" w:type="pct"/>
          </w:tcPr>
          <w:p w14:paraId="4710E071" w14:textId="01047C92" w:rsidR="00F72CA7" w:rsidRPr="00F1446F" w:rsidRDefault="00F72CA7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Differen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groups</w:t>
            </w:r>
          </w:p>
        </w:tc>
        <w:tc>
          <w:tcPr>
            <w:tcW w:w="722" w:type="pct"/>
          </w:tcPr>
          <w:p w14:paraId="6D7F2E48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06</w:t>
            </w:r>
          </w:p>
        </w:tc>
        <w:tc>
          <w:tcPr>
            <w:tcW w:w="723" w:type="pct"/>
          </w:tcPr>
          <w:p w14:paraId="431F7B30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57</w:t>
            </w:r>
          </w:p>
        </w:tc>
        <w:tc>
          <w:tcPr>
            <w:tcW w:w="723" w:type="pct"/>
          </w:tcPr>
          <w:p w14:paraId="29C5C42B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28</w:t>
            </w:r>
          </w:p>
        </w:tc>
      </w:tr>
      <w:tr w:rsidR="00F1446F" w:rsidRPr="00F1446F" w14:paraId="02398815" w14:textId="77777777" w:rsidTr="00F72CA7">
        <w:trPr>
          <w:jc w:val="center"/>
        </w:trPr>
        <w:tc>
          <w:tcPr>
            <w:tcW w:w="434" w:type="pct"/>
          </w:tcPr>
          <w:p w14:paraId="56E1D330" w14:textId="77777777" w:rsidR="00F72CA7" w:rsidRPr="00F1446F" w:rsidRDefault="00F72CA7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3</w:t>
            </w:r>
          </w:p>
        </w:tc>
        <w:tc>
          <w:tcPr>
            <w:tcW w:w="2398" w:type="pct"/>
          </w:tcPr>
          <w:p w14:paraId="306FB1C1" w14:textId="761F881D" w:rsidR="00F72CA7" w:rsidRPr="00F1446F" w:rsidRDefault="00F72CA7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am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group</w:t>
            </w:r>
          </w:p>
        </w:tc>
        <w:tc>
          <w:tcPr>
            <w:tcW w:w="722" w:type="pct"/>
          </w:tcPr>
          <w:p w14:paraId="4803005F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6</w:t>
            </w:r>
          </w:p>
        </w:tc>
        <w:tc>
          <w:tcPr>
            <w:tcW w:w="723" w:type="pct"/>
          </w:tcPr>
          <w:p w14:paraId="36320C63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82</w:t>
            </w:r>
          </w:p>
        </w:tc>
        <w:tc>
          <w:tcPr>
            <w:tcW w:w="723" w:type="pct"/>
          </w:tcPr>
          <w:p w14:paraId="3911FD91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8</w:t>
            </w:r>
          </w:p>
        </w:tc>
      </w:tr>
      <w:tr w:rsidR="00F1446F" w:rsidRPr="00F1446F" w14:paraId="2F844842" w14:textId="77777777" w:rsidTr="00F72CA7">
        <w:trPr>
          <w:jc w:val="center"/>
        </w:trPr>
        <w:tc>
          <w:tcPr>
            <w:tcW w:w="434" w:type="pct"/>
          </w:tcPr>
          <w:p w14:paraId="74265063" w14:textId="77777777" w:rsidR="00F72CA7" w:rsidRPr="00F1446F" w:rsidRDefault="00F72CA7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4</w:t>
            </w:r>
          </w:p>
        </w:tc>
        <w:tc>
          <w:tcPr>
            <w:tcW w:w="2398" w:type="pct"/>
          </w:tcPr>
          <w:p w14:paraId="7CE6E019" w14:textId="1EFFDC55" w:rsidR="00F72CA7" w:rsidRPr="00F1446F" w:rsidRDefault="00F72CA7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imila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ay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722" w:type="pct"/>
          </w:tcPr>
          <w:p w14:paraId="403012D9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82</w:t>
            </w:r>
          </w:p>
        </w:tc>
        <w:tc>
          <w:tcPr>
            <w:tcW w:w="723" w:type="pct"/>
          </w:tcPr>
          <w:p w14:paraId="0F4FDABD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63</w:t>
            </w:r>
          </w:p>
        </w:tc>
        <w:tc>
          <w:tcPr>
            <w:tcW w:w="723" w:type="pct"/>
          </w:tcPr>
          <w:p w14:paraId="05873837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4</w:t>
            </w:r>
          </w:p>
        </w:tc>
      </w:tr>
      <w:tr w:rsidR="00F1446F" w:rsidRPr="00F1446F" w14:paraId="1BB1B80F" w14:textId="77777777" w:rsidTr="00F72CA7">
        <w:trPr>
          <w:jc w:val="center"/>
        </w:trPr>
        <w:tc>
          <w:tcPr>
            <w:tcW w:w="434" w:type="pct"/>
          </w:tcPr>
          <w:p w14:paraId="00D4E140" w14:textId="77777777" w:rsidR="00F72CA7" w:rsidRPr="00F1446F" w:rsidRDefault="00F72CA7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5</w:t>
            </w:r>
          </w:p>
        </w:tc>
        <w:tc>
          <w:tcPr>
            <w:tcW w:w="2398" w:type="pct"/>
          </w:tcPr>
          <w:p w14:paraId="01D1FC7E" w14:textId="4E83D45A" w:rsidR="00F72CA7" w:rsidRPr="00F1446F" w:rsidRDefault="00F72CA7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Prefe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o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ork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ith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am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group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722" w:type="pct"/>
          </w:tcPr>
          <w:p w14:paraId="6FD00FA4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86*</w:t>
            </w:r>
          </w:p>
        </w:tc>
        <w:tc>
          <w:tcPr>
            <w:tcW w:w="723" w:type="pct"/>
          </w:tcPr>
          <w:p w14:paraId="1BF4EFD1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42*</w:t>
            </w:r>
          </w:p>
        </w:tc>
        <w:tc>
          <w:tcPr>
            <w:tcW w:w="723" w:type="pct"/>
          </w:tcPr>
          <w:p w14:paraId="1EA0D901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66*</w:t>
            </w:r>
          </w:p>
        </w:tc>
      </w:tr>
      <w:tr w:rsidR="00F1446F" w:rsidRPr="00F1446F" w14:paraId="0AECDDFC" w14:textId="77777777" w:rsidTr="00F72CA7">
        <w:trPr>
          <w:jc w:val="center"/>
        </w:trPr>
        <w:tc>
          <w:tcPr>
            <w:tcW w:w="434" w:type="pct"/>
          </w:tcPr>
          <w:p w14:paraId="0BEECFE0" w14:textId="77777777" w:rsidR="00F72CA7" w:rsidRPr="00F1446F" w:rsidRDefault="00F72CA7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6</w:t>
            </w:r>
          </w:p>
        </w:tc>
        <w:tc>
          <w:tcPr>
            <w:tcW w:w="2398" w:type="pct"/>
          </w:tcPr>
          <w:p w14:paraId="63A96F3B" w14:textId="5DE9609F" w:rsidR="00F72CA7" w:rsidRPr="00F1446F" w:rsidRDefault="00F72CA7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Ge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along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el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ith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am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background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722" w:type="pct"/>
          </w:tcPr>
          <w:p w14:paraId="761D26BD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62*</w:t>
            </w:r>
          </w:p>
        </w:tc>
        <w:tc>
          <w:tcPr>
            <w:tcW w:w="723" w:type="pct"/>
          </w:tcPr>
          <w:p w14:paraId="5764079C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04</w:t>
            </w:r>
          </w:p>
        </w:tc>
        <w:tc>
          <w:tcPr>
            <w:tcW w:w="723" w:type="pct"/>
          </w:tcPr>
          <w:p w14:paraId="3384DBB1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61*</w:t>
            </w:r>
          </w:p>
        </w:tc>
      </w:tr>
      <w:tr w:rsidR="00F1446F" w:rsidRPr="00F1446F" w14:paraId="136D7F23" w14:textId="77777777" w:rsidTr="00F72CA7">
        <w:trPr>
          <w:jc w:val="center"/>
        </w:trPr>
        <w:tc>
          <w:tcPr>
            <w:tcW w:w="434" w:type="pct"/>
          </w:tcPr>
          <w:p w14:paraId="3C0CC75E" w14:textId="77777777" w:rsidR="00F72CA7" w:rsidRPr="00F1446F" w:rsidRDefault="00F72CA7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7</w:t>
            </w:r>
          </w:p>
        </w:tc>
        <w:tc>
          <w:tcPr>
            <w:tcW w:w="2398" w:type="pct"/>
          </w:tcPr>
          <w:p w14:paraId="51492B2D" w14:textId="7939209C" w:rsidR="00F72CA7" w:rsidRPr="00F1446F" w:rsidRDefault="00F72CA7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am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background,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I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ork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mor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fficiently.</w:t>
            </w:r>
          </w:p>
        </w:tc>
        <w:tc>
          <w:tcPr>
            <w:tcW w:w="722" w:type="pct"/>
          </w:tcPr>
          <w:p w14:paraId="7F0A48DE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56*</w:t>
            </w:r>
          </w:p>
        </w:tc>
        <w:tc>
          <w:tcPr>
            <w:tcW w:w="723" w:type="pct"/>
          </w:tcPr>
          <w:p w14:paraId="489A5F97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2</w:t>
            </w:r>
          </w:p>
        </w:tc>
        <w:tc>
          <w:tcPr>
            <w:tcW w:w="723" w:type="pct"/>
          </w:tcPr>
          <w:p w14:paraId="6551EFE8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61*</w:t>
            </w:r>
          </w:p>
        </w:tc>
      </w:tr>
      <w:tr w:rsidR="00F1446F" w:rsidRPr="00F1446F" w14:paraId="4CF60B32" w14:textId="77777777" w:rsidTr="00F72CA7">
        <w:trPr>
          <w:jc w:val="center"/>
        </w:trPr>
        <w:tc>
          <w:tcPr>
            <w:tcW w:w="434" w:type="pct"/>
          </w:tcPr>
          <w:p w14:paraId="6AB30BBF" w14:textId="77777777" w:rsidR="00F72CA7" w:rsidRPr="00F1446F" w:rsidRDefault="00F72CA7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CI8</w:t>
            </w:r>
          </w:p>
        </w:tc>
        <w:tc>
          <w:tcPr>
            <w:tcW w:w="2398" w:type="pct"/>
          </w:tcPr>
          <w:p w14:paraId="71D69AC4" w14:textId="3ED22518" w:rsidR="00F72CA7" w:rsidRPr="00F1446F" w:rsidRDefault="00F72CA7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Hav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poo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elationship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ith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differen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racial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background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722" w:type="pct"/>
          </w:tcPr>
          <w:p w14:paraId="50FC3F1F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3</w:t>
            </w:r>
          </w:p>
        </w:tc>
        <w:tc>
          <w:tcPr>
            <w:tcW w:w="723" w:type="pct"/>
          </w:tcPr>
          <w:p w14:paraId="780E7415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490</w:t>
            </w:r>
          </w:p>
        </w:tc>
        <w:tc>
          <w:tcPr>
            <w:tcW w:w="723" w:type="pct"/>
          </w:tcPr>
          <w:p w14:paraId="5D883214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64</w:t>
            </w:r>
          </w:p>
        </w:tc>
      </w:tr>
      <w:tr w:rsidR="00F1446F" w:rsidRPr="00F1446F" w14:paraId="20275691" w14:textId="77777777" w:rsidTr="00F72CA7">
        <w:trPr>
          <w:jc w:val="center"/>
        </w:trPr>
        <w:tc>
          <w:tcPr>
            <w:tcW w:w="434" w:type="pct"/>
          </w:tcPr>
          <w:p w14:paraId="16186684" w14:textId="77777777" w:rsidR="00F72CA7" w:rsidRPr="00F1446F" w:rsidRDefault="00F72CA7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ES1</w:t>
            </w:r>
          </w:p>
        </w:tc>
        <w:tc>
          <w:tcPr>
            <w:tcW w:w="2398" w:type="pct"/>
          </w:tcPr>
          <w:p w14:paraId="41219844" w14:textId="744C3723" w:rsidR="00F72CA7" w:rsidRPr="00F1446F" w:rsidRDefault="00F72CA7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nough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freedom</w:t>
            </w:r>
          </w:p>
        </w:tc>
        <w:tc>
          <w:tcPr>
            <w:tcW w:w="722" w:type="pct"/>
          </w:tcPr>
          <w:p w14:paraId="40DB3907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49*</w:t>
            </w:r>
          </w:p>
        </w:tc>
        <w:tc>
          <w:tcPr>
            <w:tcW w:w="723" w:type="pct"/>
          </w:tcPr>
          <w:p w14:paraId="35279098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86</w:t>
            </w:r>
          </w:p>
        </w:tc>
        <w:tc>
          <w:tcPr>
            <w:tcW w:w="723" w:type="pct"/>
          </w:tcPr>
          <w:p w14:paraId="49E2E2E5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48</w:t>
            </w:r>
          </w:p>
        </w:tc>
      </w:tr>
      <w:tr w:rsidR="00F1446F" w:rsidRPr="00F1446F" w14:paraId="75E1CA0A" w14:textId="77777777" w:rsidTr="00F72CA7">
        <w:trPr>
          <w:jc w:val="center"/>
        </w:trPr>
        <w:tc>
          <w:tcPr>
            <w:tcW w:w="434" w:type="pct"/>
          </w:tcPr>
          <w:p w14:paraId="2030B751" w14:textId="77777777" w:rsidR="00F72CA7" w:rsidRPr="00F1446F" w:rsidRDefault="00F72CA7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ES2</w:t>
            </w:r>
          </w:p>
        </w:tc>
        <w:tc>
          <w:tcPr>
            <w:tcW w:w="2398" w:type="pct"/>
          </w:tcPr>
          <w:p w14:paraId="07F57293" w14:textId="7885E7C0" w:rsidR="00F72CA7" w:rsidRPr="00F1446F" w:rsidRDefault="00F72CA7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variety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of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activitie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722" w:type="pct"/>
          </w:tcPr>
          <w:p w14:paraId="6E392434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99</w:t>
            </w:r>
          </w:p>
        </w:tc>
        <w:tc>
          <w:tcPr>
            <w:tcW w:w="723" w:type="pct"/>
          </w:tcPr>
          <w:p w14:paraId="212EBE94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47*</w:t>
            </w:r>
          </w:p>
        </w:tc>
        <w:tc>
          <w:tcPr>
            <w:tcW w:w="723" w:type="pct"/>
          </w:tcPr>
          <w:p w14:paraId="1951E598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43</w:t>
            </w:r>
          </w:p>
        </w:tc>
      </w:tr>
      <w:tr w:rsidR="00F1446F" w:rsidRPr="00F1446F" w14:paraId="579892C1" w14:textId="77777777" w:rsidTr="00F72CA7">
        <w:trPr>
          <w:jc w:val="center"/>
        </w:trPr>
        <w:tc>
          <w:tcPr>
            <w:tcW w:w="434" w:type="pct"/>
          </w:tcPr>
          <w:p w14:paraId="7210C8F5" w14:textId="77777777" w:rsidR="00F72CA7" w:rsidRPr="00F1446F" w:rsidRDefault="00F72CA7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ES3</w:t>
            </w:r>
          </w:p>
        </w:tc>
        <w:tc>
          <w:tcPr>
            <w:tcW w:w="2398" w:type="pct"/>
          </w:tcPr>
          <w:p w14:paraId="08FA4B6E" w14:textId="4987F78F" w:rsidR="00F72CA7" w:rsidRPr="00F1446F" w:rsidRDefault="00F72CA7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opportunities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722" w:type="pct"/>
          </w:tcPr>
          <w:p w14:paraId="052C6826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13</w:t>
            </w:r>
          </w:p>
        </w:tc>
        <w:tc>
          <w:tcPr>
            <w:tcW w:w="723" w:type="pct"/>
          </w:tcPr>
          <w:p w14:paraId="13A41B3A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80*</w:t>
            </w:r>
          </w:p>
        </w:tc>
        <w:tc>
          <w:tcPr>
            <w:tcW w:w="723" w:type="pct"/>
          </w:tcPr>
          <w:p w14:paraId="19B53400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65*</w:t>
            </w:r>
          </w:p>
        </w:tc>
      </w:tr>
      <w:tr w:rsidR="00F1446F" w:rsidRPr="00F1446F" w14:paraId="5513A96E" w14:textId="77777777" w:rsidTr="00F72CA7">
        <w:trPr>
          <w:jc w:val="center"/>
        </w:trPr>
        <w:tc>
          <w:tcPr>
            <w:tcW w:w="434" w:type="pct"/>
          </w:tcPr>
          <w:p w14:paraId="1342DD25" w14:textId="77777777" w:rsidR="00F72CA7" w:rsidRPr="00F1446F" w:rsidRDefault="00F72CA7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ES4</w:t>
            </w:r>
          </w:p>
        </w:tc>
        <w:tc>
          <w:tcPr>
            <w:tcW w:w="2398" w:type="pct"/>
          </w:tcPr>
          <w:p w14:paraId="072A7E8E" w14:textId="367A4FBB" w:rsidR="00F72CA7" w:rsidRPr="00F1446F" w:rsidRDefault="00F72CA7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B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satisfied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with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job</w:t>
            </w:r>
          </w:p>
        </w:tc>
        <w:tc>
          <w:tcPr>
            <w:tcW w:w="722" w:type="pct"/>
          </w:tcPr>
          <w:p w14:paraId="0445C436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88</w:t>
            </w:r>
          </w:p>
        </w:tc>
        <w:tc>
          <w:tcPr>
            <w:tcW w:w="723" w:type="pct"/>
          </w:tcPr>
          <w:p w14:paraId="03850F0F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04</w:t>
            </w:r>
          </w:p>
        </w:tc>
        <w:tc>
          <w:tcPr>
            <w:tcW w:w="723" w:type="pct"/>
          </w:tcPr>
          <w:p w14:paraId="229F51D9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621</w:t>
            </w:r>
          </w:p>
        </w:tc>
      </w:tr>
      <w:tr w:rsidR="00F1446F" w:rsidRPr="00F1446F" w14:paraId="388EBC76" w14:textId="77777777" w:rsidTr="00F72CA7">
        <w:trPr>
          <w:jc w:val="center"/>
        </w:trPr>
        <w:tc>
          <w:tcPr>
            <w:tcW w:w="434" w:type="pct"/>
          </w:tcPr>
          <w:p w14:paraId="6E57B241" w14:textId="77777777" w:rsidR="00F72CA7" w:rsidRPr="00F1446F" w:rsidRDefault="00F72CA7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ES5</w:t>
            </w:r>
          </w:p>
        </w:tc>
        <w:tc>
          <w:tcPr>
            <w:tcW w:w="2398" w:type="pct"/>
          </w:tcPr>
          <w:p w14:paraId="355E6AE3" w14:textId="19E36D6F" w:rsidR="00F72CA7" w:rsidRPr="00F1446F" w:rsidRDefault="00F72CA7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No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onsider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leaving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the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curren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job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</w:p>
        </w:tc>
        <w:tc>
          <w:tcPr>
            <w:tcW w:w="722" w:type="pct"/>
          </w:tcPr>
          <w:p w14:paraId="0237694D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8</w:t>
            </w:r>
          </w:p>
        </w:tc>
        <w:tc>
          <w:tcPr>
            <w:tcW w:w="723" w:type="pct"/>
          </w:tcPr>
          <w:p w14:paraId="22CF527E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49</w:t>
            </w:r>
          </w:p>
        </w:tc>
        <w:tc>
          <w:tcPr>
            <w:tcW w:w="723" w:type="pct"/>
          </w:tcPr>
          <w:p w14:paraId="069C6300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65</w:t>
            </w:r>
          </w:p>
        </w:tc>
      </w:tr>
      <w:tr w:rsidR="00F1446F" w:rsidRPr="00F1446F" w14:paraId="491AF33B" w14:textId="77777777" w:rsidTr="00F72CA7">
        <w:trPr>
          <w:jc w:val="center"/>
        </w:trPr>
        <w:tc>
          <w:tcPr>
            <w:tcW w:w="434" w:type="pct"/>
          </w:tcPr>
          <w:p w14:paraId="56E0BCF4" w14:textId="77777777" w:rsidR="00F72CA7" w:rsidRPr="00F1446F" w:rsidRDefault="00F72CA7" w:rsidP="00D465EF">
            <w:pPr>
              <w:spacing w:line="288" w:lineRule="auto"/>
              <w:jc w:val="center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ES6</w:t>
            </w:r>
          </w:p>
        </w:tc>
        <w:tc>
          <w:tcPr>
            <w:tcW w:w="2398" w:type="pct"/>
          </w:tcPr>
          <w:p w14:paraId="06BDBE6D" w14:textId="460D1A81" w:rsidR="00F72CA7" w:rsidRPr="00F1446F" w:rsidRDefault="00F72CA7" w:rsidP="00D465EF">
            <w:pPr>
              <w:spacing w:line="288" w:lineRule="auto"/>
              <w:rPr>
                <w:rFonts w:ascii="Times New Roman" w:hAnsi="Times New Roman" w:cs="Times New Roman"/>
                <w:szCs w:val="24"/>
                <w:lang w:val="en-AU" w:eastAsia="zh-CN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Do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not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enjoy</w:t>
            </w:r>
            <w:r w:rsidR="0049651D"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 xml:space="preserve"> </w:t>
            </w:r>
            <w:r w:rsidRPr="00F1446F">
              <w:rPr>
                <w:rFonts w:ascii="Times New Roman" w:hAnsi="Times New Roman" w:cs="Times New Roman"/>
                <w:szCs w:val="24"/>
                <w:lang w:val="en-AU" w:eastAsia="zh-CN"/>
              </w:rPr>
              <w:t>job</w:t>
            </w:r>
          </w:p>
        </w:tc>
        <w:tc>
          <w:tcPr>
            <w:tcW w:w="722" w:type="pct"/>
          </w:tcPr>
          <w:p w14:paraId="383F10A6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75</w:t>
            </w:r>
          </w:p>
        </w:tc>
        <w:tc>
          <w:tcPr>
            <w:tcW w:w="723" w:type="pct"/>
          </w:tcPr>
          <w:p w14:paraId="666E7ADB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59</w:t>
            </w:r>
          </w:p>
        </w:tc>
        <w:tc>
          <w:tcPr>
            <w:tcW w:w="723" w:type="pct"/>
          </w:tcPr>
          <w:p w14:paraId="376C197F" w14:textId="77777777" w:rsidR="00F72CA7" w:rsidRPr="00F1446F" w:rsidRDefault="00F72CA7" w:rsidP="00F72CA7">
            <w:pPr>
              <w:widowControl/>
              <w:ind w:leftChars="70" w:left="168"/>
              <w:rPr>
                <w:rFonts w:ascii="Times New Roman" w:hAnsi="Times New Roman" w:cs="Times New Roman"/>
                <w:szCs w:val="24"/>
                <w:lang w:val="en-AU"/>
              </w:rPr>
            </w:pPr>
            <w:r w:rsidRPr="00F1446F">
              <w:rPr>
                <w:rFonts w:ascii="Times New Roman" w:hAnsi="Times New Roman" w:cs="Times New Roman"/>
                <w:szCs w:val="24"/>
                <w:lang w:val="en-AU"/>
              </w:rPr>
              <w:t>0.568</w:t>
            </w:r>
          </w:p>
        </w:tc>
      </w:tr>
    </w:tbl>
    <w:p w14:paraId="29F1ECF6" w14:textId="4CC7448C" w:rsidR="00F72CA7" w:rsidRPr="00F1446F" w:rsidRDefault="00F72CA7" w:rsidP="00F72CA7">
      <w:pPr>
        <w:rPr>
          <w:rFonts w:ascii="Times New Roman" w:hAnsi="Times New Roman" w:cs="Times New Roman"/>
          <w:szCs w:val="24"/>
          <w:lang w:val="en-AU"/>
        </w:rPr>
      </w:pPr>
      <w:r w:rsidRPr="00F1446F">
        <w:rPr>
          <w:rFonts w:ascii="Times New Roman" w:hAnsi="Times New Roman" w:cs="Times New Roman"/>
          <w:szCs w:val="24"/>
          <w:lang w:val="en-AU"/>
        </w:rPr>
        <w:t>Note:</w:t>
      </w:r>
      <w:r w:rsidR="0049651D" w:rsidRPr="00F1446F">
        <w:rPr>
          <w:rFonts w:ascii="Times New Roman" w:hAnsi="Times New Roman" w:cs="Times New Roman"/>
          <w:szCs w:val="24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24"/>
          <w:lang w:val="en-AU"/>
        </w:rPr>
        <w:t>*</w:t>
      </w:r>
      <w:r w:rsidR="0049651D" w:rsidRPr="00F1446F">
        <w:rPr>
          <w:rFonts w:ascii="Times New Roman" w:hAnsi="Times New Roman" w:cs="Times New Roman"/>
          <w:szCs w:val="24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24"/>
          <w:lang w:val="en-AU"/>
        </w:rPr>
        <w:t>means</w:t>
      </w:r>
      <w:r w:rsidR="0049651D" w:rsidRPr="00F1446F">
        <w:rPr>
          <w:rFonts w:ascii="Times New Roman" w:hAnsi="Times New Roman" w:cs="Times New Roman"/>
          <w:szCs w:val="24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24"/>
          <w:lang w:val="en-AU"/>
        </w:rPr>
        <w:t>key</w:t>
      </w:r>
      <w:r w:rsidR="0049651D" w:rsidRPr="00F1446F">
        <w:rPr>
          <w:rFonts w:ascii="Times New Roman" w:hAnsi="Times New Roman" w:cs="Times New Roman"/>
          <w:szCs w:val="24"/>
          <w:lang w:val="en-AU"/>
        </w:rPr>
        <w:t xml:space="preserve"> </w:t>
      </w:r>
      <w:r w:rsidRPr="00F1446F">
        <w:rPr>
          <w:rFonts w:ascii="Times New Roman" w:hAnsi="Times New Roman" w:cs="Times New Roman"/>
          <w:szCs w:val="24"/>
          <w:lang w:val="en-AU"/>
        </w:rPr>
        <w:t>factor.</w:t>
      </w:r>
    </w:p>
    <w:p w14:paraId="54E5E1C5" w14:textId="77777777" w:rsidR="00F72CA7" w:rsidRPr="00F1446F" w:rsidRDefault="00F72CA7" w:rsidP="00F72CA7">
      <w:pPr>
        <w:rPr>
          <w:rFonts w:ascii="Times New Roman" w:hAnsi="Times New Roman" w:cs="Times New Roman"/>
          <w:szCs w:val="24"/>
          <w:lang w:val="en-AU"/>
        </w:rPr>
      </w:pPr>
    </w:p>
    <w:p w14:paraId="621CB0CD" w14:textId="77777777" w:rsidR="0014789C" w:rsidRPr="00F1446F" w:rsidRDefault="0014789C" w:rsidP="00AA6627">
      <w:pPr>
        <w:spacing w:line="360" w:lineRule="exact"/>
        <w:rPr>
          <w:rFonts w:ascii="Times New Roman" w:hAnsi="Times New Roman" w:cs="Times New Roman"/>
          <w:b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Conclusion</w:t>
      </w:r>
    </w:p>
    <w:p w14:paraId="01B78922" w14:textId="17825279" w:rsidR="002B39ED" w:rsidRPr="00F1446F" w:rsidRDefault="0014789C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ud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indica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aiw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inl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hin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imila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quirement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4120F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regarding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perso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demographic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(i.e.</w:t>
      </w:r>
      <w:r w:rsidR="0084120F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gender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ge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eng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work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experience)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lthoug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und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ffer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grow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ackgrou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nvironment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The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sever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nclusion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raw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low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: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47D8E" w:rsidRPr="00F1446F">
        <w:rPr>
          <w:rFonts w:ascii="Times New Roman" w:hAnsi="Times New Roman" w:cs="Times New Roman"/>
          <w:sz w:val="26"/>
          <w:szCs w:val="26"/>
          <w:lang w:val="en-AU"/>
        </w:rPr>
        <w:t>f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rst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4120F" w:rsidRPr="00F1446F">
        <w:rPr>
          <w:rFonts w:ascii="Times New Roman" w:hAnsi="Times New Roman" w:cs="Times New Roman"/>
          <w:sz w:val="26"/>
          <w:szCs w:val="26"/>
          <w:lang w:val="en-AU"/>
        </w:rPr>
        <w:t>staffs mus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know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o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bou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r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mag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evelopm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rection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4120F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rganizations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gardles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g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gender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cond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old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seni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staff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expec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4120F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rganization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h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1C4F" w:rsidRPr="00F1446F">
        <w:rPr>
          <w:rFonts w:ascii="Times New Roman" w:hAnsi="Times New Roman" w:cs="Times New Roman"/>
          <w:sz w:val="26"/>
          <w:szCs w:val="26"/>
          <w:lang w:val="en-AU"/>
        </w:rPr>
        <w:t>regula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market</w:t>
      </w:r>
      <w:r w:rsidR="0084120F" w:rsidRPr="00F1446F">
        <w:rPr>
          <w:rFonts w:ascii="Times New Roman" w:hAnsi="Times New Roman" w:cs="Times New Roman"/>
          <w:sz w:val="26"/>
          <w:szCs w:val="26"/>
          <w:lang w:val="en-AU"/>
        </w:rPr>
        <w:t>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research</w:t>
      </w:r>
      <w:r w:rsidR="003B567E" w:rsidRPr="00F1446F">
        <w:rPr>
          <w:rFonts w:ascii="Times New Roman" w:hAnsi="Times New Roman" w:cs="Times New Roman"/>
          <w:sz w:val="26"/>
          <w:szCs w:val="26"/>
          <w:lang w:val="en-AU"/>
        </w:rPr>
        <w:t>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explo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underst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thei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need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thu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impro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satisfaction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Third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young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les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lastRenderedPageBreak/>
        <w:t>experienc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staff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mo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concern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abou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4120F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e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train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program</w:t>
      </w:r>
      <w:r w:rsidR="0084120F" w:rsidRPr="00F1446F">
        <w:rPr>
          <w:rFonts w:ascii="Times New Roman" w:hAnsi="Times New Roman" w:cs="Times New Roman"/>
          <w:sz w:val="26"/>
          <w:szCs w:val="26"/>
          <w:lang w:val="en-AU"/>
        </w:rPr>
        <w:t>s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whi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impro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thei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skills</w:t>
      </w:r>
      <w:r w:rsidR="0084120F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promot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care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development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thu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impro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satisfaction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Fourth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staff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tw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shor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pref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work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wi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superviso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fro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sam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raci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group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du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impro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job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efficiency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0046E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0046E" w:rsidRPr="00F1446F">
        <w:rPr>
          <w:rFonts w:ascii="Times New Roman" w:hAnsi="Times New Roman" w:cs="Times New Roman"/>
          <w:sz w:val="26"/>
          <w:szCs w:val="26"/>
          <w:lang w:val="en-AU"/>
        </w:rPr>
        <w:t>find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0046E" w:rsidRPr="00F1446F">
        <w:rPr>
          <w:rFonts w:ascii="Times New Roman" w:hAnsi="Times New Roman" w:cs="Times New Roman"/>
          <w:sz w:val="26"/>
          <w:szCs w:val="26"/>
          <w:lang w:val="en-AU"/>
        </w:rPr>
        <w:t>als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0046E" w:rsidRPr="00F1446F">
        <w:rPr>
          <w:rFonts w:ascii="Times New Roman" w:hAnsi="Times New Roman" w:cs="Times New Roman"/>
          <w:sz w:val="26"/>
          <w:szCs w:val="26"/>
          <w:lang w:val="en-AU"/>
        </w:rPr>
        <w:t>show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0046E"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4120F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cultural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issu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4120F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have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mo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influenc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4120F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e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work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performan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Taiwan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ese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last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4120F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cultural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issu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ha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differ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0046E" w:rsidRPr="00F1446F">
        <w:rPr>
          <w:rFonts w:ascii="Times New Roman" w:hAnsi="Times New Roman" w:cs="Times New Roman"/>
          <w:sz w:val="26"/>
          <w:szCs w:val="26"/>
          <w:lang w:val="en-AU"/>
        </w:rPr>
        <w:t>influenc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staf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3B567E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n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tw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shor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term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leng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work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experience</w:t>
      </w:r>
      <w:r w:rsidR="00850886"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</w:p>
    <w:p w14:paraId="26D691BE" w14:textId="73FB118A" w:rsidR="00223EF7" w:rsidRPr="00F1446F" w:rsidRDefault="00741878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inding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ls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mplication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nage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r</w:t>
      </w:r>
      <w:r w:rsidR="0084120F" w:rsidRPr="00F1446F">
        <w:rPr>
          <w:rFonts w:ascii="Times New Roman" w:hAnsi="Times New Roman" w:cs="Times New Roman"/>
          <w:sz w:val="26"/>
          <w:szCs w:val="26"/>
          <w:lang w:val="en-AU"/>
        </w:rPr>
        <w:t>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wh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fa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problem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rvic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4120F" w:rsidRPr="00F1446F">
        <w:rPr>
          <w:rFonts w:ascii="Times New Roman" w:hAnsi="Times New Roman" w:cs="Times New Roman"/>
          <w:sz w:val="26"/>
          <w:szCs w:val="26"/>
          <w:lang w:val="en-AU"/>
        </w:rPr>
        <w:t>organization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special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otel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erhap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os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4120F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apparent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ugges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orke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B262F" w:rsidRPr="00F1446F">
        <w:rPr>
          <w:rFonts w:ascii="Times New Roman" w:hAnsi="Times New Roman" w:cs="Times New Roman"/>
          <w:sz w:val="26"/>
          <w:szCs w:val="26"/>
          <w:lang w:val="en-AU"/>
        </w:rPr>
        <w:t>wi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4120F" w:rsidRPr="00F1446F">
        <w:rPr>
          <w:rFonts w:ascii="Times New Roman" w:hAnsi="Times New Roman" w:cs="Times New Roman"/>
          <w:sz w:val="26"/>
          <w:szCs w:val="26"/>
          <w:lang w:val="en-AU"/>
        </w:rPr>
        <w:t>mo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B262F" w:rsidRPr="00F1446F">
        <w:rPr>
          <w:rFonts w:ascii="Times New Roman" w:hAnsi="Times New Roman" w:cs="Times New Roman"/>
          <w:sz w:val="26"/>
          <w:szCs w:val="26"/>
          <w:lang w:val="en-AU"/>
        </w:rPr>
        <w:t>work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B262F" w:rsidRPr="00F1446F">
        <w:rPr>
          <w:rFonts w:ascii="Times New Roman" w:hAnsi="Times New Roman" w:cs="Times New Roman"/>
          <w:sz w:val="26"/>
          <w:szCs w:val="26"/>
          <w:lang w:val="en-AU"/>
        </w:rPr>
        <w:t>experien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il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i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4120F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most significant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eve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B262F" w:rsidRPr="00F1446F">
        <w:rPr>
          <w:rFonts w:ascii="Times New Roman" w:hAnsi="Times New Roman" w:cs="Times New Roman"/>
          <w:sz w:val="26"/>
          <w:szCs w:val="26"/>
          <w:lang w:val="en-AU"/>
        </w:rPr>
        <w:t>demand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B262F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B262F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B262F" w:rsidRPr="00F1446F">
        <w:rPr>
          <w:rFonts w:ascii="Times New Roman" w:hAnsi="Times New Roman" w:cs="Times New Roman"/>
          <w:sz w:val="26"/>
          <w:szCs w:val="26"/>
          <w:lang w:val="en-AU"/>
        </w:rPr>
        <w:t>marke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B262F" w:rsidRPr="00F1446F">
        <w:rPr>
          <w:rFonts w:ascii="Times New Roman" w:hAnsi="Times New Roman" w:cs="Times New Roman"/>
          <w:sz w:val="26"/>
          <w:szCs w:val="26"/>
          <w:lang w:val="en-AU"/>
        </w:rPr>
        <w:t>resear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he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lac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igh-customer-contac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osition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he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B262F" w:rsidRPr="00F1446F">
        <w:rPr>
          <w:rFonts w:ascii="Times New Roman" w:hAnsi="Times New Roman" w:cs="Times New Roman"/>
          <w:sz w:val="26"/>
          <w:szCs w:val="26"/>
          <w:lang w:val="en-AU"/>
        </w:rPr>
        <w:t>worke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lac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ow-</w:t>
      </w:r>
      <w:r w:rsidR="00FB262F" w:rsidRPr="00F1446F">
        <w:rPr>
          <w:rFonts w:ascii="Times New Roman" w:hAnsi="Times New Roman" w:cs="Times New Roman"/>
          <w:sz w:val="26"/>
          <w:szCs w:val="26"/>
          <w:lang w:val="en-AU"/>
        </w:rPr>
        <w:t>leve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B262F" w:rsidRPr="00F1446F">
        <w:rPr>
          <w:rFonts w:ascii="Times New Roman" w:hAnsi="Times New Roman" w:cs="Times New Roman"/>
          <w:sz w:val="26"/>
          <w:szCs w:val="26"/>
          <w:lang w:val="en-AU"/>
        </w:rPr>
        <w:t>sensitivitie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4120F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e 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rganization </w:t>
      </w:r>
      <w:r w:rsidR="00FB262F" w:rsidRPr="00F1446F">
        <w:rPr>
          <w:rFonts w:ascii="Times New Roman" w:hAnsi="Times New Roman" w:cs="Times New Roman"/>
          <w:sz w:val="26"/>
          <w:szCs w:val="26"/>
          <w:lang w:val="en-AU"/>
        </w:rPr>
        <w:t>shoul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tisf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B262F" w:rsidRPr="00F1446F">
        <w:rPr>
          <w:rFonts w:ascii="Times New Roman" w:hAnsi="Times New Roman" w:cs="Times New Roman"/>
          <w:sz w:val="26"/>
          <w:szCs w:val="26"/>
          <w:lang w:val="en-AU"/>
        </w:rPr>
        <w:t>thei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eed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4120F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for </w:t>
      </w:r>
      <w:r w:rsidR="00FB262F" w:rsidRPr="00F1446F">
        <w:rPr>
          <w:rFonts w:ascii="Times New Roman" w:hAnsi="Times New Roman" w:cs="Times New Roman"/>
          <w:sz w:val="26"/>
          <w:szCs w:val="26"/>
          <w:lang w:val="en-AU"/>
        </w:rPr>
        <w:t>train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B262F"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B262F" w:rsidRPr="00F1446F">
        <w:rPr>
          <w:rFonts w:ascii="Times New Roman" w:hAnsi="Times New Roman" w:cs="Times New Roman"/>
          <w:sz w:val="26"/>
          <w:szCs w:val="26"/>
          <w:lang w:val="en-AU"/>
        </w:rPr>
        <w:t>deliver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FB262F" w:rsidRPr="00F1446F">
        <w:rPr>
          <w:rFonts w:ascii="Times New Roman" w:hAnsi="Times New Roman" w:cs="Times New Roman"/>
          <w:sz w:val="26"/>
          <w:szCs w:val="26"/>
          <w:lang w:val="en-AU"/>
        </w:rPr>
        <w:t>service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g</w:t>
      </w:r>
      <w:r w:rsidR="00FB262F" w:rsidRPr="00F1446F">
        <w:rPr>
          <w:rFonts w:ascii="Times New Roman" w:hAnsi="Times New Roman" w:cs="Times New Roman"/>
          <w:sz w:val="26"/>
          <w:szCs w:val="26"/>
          <w:lang w:val="en-AU"/>
        </w:rPr>
        <w:t>ener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ncern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erhap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placem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work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whatev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liv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Taiw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and/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Mainl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Chin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bo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concer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gre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practice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Manage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4120F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practicing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wil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pla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importa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ro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combin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integra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differ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perspective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I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academic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manage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u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mean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enhan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4120F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organizational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effectivenes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function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>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the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must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themselve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ﬁrst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>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buil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deep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understand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marketing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rec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year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EE6DA8" w:rsidRPr="00F1446F">
        <w:rPr>
          <w:rFonts w:ascii="Times New Roman" w:hAnsi="Times New Roman" w:cs="Times New Roman"/>
          <w:sz w:val="26"/>
          <w:szCs w:val="26"/>
          <w:lang w:val="en-AU"/>
        </w:rPr>
        <w:t>finally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mo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circul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tal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requir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>adjus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hum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resour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strateg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bas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tal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requirement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>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Taiw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mainl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China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especial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differenc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caus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b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ag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leng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service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Additionally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tw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shor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wit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differ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level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>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sensitivit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differ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cultur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367DA" w:rsidRPr="00F1446F">
        <w:rPr>
          <w:rFonts w:ascii="Times New Roman" w:hAnsi="Times New Roman" w:cs="Times New Roman"/>
          <w:sz w:val="26"/>
          <w:szCs w:val="26"/>
          <w:lang w:val="en-AU"/>
        </w:rPr>
        <w:t>issues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367DA" w:rsidRPr="00F1446F">
        <w:rPr>
          <w:rFonts w:ascii="Times New Roman" w:hAnsi="Times New Roman" w:cs="Times New Roman"/>
          <w:sz w:val="26"/>
          <w:szCs w:val="26"/>
          <w:lang w:val="en-AU"/>
        </w:rPr>
        <w:t>Therefore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367DA" w:rsidRPr="00F1446F">
        <w:rPr>
          <w:rFonts w:ascii="Times New Roman" w:hAnsi="Times New Roman" w:cs="Times New Roman"/>
          <w:sz w:val="26"/>
          <w:szCs w:val="26"/>
          <w:lang w:val="en-AU"/>
        </w:rPr>
        <w:t>w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ork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performan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c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b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improv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i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departm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hum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resourc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B39ED" w:rsidRPr="00F1446F">
        <w:rPr>
          <w:rFonts w:ascii="Times New Roman" w:hAnsi="Times New Roman" w:cs="Times New Roman"/>
          <w:sz w:val="26"/>
          <w:szCs w:val="26"/>
          <w:lang w:val="en-AU"/>
        </w:rPr>
        <w:t>co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ncern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abou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the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difference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als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decrea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turnov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recrui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talent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>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employee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21229" w:rsidRPr="00F1446F">
        <w:rPr>
          <w:rFonts w:ascii="Times New Roman" w:hAnsi="Times New Roman" w:cs="Times New Roman"/>
          <w:sz w:val="26"/>
          <w:szCs w:val="26"/>
          <w:lang w:val="en-AU"/>
        </w:rPr>
        <w:t>ultimate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increa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1A2936" w:rsidRPr="00F1446F">
        <w:rPr>
          <w:rFonts w:ascii="Times New Roman" w:hAnsi="Times New Roman" w:cs="Times New Roman"/>
          <w:sz w:val="26"/>
          <w:szCs w:val="26"/>
          <w:lang w:val="en-AU"/>
        </w:rPr>
        <w:t>satisfaction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</w:p>
    <w:p w14:paraId="2D35C8C2" w14:textId="6370257F" w:rsidR="00DC189D" w:rsidRPr="00F1446F" w:rsidRDefault="00DC189D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GRA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results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demonstrat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positiv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contribution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both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countries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employees</w:t>
      </w:r>
      <w:r w:rsidR="00647E7A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’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need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about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program</w:t>
      </w:r>
      <w:r w:rsidR="00834F50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, which enhances the ability to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identifying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efficiency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834F50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and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notably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increases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relation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relativ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importanc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any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processes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supports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HRM.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irstly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ud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dica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actice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corpora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ree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imension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18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ub-dimension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pres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haracteristic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riteri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clud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aper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owever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lective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us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ggrega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ccord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judgm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odg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dustr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Greater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China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il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o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lexib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nage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acti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ge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sigh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dentif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el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valuat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ailu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pproache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ls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xpect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guidelin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nag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ogra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he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acti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Great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hina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condly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GR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ppli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to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lationship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etwee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tisfac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mpar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w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untri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Great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hin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stablish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sear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ctual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quit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valuab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actice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inally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ro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ethodologic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erspective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ap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ntribut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iel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use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GRA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ddress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imitation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eviou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lastRenderedPageBreak/>
        <w:t>calculation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isk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iority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hich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imp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ppl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actic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tting.</w:t>
      </w:r>
    </w:p>
    <w:p w14:paraId="1C608E91" w14:textId="0870AA39" w:rsidR="00DC189D" w:rsidRPr="00F1446F" w:rsidRDefault="00DC189D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assessing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current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study,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measur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asked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provid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perceptual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responses;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is,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respondents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indicated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heir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level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satisfaction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with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practic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regarding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heir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hotels</w:t>
      </w:r>
      <w:r w:rsidR="00647E7A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’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systems.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No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effort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was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mad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identify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concret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hings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practic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did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caused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employees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feel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way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HR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managers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did.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herefore,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it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would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b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good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conduct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additional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research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ry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establish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specific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actions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which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hotel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management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engages</w:t>
      </w:r>
      <w:r w:rsidR="00834F50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specific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cultural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background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(i.e.</w:t>
      </w:r>
      <w:r w:rsidR="00834F50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different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countries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Greater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China)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hav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plac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hat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influenc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employees</w:t>
      </w:r>
      <w:r w:rsidR="00647E7A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’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perceptions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efforts</w:t>
      </w:r>
      <w:r w:rsidR="00834F50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. The results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could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help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hotel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management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834F50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understand better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workings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Greater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China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lodging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sector.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>Besides</w:t>
      </w:r>
      <w:r w:rsidR="008A40E8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834F50" w:rsidRPr="00F1446F">
        <w:rPr>
          <w:rFonts w:ascii="Times New Roman" w:hAnsi="Times New Roman" w:cs="Times New Roman"/>
          <w:sz w:val="26"/>
          <w:szCs w:val="26"/>
          <w:lang w:val="en-AU"/>
        </w:rPr>
        <w:t>becau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efiniti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etermina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ogra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utur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eading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i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xplor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ikewi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clud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arge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ubjecti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erspectiv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it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ro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s</w:t>
      </w:r>
      <w:r w:rsidR="00647E7A" w:rsidRPr="00F1446F">
        <w:rPr>
          <w:rFonts w:ascii="Times New Roman" w:hAnsi="Times New Roman" w:cs="Times New Roman"/>
          <w:sz w:val="26"/>
          <w:szCs w:val="26"/>
          <w:lang w:val="en-AU"/>
        </w:rPr>
        <w:t>’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oi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view.</w:t>
      </w:r>
    </w:p>
    <w:p w14:paraId="3F4A239F" w14:textId="77777777" w:rsidR="003F3D7C" w:rsidRPr="00F1446F" w:rsidRDefault="003F3D7C" w:rsidP="00AA6627">
      <w:pPr>
        <w:spacing w:line="360" w:lineRule="exact"/>
        <w:ind w:firstLineChars="200" w:firstLine="520"/>
        <w:jc w:val="both"/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</w:pPr>
    </w:p>
    <w:p w14:paraId="6C2BE07E" w14:textId="184B1C8E" w:rsidR="00C06BFA" w:rsidRPr="00F1446F" w:rsidRDefault="00F72CA7" w:rsidP="00F72CA7">
      <w:pPr>
        <w:spacing w:line="360" w:lineRule="exact"/>
        <w:jc w:val="center"/>
        <w:rPr>
          <w:rFonts w:ascii="Times New Roman" w:hAnsi="Times New Roman" w:cs="Times New Roman"/>
          <w:b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b/>
          <w:sz w:val="26"/>
          <w:szCs w:val="26"/>
          <w:lang w:val="en-AU"/>
        </w:rPr>
        <w:t>REFERENCE</w:t>
      </w:r>
    </w:p>
    <w:p w14:paraId="6A503815" w14:textId="1E680D89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</w:pPr>
      <w:r w:rsidRPr="00F1446F">
        <w:rPr>
          <w:rStyle w:val="referencesurnam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Ballantyne</w:t>
      </w:r>
      <w:r w:rsidR="006E6E94" w:rsidRPr="00F1446F">
        <w:rPr>
          <w:rStyle w:val="referencestring-nam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,</w:t>
      </w:r>
      <w:r w:rsidR="0049651D" w:rsidRPr="00F1446F">
        <w:rPr>
          <w:rStyle w:val="referencestring-nam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given-names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D.</w:t>
      </w:r>
      <w:r w:rsidR="0049651D" w:rsidRPr="00F1446F">
        <w:rPr>
          <w:rStyle w:val="referencegiven-names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(</w:t>
      </w:r>
      <w:r w:rsidRPr="00F1446F">
        <w:rPr>
          <w:rStyle w:val="referenceyear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2000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)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. </w:t>
      </w:r>
      <w:r w:rsidRPr="00F1446F">
        <w:rPr>
          <w:rStyle w:val="referencechapter-titl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he</w:t>
      </w:r>
      <w:r w:rsidR="0049651D" w:rsidRPr="00F1446F">
        <w:rPr>
          <w:rStyle w:val="referencechapter-titl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9E2D62" w:rsidRPr="00F1446F">
        <w:rPr>
          <w:rStyle w:val="referencechapter-titl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strengths and weaknesses of internal marketing</w:t>
      </w:r>
      <w:r w:rsidR="0049651D" w:rsidRPr="00F1446F">
        <w:rPr>
          <w:rStyle w:val="referencechapter-titl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I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n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proofErr w:type="spellStart"/>
      <w:r w:rsidRPr="00F1446F">
        <w:rPr>
          <w:rStyle w:val="referencesurnam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Varey</w:t>
      </w:r>
      <w:proofErr w:type="spellEnd"/>
      <w:r w:rsidRPr="00F1446F">
        <w:rPr>
          <w:rStyle w:val="referencestring-nam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,</w:t>
      </w:r>
      <w:r w:rsidR="0049651D" w:rsidRPr="00F1446F">
        <w:rPr>
          <w:rStyle w:val="referencestring-nam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given-names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R.J.</w:t>
      </w:r>
      <w:r w:rsidR="0049651D" w:rsidRPr="00F1446F">
        <w:rPr>
          <w:rStyle w:val="referencegiven-names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person-group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&amp;</w:t>
      </w:r>
      <w:r w:rsidR="0049651D" w:rsidRPr="00F1446F">
        <w:rPr>
          <w:rStyle w:val="referenceperson-group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surnam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Lewis</w:t>
      </w:r>
      <w:r w:rsidRPr="00F1446F">
        <w:rPr>
          <w:rStyle w:val="referencestring-nam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,</w:t>
      </w:r>
      <w:r w:rsidR="0049651D" w:rsidRPr="00F1446F">
        <w:rPr>
          <w:rStyle w:val="referencestring-nam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given-names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B.R.</w:t>
      </w:r>
      <w:r w:rsidR="0049651D" w:rsidRPr="00F1446F">
        <w:rPr>
          <w:rStyle w:val="referencegiven-names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(Eds</w:t>
      </w:r>
      <w:r w:rsidR="009E2D62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.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)</w:t>
      </w:r>
      <w:r w:rsidR="009E2D62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9E2D62" w:rsidRPr="00F1446F">
        <w:rPr>
          <w:rStyle w:val="referencesource"/>
          <w:rFonts w:ascii="Times New Roman" w:hAnsi="Times New Roman" w:cs="Times New Roman"/>
          <w:i/>
          <w:sz w:val="26"/>
          <w:szCs w:val="26"/>
          <w:shd w:val="clear" w:color="auto" w:fill="FFFFFF"/>
          <w:lang w:val="en-AU"/>
        </w:rPr>
        <w:t>Internal marketing: Directions for management (pp.43-60).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publisher-nam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Routledge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publisher-loc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London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153D32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https://doi.org/10.4324/9780203207352.ch3</w:t>
      </w:r>
    </w:p>
    <w:p w14:paraId="228476A4" w14:textId="47E8749B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Barros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P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004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610B87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tochastic cost frontier in the portuguese hotel industry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Tourism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Economics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10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)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177-192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153D32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ttps://doi.org/10.5367/000000004323142416</w:t>
      </w:r>
    </w:p>
    <w:p w14:paraId="4EC83277" w14:textId="3242FB83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Bearden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W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O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Netemeyer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R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G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1999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Handbook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of</w:t>
      </w:r>
      <w:r w:rsidR="009E2D62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marketing scales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: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Multi-</w:t>
      </w:r>
      <w:r w:rsidR="009E2D62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item measures for marketing and consumer behavior research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nd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ed.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alifornia: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AG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Publications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nc.</w:t>
      </w:r>
    </w:p>
    <w:p w14:paraId="7144E49B" w14:textId="3C2BC3E1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Berry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L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L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ensel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J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Burke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M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1976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mproving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6D342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retailer capability for rffective consumerism response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Retailing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52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3)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3-14.</w:t>
      </w:r>
    </w:p>
    <w:p w14:paraId="7B03054B" w14:textId="4648BB0C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Bowers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M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R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Martin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L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007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rading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6D342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places redu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x: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6D342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ustomers, customers as employee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Services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Marketing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21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)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88-98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6D342D" w:rsidRPr="00F1446F">
        <w:rPr>
          <w:rFonts w:ascii="Times New Roman" w:hAnsi="Times New Roman" w:cs="Times New Roman"/>
          <w:sz w:val="26"/>
          <w:szCs w:val="26"/>
        </w:rPr>
        <w:br/>
      </w:r>
      <w:r w:rsidR="00F478F4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ttps://doi.org/10.1108/08876040710737859</w:t>
      </w:r>
    </w:p>
    <w:p w14:paraId="3DEEF92B" w14:textId="6452BE8B" w:rsidR="00C06BFA" w:rsidRPr="00F1446F" w:rsidRDefault="00C06BFA" w:rsidP="00AA6627">
      <w:pPr>
        <w:spacing w:line="360" w:lineRule="exact"/>
        <w:ind w:left="720" w:hanging="720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bookmarkStart w:id="7" w:name="_ENREF_9"/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Bruhn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M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Georgi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D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000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nformation-based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nalysis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ervic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quality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gaps-managing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ervic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quality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by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marketing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Professio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Services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Marketing,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21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)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105-124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bookmarkEnd w:id="7"/>
      <w:r w:rsidR="00F478F4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ttps://doi.org/10.1300/j090v21n02_08</w:t>
      </w:r>
    </w:p>
    <w:p w14:paraId="13D9C841" w14:textId="3EF2F3BA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hang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hang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008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Perceptions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610B87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nternal marketing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Advanced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="00610B87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Nursing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EB0284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65(</w:t>
      </w:r>
      <w:r w:rsidR="00EB0284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1)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92-100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610B87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br/>
      </w:r>
      <w:r w:rsidR="00EB0284" w:rsidRPr="00F1446F">
        <w:rPr>
          <w:rFonts w:ascii="Times New Roman" w:hAnsi="Times New Roman" w:cs="Times New Roman"/>
          <w:bCs/>
          <w:sz w:val="26"/>
          <w:szCs w:val="26"/>
          <w:shd w:val="clear" w:color="auto" w:fill="FFFFFF"/>
        </w:rPr>
        <w:t>https://doi.org/10.1111/j.1365-2648.2008.04844.x</w:t>
      </w:r>
    </w:p>
    <w:p w14:paraId="24E43317" w14:textId="17753B9A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proofErr w:type="spellStart"/>
      <w:r w:rsidRPr="00F1446F">
        <w:rPr>
          <w:rFonts w:ascii="Times New Roman" w:hAnsi="Times New Roman" w:cs="Times New Roman"/>
          <w:sz w:val="26"/>
          <w:szCs w:val="26"/>
          <w:lang w:val="en-AU"/>
        </w:rPr>
        <w:t>Flipo</w:t>
      </w:r>
      <w:proofErr w:type="spellEnd"/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J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1986)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rvi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irms: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610B87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Interdependence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x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rategie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European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Marketing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20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8)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5-14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610B87" w:rsidRPr="00F1446F">
        <w:rPr>
          <w:rFonts w:ascii="Times New Roman" w:hAnsi="Times New Roman" w:cs="Times New Roman"/>
          <w:sz w:val="26"/>
          <w:szCs w:val="26"/>
        </w:rPr>
        <w:br/>
      </w:r>
      <w:r w:rsidR="00F478F4" w:rsidRPr="00F1446F">
        <w:rPr>
          <w:rFonts w:ascii="Times New Roman" w:hAnsi="Times New Roman" w:cs="Times New Roman"/>
          <w:sz w:val="26"/>
          <w:szCs w:val="26"/>
          <w:lang w:val="en-AU"/>
        </w:rPr>
        <w:t>https://doi.org/10.1108/eum0000000004658</w:t>
      </w:r>
    </w:p>
    <w:p w14:paraId="6188CC26" w14:textId="01FC62C8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lastRenderedPageBreak/>
        <w:t>George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W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R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Gronroos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1989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Developing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="00610B87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customer-conscious employees at every leve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l–Inter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="00610B87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marketing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New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York: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MACOM.</w:t>
      </w:r>
    </w:p>
    <w:p w14:paraId="580CC2FE" w14:textId="52B279B6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Göunaris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008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610B87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notion of internal market orientation and employee job satisfaction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: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om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610B87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preliminary evidence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Services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Marketing,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22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1)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68-90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F478F4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ttps://doi.org/10.1108/08876040810851978</w:t>
      </w:r>
    </w:p>
    <w:p w14:paraId="7CA16768" w14:textId="4709D706" w:rsidR="003F3D7C" w:rsidRPr="00F1446F" w:rsidRDefault="003F3D7C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sz w:val="26"/>
          <w:szCs w:val="26"/>
          <w:shd w:val="clear" w:color="auto" w:fill="FFFFFF"/>
        </w:rPr>
      </w:pPr>
      <w:proofErr w:type="spellStart"/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>Gronroos</w:t>
      </w:r>
      <w:proofErr w:type="spellEnd"/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>C.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>(1978).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>service-orientated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>approach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>services.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shd w:val="clear" w:color="auto" w:fill="FFFFFF"/>
        </w:rPr>
        <w:t>European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shd w:val="clear" w:color="auto" w:fill="FFFFFF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shd w:val="clear" w:color="auto" w:fill="FFFFFF"/>
        </w:rPr>
        <w:t>Journal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shd w:val="clear" w:color="auto" w:fill="FFFFFF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shd w:val="clear" w:color="auto" w:fill="FFFFFF"/>
        </w:rPr>
        <w:t>of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shd w:val="clear" w:color="auto" w:fill="FFFFFF"/>
        </w:rPr>
        <w:t xml:space="preserve"> </w:t>
      </w:r>
      <w:r w:rsidR="00610B87" w:rsidRPr="00F1446F">
        <w:rPr>
          <w:rFonts w:ascii="Times New Roman" w:hAnsi="Times New Roman" w:cs="Times New Roman"/>
          <w:i/>
          <w:iCs/>
          <w:sz w:val="26"/>
          <w:szCs w:val="26"/>
          <w:shd w:val="clear" w:color="auto" w:fill="FFFFFF"/>
        </w:rPr>
        <w:t>Marketing</w:t>
      </w:r>
      <w:r w:rsidR="00EB0284"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shd w:val="clear" w:color="auto" w:fill="FFFFFF"/>
        </w:rPr>
        <w:t>12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>(8),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>588-601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610B87" w:rsidRPr="00F1446F">
        <w:rPr>
          <w:rFonts w:ascii="Times New Roman" w:hAnsi="Times New Roman" w:cs="Times New Roman"/>
          <w:sz w:val="26"/>
          <w:szCs w:val="26"/>
        </w:rPr>
        <w:br/>
      </w:r>
      <w:r w:rsidR="00F478F4" w:rsidRPr="00F1446F">
        <w:rPr>
          <w:rFonts w:ascii="Times New Roman" w:hAnsi="Times New Roman" w:cs="Times New Roman"/>
          <w:sz w:val="26"/>
          <w:szCs w:val="26"/>
          <w:shd w:val="clear" w:color="auto" w:fill="FFFFFF"/>
        </w:rPr>
        <w:t>https://doi.org/10.1108/eum0000000004985</w:t>
      </w:r>
    </w:p>
    <w:p w14:paraId="5708F884" w14:textId="724F12D6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</w:pPr>
      <w:proofErr w:type="spellStart"/>
      <w:r w:rsidRPr="00F1446F">
        <w:rPr>
          <w:rStyle w:val="referencesurnam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Gronroos</w:t>
      </w:r>
      <w:proofErr w:type="spellEnd"/>
      <w:r w:rsidRPr="00F1446F">
        <w:rPr>
          <w:rStyle w:val="referencestring-nam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,</w:t>
      </w:r>
      <w:r w:rsidR="0049651D" w:rsidRPr="00F1446F">
        <w:rPr>
          <w:rStyle w:val="referencestring-nam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given-names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C.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(</w:t>
      </w:r>
      <w:r w:rsidRPr="00F1446F">
        <w:rPr>
          <w:rStyle w:val="referenceyear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2000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),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source"/>
          <w:rFonts w:ascii="Times New Roman" w:hAnsi="Times New Roman" w:cs="Times New Roman"/>
          <w:i/>
          <w:sz w:val="26"/>
          <w:szCs w:val="26"/>
          <w:shd w:val="clear" w:color="auto" w:fill="FFFFFF"/>
          <w:lang w:val="en-AU"/>
        </w:rPr>
        <w:t>Service</w:t>
      </w:r>
      <w:r w:rsidR="0049651D" w:rsidRPr="00F1446F">
        <w:rPr>
          <w:rStyle w:val="referencesource"/>
          <w:rFonts w:ascii="Times New Roman" w:hAnsi="Times New Roman" w:cs="Times New Roman"/>
          <w:i/>
          <w:sz w:val="26"/>
          <w:szCs w:val="26"/>
          <w:shd w:val="clear" w:color="auto" w:fill="FFFFFF"/>
          <w:lang w:val="en-AU"/>
        </w:rPr>
        <w:t xml:space="preserve"> </w:t>
      </w:r>
      <w:r w:rsidR="00610B87" w:rsidRPr="00F1446F">
        <w:rPr>
          <w:rStyle w:val="referencesource"/>
          <w:rFonts w:ascii="Times New Roman" w:hAnsi="Times New Roman" w:cs="Times New Roman"/>
          <w:i/>
          <w:sz w:val="26"/>
          <w:szCs w:val="26"/>
          <w:shd w:val="clear" w:color="auto" w:fill="FFFFFF"/>
          <w:lang w:val="en-AU"/>
        </w:rPr>
        <w:t>management and marketin</w:t>
      </w:r>
      <w:r w:rsidRPr="00F1446F">
        <w:rPr>
          <w:rStyle w:val="referencesource"/>
          <w:rFonts w:ascii="Times New Roman" w:hAnsi="Times New Roman" w:cs="Times New Roman"/>
          <w:i/>
          <w:sz w:val="26"/>
          <w:szCs w:val="26"/>
          <w:shd w:val="clear" w:color="auto" w:fill="FFFFFF"/>
          <w:lang w:val="en-AU"/>
        </w:rPr>
        <w:t>g:</w:t>
      </w:r>
      <w:r w:rsidR="0049651D" w:rsidRPr="00F1446F">
        <w:rPr>
          <w:rStyle w:val="referencesource"/>
          <w:rFonts w:ascii="Times New Roman" w:hAnsi="Times New Roman" w:cs="Times New Roman"/>
          <w:i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source"/>
          <w:rFonts w:ascii="Times New Roman" w:hAnsi="Times New Roman" w:cs="Times New Roman"/>
          <w:i/>
          <w:sz w:val="26"/>
          <w:szCs w:val="26"/>
          <w:shd w:val="clear" w:color="auto" w:fill="FFFFFF"/>
          <w:lang w:val="en-AU"/>
        </w:rPr>
        <w:t>A</w:t>
      </w:r>
      <w:r w:rsidR="0049651D" w:rsidRPr="00F1446F">
        <w:rPr>
          <w:rStyle w:val="referencesource"/>
          <w:rFonts w:ascii="Times New Roman" w:hAnsi="Times New Roman" w:cs="Times New Roman"/>
          <w:i/>
          <w:sz w:val="26"/>
          <w:szCs w:val="26"/>
          <w:shd w:val="clear" w:color="auto" w:fill="FFFFFF"/>
          <w:lang w:val="en-AU"/>
        </w:rPr>
        <w:t xml:space="preserve"> </w:t>
      </w:r>
      <w:r w:rsidR="00610B87" w:rsidRPr="00F1446F">
        <w:rPr>
          <w:rStyle w:val="referencesource"/>
          <w:rFonts w:ascii="Times New Roman" w:hAnsi="Times New Roman" w:cs="Times New Roman"/>
          <w:i/>
          <w:sz w:val="26"/>
          <w:szCs w:val="26"/>
          <w:shd w:val="clear" w:color="auto" w:fill="FFFFFF"/>
          <w:lang w:val="en-AU"/>
        </w:rPr>
        <w:t>customer relationship management approach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610B87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(</w:t>
      </w:r>
      <w:r w:rsidRPr="00F1446F">
        <w:rPr>
          <w:rStyle w:val="referenceedition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2nd</w:t>
      </w:r>
      <w:r w:rsidR="0049651D" w:rsidRPr="00F1446F">
        <w:rPr>
          <w:rStyle w:val="referenceedition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edition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ed.</w:t>
      </w:r>
      <w:r w:rsidR="00610B87" w:rsidRPr="00F1446F">
        <w:rPr>
          <w:rStyle w:val="referenceedition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).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publisher-nam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Wiley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publisher-loc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Chichester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.</w:t>
      </w:r>
    </w:p>
    <w:p w14:paraId="0E32C3FC" w14:textId="663D0CE6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Huang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Y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.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hi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2004)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rganizatio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lture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job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tisfaction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peratio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erformance: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tud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tional-clas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uris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otel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aiwan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Management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System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11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485-507.</w:t>
      </w:r>
    </w:p>
    <w:p w14:paraId="4C9560D4" w14:textId="2C5FDAE1" w:rsidR="003F3D7C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</w:pP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Huang,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Y.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T.,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&amp;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Rundle-Thiele,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S.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(2014).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The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moderating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effect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of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cultural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congruence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on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the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internal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marketing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practice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and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employee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satisfaction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relationship: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An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empirical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examination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of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Australian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and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Taiwanese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born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tourism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employees.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>Tourism</w:t>
      </w:r>
      <w:r w:rsidR="0049651D"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>Management,</w:t>
      </w:r>
      <w:r w:rsidR="0049651D"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>42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,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196-206.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="00610B87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br/>
      </w:r>
      <w:r w:rsidR="006B1E11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https://doi.org/10.1016/j.tourman.2013.12.005</w:t>
      </w:r>
    </w:p>
    <w:p w14:paraId="19B08D65" w14:textId="5AA47E6B" w:rsidR="006B1E11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</w:pP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Huang,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Y.-T.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(2019).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Internal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="00610B87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marketing and internal customer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: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A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="00610B87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review, reconceptualization, and extension.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>Journal</w:t>
      </w:r>
      <w:r w:rsidR="0049651D"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>of</w:t>
      </w:r>
      <w:r w:rsidR="0049651D"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>Relationship</w:t>
      </w:r>
      <w:r w:rsidR="0049651D"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>Marketing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,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="006B1E11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https://doi.org/10.1080/15332667.2019.1664873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</w:p>
    <w:p w14:paraId="252D1025" w14:textId="75F666FE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eastAsia="標楷體" w:hAnsi="Times New Roman" w:cs="Times New Roman"/>
          <w:sz w:val="26"/>
          <w:szCs w:val="26"/>
          <w:lang w:val="en-AU"/>
        </w:rPr>
      </w:pPr>
      <w:r w:rsidRPr="00F1446F">
        <w:rPr>
          <w:rFonts w:ascii="Times New Roman" w:eastAsia="新細明體" w:hAnsi="Times New Roman" w:cs="Times New Roman"/>
          <w:sz w:val="26"/>
          <w:szCs w:val="26"/>
        </w:rPr>
        <w:t>Huang,</w:t>
      </w:r>
      <w:r w:rsidR="0049651D" w:rsidRPr="00F1446F">
        <w:rPr>
          <w:rFonts w:ascii="Times New Roman" w:eastAsia="新細明體" w:hAnsi="Times New Roman" w:cs="Times New Roman"/>
          <w:sz w:val="26"/>
          <w:szCs w:val="26"/>
        </w:rPr>
        <w:t xml:space="preserve"> </w:t>
      </w:r>
      <w:r w:rsidRPr="00F1446F">
        <w:rPr>
          <w:rFonts w:ascii="Times New Roman" w:eastAsia="新細明體" w:hAnsi="Times New Roman" w:cs="Times New Roman"/>
          <w:sz w:val="26"/>
          <w:szCs w:val="26"/>
        </w:rPr>
        <w:t>Y.-T.,</w:t>
      </w:r>
      <w:r w:rsidR="0049651D" w:rsidRPr="00F1446F">
        <w:rPr>
          <w:rFonts w:ascii="Times New Roman" w:eastAsia="新細明體" w:hAnsi="Times New Roman" w:cs="Times New Roman"/>
          <w:sz w:val="26"/>
          <w:szCs w:val="26"/>
        </w:rPr>
        <w:t xml:space="preserve"> </w:t>
      </w:r>
      <w:r w:rsidRPr="00F1446F">
        <w:rPr>
          <w:rFonts w:ascii="Times New Roman" w:eastAsia="新細明體" w:hAnsi="Times New Roman" w:cs="Times New Roman"/>
          <w:sz w:val="26"/>
          <w:szCs w:val="26"/>
        </w:rPr>
        <w:t>&amp;</w:t>
      </w:r>
      <w:r w:rsidR="0049651D" w:rsidRPr="00F1446F">
        <w:rPr>
          <w:rFonts w:ascii="Times New Roman" w:eastAsia="新細明體" w:hAnsi="Times New Roman" w:cs="Times New Roman"/>
          <w:sz w:val="26"/>
          <w:szCs w:val="26"/>
        </w:rPr>
        <w:t xml:space="preserve"> </w:t>
      </w:r>
      <w:r w:rsidRPr="00F1446F">
        <w:rPr>
          <w:rFonts w:ascii="Times New Roman" w:eastAsia="新細明體" w:hAnsi="Times New Roman" w:cs="Times New Roman"/>
          <w:sz w:val="26"/>
          <w:szCs w:val="26"/>
        </w:rPr>
        <w:t>Rundle-Thiele,</w:t>
      </w:r>
      <w:r w:rsidR="0049651D" w:rsidRPr="00F1446F">
        <w:rPr>
          <w:rFonts w:ascii="Times New Roman" w:eastAsia="新細明體" w:hAnsi="Times New Roman" w:cs="Times New Roman"/>
          <w:sz w:val="26"/>
          <w:szCs w:val="26"/>
        </w:rPr>
        <w:t xml:space="preserve"> </w:t>
      </w:r>
      <w:r w:rsidRPr="00F1446F">
        <w:rPr>
          <w:rFonts w:ascii="Times New Roman" w:eastAsia="新細明體" w:hAnsi="Times New Roman" w:cs="Times New Roman"/>
          <w:sz w:val="26"/>
          <w:szCs w:val="26"/>
        </w:rPr>
        <w:t>S.R.</w:t>
      </w:r>
      <w:r w:rsidR="0049651D" w:rsidRPr="00F1446F">
        <w:rPr>
          <w:rFonts w:ascii="Times New Roman" w:eastAsia="新細明體" w:hAnsi="Times New Roman" w:cs="Times New Roman"/>
          <w:sz w:val="26"/>
          <w:szCs w:val="26"/>
        </w:rPr>
        <w:t xml:space="preserve"> </w:t>
      </w:r>
      <w:r w:rsidRPr="00F1446F">
        <w:rPr>
          <w:rFonts w:ascii="Times New Roman" w:eastAsia="新細明體" w:hAnsi="Times New Roman" w:cs="Times New Roman"/>
          <w:sz w:val="26"/>
          <w:szCs w:val="26"/>
        </w:rPr>
        <w:t>(2015).</w:t>
      </w:r>
      <w:r w:rsidR="0049651D" w:rsidRPr="00F1446F">
        <w:rPr>
          <w:rFonts w:ascii="Times New Roman" w:eastAsia="新細明體" w:hAnsi="Times New Roman" w:cs="Times New Roman"/>
          <w:sz w:val="26"/>
          <w:szCs w:val="26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holistic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management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tool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measuring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activities.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i/>
          <w:sz w:val="26"/>
          <w:szCs w:val="26"/>
          <w:lang w:val="en-AU"/>
        </w:rPr>
        <w:t>Journal</w:t>
      </w:r>
      <w:r w:rsidR="0049651D" w:rsidRPr="00F1446F">
        <w:rPr>
          <w:rFonts w:ascii="Times New Roman" w:eastAsia="標楷體" w:hAnsi="Times New Roman" w:cs="Times New Roman"/>
          <w:i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i/>
          <w:sz w:val="26"/>
          <w:szCs w:val="26"/>
          <w:lang w:val="en-AU"/>
        </w:rPr>
        <w:t>of</w:t>
      </w:r>
      <w:r w:rsidR="0049651D" w:rsidRPr="00F1446F">
        <w:rPr>
          <w:rFonts w:ascii="Times New Roman" w:eastAsia="標楷體" w:hAnsi="Times New Roman" w:cs="Times New Roman"/>
          <w:i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i/>
          <w:sz w:val="26"/>
          <w:szCs w:val="26"/>
          <w:lang w:val="en-AU"/>
        </w:rPr>
        <w:t>Services</w:t>
      </w:r>
      <w:r w:rsidR="0049651D" w:rsidRPr="00F1446F">
        <w:rPr>
          <w:rFonts w:ascii="Times New Roman" w:eastAsia="標楷體" w:hAnsi="Times New Roman" w:cs="Times New Roman"/>
          <w:i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i/>
          <w:sz w:val="26"/>
          <w:szCs w:val="26"/>
          <w:lang w:val="en-AU"/>
        </w:rPr>
        <w:t>Marketing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eastAsia="標楷體" w:hAnsi="Times New Roman" w:cs="Times New Roman"/>
          <w:i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i/>
          <w:sz w:val="26"/>
          <w:szCs w:val="26"/>
          <w:lang w:val="en-AU"/>
        </w:rPr>
        <w:t>29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(6/7),</w:t>
      </w:r>
      <w:r w:rsidR="0049651D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571-584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6B1E11" w:rsidRPr="00F1446F">
        <w:rPr>
          <w:rFonts w:ascii="Times New Roman" w:eastAsia="標楷體" w:hAnsi="Times New Roman" w:cs="Times New Roman"/>
          <w:sz w:val="26"/>
          <w:szCs w:val="26"/>
          <w:lang w:val="en-AU"/>
        </w:rPr>
        <w:t>https://doi.org/10.1108/jsm-03-2015-0112</w:t>
      </w:r>
    </w:p>
    <w:p w14:paraId="4CD1149C" w14:textId="072CD76B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uang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Y.-T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Rundle-Thiele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R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King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010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="00610B87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marketing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: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="00610B87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literature review and research agenda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Paper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presented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t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cademy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onference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</w:p>
    <w:p w14:paraId="0C109538" w14:textId="6E77C53F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</w:pP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Huang,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Y.-T.,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Rundle-Thiele,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S.R.</w:t>
      </w:r>
      <w:r w:rsidR="00236539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,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&amp;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Chen,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Y.-H.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(2018).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Extending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understanding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of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the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internal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marketing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practice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and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employee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satisfaction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relationship: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A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budget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Chinese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airline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empirical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examination.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>Journal</w:t>
      </w:r>
      <w:r w:rsidR="0049651D"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>of</w:t>
      </w:r>
      <w:r w:rsidR="0049651D"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>Vacation</w:t>
      </w:r>
      <w:r w:rsidR="0049651D"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>Marketing,</w:t>
      </w:r>
      <w:r w:rsidR="0049651D"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>25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(1),</w:t>
      </w:r>
      <w:r w:rsidR="0049651D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88-98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6B1E11" w:rsidRPr="00F1446F">
        <w:rPr>
          <w:rFonts w:ascii="Times New Roman" w:eastAsia="新細明體" w:hAnsi="Times New Roman" w:cs="Times New Roman"/>
          <w:position w:val="-1"/>
          <w:sz w:val="26"/>
          <w:szCs w:val="26"/>
          <w:lang w:val="en-AU"/>
        </w:rPr>
        <w:t>https://doi.org/10.1177/1356766718757270</w:t>
      </w:r>
    </w:p>
    <w:p w14:paraId="73393213" w14:textId="4E7EB432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wang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N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hang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Y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003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Using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data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envelopment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nalysis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measur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otel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managerial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efficiency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hang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aiwan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Tourism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management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>24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4)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357-369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6B1E1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ttps://doi.org/10.1016/s0261-5177(02)00112-7</w:t>
      </w:r>
    </w:p>
    <w:p w14:paraId="7442ED99" w14:textId="2F23A968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Joseph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W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B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1996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610B87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marketing builds service quality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Health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Care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Marketing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16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1)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54-59.</w:t>
      </w:r>
    </w:p>
    <w:p w14:paraId="46A1F999" w14:textId="6804D321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Joung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W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Goh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B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K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uffman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L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Yuan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J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J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urles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J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015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nvestigating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relationships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between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practices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organizational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lastRenderedPageBreak/>
        <w:t>commitment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foodservic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ndustry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Internatio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Contemporary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Hospitality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Management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>27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7)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1618-1640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296D8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ttps://doi.org/10.1108/ijchm-05-2014-0269</w:t>
      </w:r>
    </w:p>
    <w:p w14:paraId="4EF13587" w14:textId="16B444B2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Kale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007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9E2D62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marketing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: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n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ntidot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Macau</w:t>
      </w:r>
      <w:r w:rsidR="00647E7A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’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9E2D62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labour shortage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Gamimg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Research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Review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Journal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>11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1)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1-11.</w:t>
      </w:r>
    </w:p>
    <w:p w14:paraId="169F58CF" w14:textId="77F1F251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Kim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J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ong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J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Lee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K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016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Effects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orporat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ocial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responsibility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on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organizational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ommitment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urnover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ntentions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Internatio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Hospitality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Management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55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25-32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9E2D62" w:rsidRPr="00F1446F">
        <w:rPr>
          <w:rFonts w:ascii="Times New Roman" w:hAnsi="Times New Roman" w:cs="Times New Roman"/>
          <w:sz w:val="26"/>
          <w:szCs w:val="26"/>
        </w:rPr>
        <w:br/>
      </w:r>
      <w:r w:rsidR="00296D8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ttps://doi.org/10.1016/j.ijhm.2016.02.007</w:t>
      </w:r>
    </w:p>
    <w:p w14:paraId="7A1EABBA" w14:textId="22A7A27C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Lassk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F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G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Norman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K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Goolsby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J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R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004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Exploring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9E2D62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nternal customer mind-set of marketing personnel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Relationship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Marketing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,</w:t>
      </w:r>
      <w:r w:rsidR="0049651D"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>3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/3)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89-106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296D8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ttps://doi.org/10.1300/j366v03n02_06</w:t>
      </w:r>
    </w:p>
    <w:p w14:paraId="05AEF70F" w14:textId="587DDF30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Lin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F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Lin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Y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Y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010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external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exotic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restaurants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Foodservice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Business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Research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>13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3)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193-216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9E2D62" w:rsidRPr="00F1446F">
        <w:rPr>
          <w:rFonts w:ascii="Times New Roman" w:hAnsi="Times New Roman" w:cs="Times New Roman"/>
          <w:sz w:val="26"/>
          <w:szCs w:val="26"/>
        </w:rPr>
        <w:br/>
      </w:r>
      <w:r w:rsidR="00296D8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ttps://doi.org/10.1080/15378020.2010.500243</w:t>
      </w:r>
    </w:p>
    <w:p w14:paraId="2448B0ED" w14:textId="47345431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Lo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.S.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proofErr w:type="spellStart"/>
      <w:r w:rsidRPr="00F1446F">
        <w:rPr>
          <w:rFonts w:ascii="Times New Roman" w:hAnsi="Times New Roman" w:cs="Times New Roman"/>
          <w:sz w:val="26"/>
          <w:szCs w:val="26"/>
          <w:lang w:val="en-AU"/>
        </w:rPr>
        <w:t>Stalcup</w:t>
      </w:r>
      <w:proofErr w:type="spellEnd"/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.D.</w:t>
      </w:r>
      <w:r w:rsidR="00236539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Lee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2010)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stom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lationship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nagemen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o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otel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o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Kong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sz w:val="26"/>
          <w:szCs w:val="26"/>
          <w:lang w:val="en-AU"/>
        </w:rPr>
        <w:t>International</w:t>
      </w:r>
      <w:r w:rsidR="0049651D" w:rsidRPr="00F1446F">
        <w:rPr>
          <w:rFonts w:ascii="Times New Roman" w:hAnsi="Times New Roman" w:cs="Times New Roman"/>
          <w:i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sz w:val="26"/>
          <w:szCs w:val="26"/>
          <w:lang w:val="en-AU"/>
        </w:rPr>
        <w:t>Contemporary</w:t>
      </w:r>
      <w:r w:rsidR="0049651D" w:rsidRPr="00F1446F">
        <w:rPr>
          <w:rFonts w:ascii="Times New Roman" w:hAnsi="Times New Roman" w:cs="Times New Roman"/>
          <w:i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sz w:val="26"/>
          <w:szCs w:val="26"/>
          <w:lang w:val="en-AU"/>
        </w:rPr>
        <w:t>Hospitality</w:t>
      </w:r>
      <w:r w:rsidR="0049651D" w:rsidRPr="00F1446F">
        <w:rPr>
          <w:rFonts w:ascii="Times New Roman" w:hAnsi="Times New Roman" w:cs="Times New Roman"/>
          <w:i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sz w:val="26"/>
          <w:szCs w:val="26"/>
          <w:lang w:val="en-AU"/>
        </w:rPr>
        <w:t>Management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22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2)</w:t>
      </w:r>
      <w:r w:rsidR="009E2D62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,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139-159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296D8D" w:rsidRPr="00F1446F">
        <w:rPr>
          <w:rFonts w:ascii="Times New Roman" w:hAnsi="Times New Roman" w:cs="Times New Roman"/>
          <w:sz w:val="26"/>
          <w:szCs w:val="26"/>
          <w:lang w:val="en-AU"/>
        </w:rPr>
        <w:t>https://doi.org/10.1108/09596111011018151</w:t>
      </w:r>
    </w:p>
    <w:p w14:paraId="13B82999" w14:textId="20266A30" w:rsidR="00C06BFA" w:rsidRPr="00F1446F" w:rsidRDefault="00C06BFA" w:rsidP="00AA6627">
      <w:pPr>
        <w:spacing w:line="360" w:lineRule="exact"/>
        <w:ind w:left="720" w:hanging="720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Morgan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.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iercy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N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1992)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Barrier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mplement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UK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rofessio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rvi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irm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 xml:space="preserve"> </w:t>
      </w:r>
      <w:r w:rsidR="009E2D62"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Professional Services Marketing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8</w:t>
      </w:r>
      <w:r w:rsidR="00296D8D" w:rsidRPr="00F1446F">
        <w:rPr>
          <w:rFonts w:ascii="Times New Roman" w:hAnsi="Times New Roman" w:cs="Times New Roman"/>
          <w:sz w:val="26"/>
          <w:szCs w:val="26"/>
          <w:lang w:val="en-AU"/>
        </w:rPr>
        <w:t>(1)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296D8D" w:rsidRPr="00F1446F">
        <w:rPr>
          <w:rFonts w:ascii="Times New Roman" w:hAnsi="Times New Roman" w:cs="Times New Roman"/>
          <w:sz w:val="26"/>
          <w:szCs w:val="26"/>
          <w:lang w:val="en-AU"/>
        </w:rPr>
        <w:t>95-114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296D8D" w:rsidRPr="00F1446F">
        <w:rPr>
          <w:rFonts w:ascii="Times New Roman" w:hAnsi="Times New Roman" w:cs="Times New Roman"/>
          <w:sz w:val="26"/>
          <w:szCs w:val="26"/>
          <w:lang w:val="en-AU"/>
        </w:rPr>
        <w:t>https://doi.org/10.1300/j090v08n01_08</w:t>
      </w:r>
    </w:p>
    <w:p w14:paraId="1B20A096" w14:textId="12F179BF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</w:pPr>
      <w:proofErr w:type="spellStart"/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Nart</w:t>
      </w:r>
      <w:proofErr w:type="spellEnd"/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S.,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proofErr w:type="spellStart"/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Sututemiz</w:t>
      </w:r>
      <w:proofErr w:type="spellEnd"/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N.,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proofErr w:type="spellStart"/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Nart</w:t>
      </w:r>
      <w:proofErr w:type="spellEnd"/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S.,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&amp;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proofErr w:type="spellStart"/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Karatepe</w:t>
      </w:r>
      <w:proofErr w:type="spellEnd"/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O.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M.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(2019).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practices,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genuine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emotions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their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effects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on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hotel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="00647E7A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employees’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customer-oriented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proofErr w:type="spellStart"/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behaviors</w:t>
      </w:r>
      <w:proofErr w:type="spellEnd"/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shd w:val="clear" w:color="auto" w:fill="FFFFFF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shd w:val="clear" w:color="auto" w:fill="FFFFFF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shd w:val="clear" w:color="auto" w:fill="FFFFFF"/>
          <w:lang w:val="en-AU"/>
        </w:rPr>
        <w:t>Human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shd w:val="clear" w:color="auto" w:fill="FFFFFF"/>
          <w:lang w:val="en-AU"/>
        </w:rPr>
        <w:t>Resources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shd w:val="clear" w:color="auto" w:fill="FFFFFF"/>
          <w:lang w:val="en-AU"/>
        </w:rPr>
        <w:t>in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shd w:val="clear" w:color="auto" w:fill="FFFFFF"/>
          <w:lang w:val="en-AU"/>
        </w:rPr>
        <w:t>Hospitality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shd w:val="clear" w:color="auto" w:fill="FFFFFF"/>
          <w:lang w:val="en-AU"/>
        </w:rPr>
        <w:t>&amp;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shd w:val="clear" w:color="auto" w:fill="FFFFFF"/>
          <w:lang w:val="en-AU"/>
        </w:rPr>
        <w:t>Tourism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shd w:val="clear" w:color="auto" w:fill="FFFFFF"/>
          <w:lang w:val="en-AU"/>
        </w:rPr>
        <w:t>18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(1),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47-70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296D8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https://doi.org/10.1080/15332845.2019.1526509</w:t>
      </w:r>
    </w:p>
    <w:p w14:paraId="4DBD5157" w14:textId="7506C7D0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>Newman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>K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>L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>Nollen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>S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>D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>(1996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ultur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9E2D62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ongruence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: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9E2D62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fit between management practices and national culture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Internatio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Business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Studies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27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4)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753-779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296D8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ttps://doi.org/10.1057/palgrave.jibs.8490152</w:t>
      </w:r>
    </w:p>
    <w:p w14:paraId="72E64EF1" w14:textId="3ECDAD03" w:rsidR="00C06BFA" w:rsidRPr="00F1446F" w:rsidRDefault="00C06BFA" w:rsidP="00AA6627">
      <w:pPr>
        <w:spacing w:line="360" w:lineRule="exact"/>
        <w:ind w:left="720" w:hanging="720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bookmarkStart w:id="8" w:name="_ENREF_25"/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Ongori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007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review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literatur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on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urnover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African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Business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Management,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1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3)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49-54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bookmarkEnd w:id="8"/>
    </w:p>
    <w:p w14:paraId="086F79AD" w14:textId="7956F7EA" w:rsidR="00C06BFA" w:rsidRPr="00F1446F" w:rsidRDefault="00C06BFA" w:rsidP="00AA6627">
      <w:pPr>
        <w:spacing w:line="360" w:lineRule="exact"/>
        <w:ind w:left="720" w:hanging="720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Peltier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J.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proofErr w:type="spellStart"/>
      <w:r w:rsidRPr="00F1446F">
        <w:rPr>
          <w:rFonts w:ascii="Times New Roman" w:hAnsi="Times New Roman" w:cs="Times New Roman"/>
          <w:sz w:val="26"/>
          <w:szCs w:val="26"/>
          <w:lang w:val="en-AU"/>
        </w:rPr>
        <w:t>Schibrowsky</w:t>
      </w:r>
      <w:proofErr w:type="spellEnd"/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J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.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chultz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.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proofErr w:type="spellStart"/>
      <w:r w:rsidRPr="00F1446F">
        <w:rPr>
          <w:rFonts w:ascii="Times New Roman" w:hAnsi="Times New Roman" w:cs="Times New Roman"/>
          <w:sz w:val="26"/>
          <w:szCs w:val="26"/>
          <w:lang w:val="en-AU"/>
        </w:rPr>
        <w:t>Zahay</w:t>
      </w:r>
      <w:proofErr w:type="spellEnd"/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2006)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acti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MC: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elational-transactio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ntinuum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ynergistic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us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ustome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data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Advertising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Research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46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2)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146-159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9E2D62" w:rsidRPr="00F1446F">
        <w:rPr>
          <w:rFonts w:ascii="Times New Roman" w:hAnsi="Times New Roman" w:cs="Times New Roman"/>
          <w:sz w:val="26"/>
          <w:szCs w:val="26"/>
        </w:rPr>
        <w:br/>
      </w:r>
      <w:r w:rsidR="009665D2" w:rsidRPr="00F1446F">
        <w:rPr>
          <w:rFonts w:ascii="Times New Roman" w:hAnsi="Times New Roman" w:cs="Times New Roman"/>
          <w:sz w:val="26"/>
          <w:szCs w:val="26"/>
          <w:lang w:val="en-AU"/>
        </w:rPr>
        <w:t>https://doi.org/10.2501/s0021849906060193</w:t>
      </w:r>
    </w:p>
    <w:p w14:paraId="379B9AB8" w14:textId="5F7D114D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Phillips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1999)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ote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erforman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mpetitiv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dvantage: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="009E2D62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A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contingenc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pproach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International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Contemporary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Hospitality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Management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11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7)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359-365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9665D2" w:rsidRPr="00F1446F">
        <w:rPr>
          <w:rFonts w:ascii="Times New Roman" w:hAnsi="Times New Roman" w:cs="Times New Roman"/>
          <w:sz w:val="26"/>
          <w:szCs w:val="26"/>
          <w:lang w:val="en-AU"/>
        </w:rPr>
        <w:t>https://doi.org/10.1108/09596119910293268</w:t>
      </w:r>
    </w:p>
    <w:p w14:paraId="678B5983" w14:textId="5065AEA5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Piercy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N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F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Morgan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N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1995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9E2D62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marketing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-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9E2D62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missing half of the </w:t>
      </w:r>
      <w:r w:rsidR="009E2D62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lastRenderedPageBreak/>
        <w:t>marketing programm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e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Long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Range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Plannin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g</w:t>
      </w:r>
      <w:r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>,</w:t>
      </w:r>
      <w:r w:rsidR="0049651D"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 xml:space="preserve"> </w:t>
      </w:r>
      <w:r w:rsidRPr="00F1446F">
        <w:rPr>
          <w:rFonts w:ascii="Times New Roman" w:eastAsia="新細明體" w:hAnsi="Times New Roman" w:cs="Times New Roman"/>
          <w:i/>
          <w:position w:val="-1"/>
          <w:sz w:val="26"/>
          <w:szCs w:val="26"/>
          <w:lang w:val="en-AU"/>
        </w:rPr>
        <w:t>24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)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82-93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9E2D62" w:rsidRPr="00F1446F">
        <w:rPr>
          <w:rFonts w:ascii="Times New Roman" w:hAnsi="Times New Roman" w:cs="Times New Roman"/>
          <w:sz w:val="26"/>
          <w:szCs w:val="26"/>
        </w:rPr>
        <w:br/>
      </w:r>
      <w:r w:rsidR="009665D2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ttps://doi.org/10.1016/0024-6301(91)90083-z</w:t>
      </w:r>
    </w:p>
    <w:p w14:paraId="67F5DA2B" w14:textId="6A501AC0" w:rsidR="00C06BFA" w:rsidRPr="00F1446F" w:rsidRDefault="00C06BFA" w:rsidP="00AA6627">
      <w:pPr>
        <w:spacing w:line="360" w:lineRule="exact"/>
        <w:ind w:leftChars="1" w:left="613" w:hangingChars="235" w:hanging="611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Quester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P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G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Kelly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1999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practices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ustralian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financial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ector: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6B0F1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An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exploratory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tudy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Applied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Management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Studies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8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)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217.</w:t>
      </w:r>
    </w:p>
    <w:p w14:paraId="5DBF8CD2" w14:textId="72889E7B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Rafiq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M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hmed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R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K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1993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6B0F1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cope of internal marketing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: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Defining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6B0F1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he boundary between marketing and human resource managemen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Management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9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219-232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6B0F11" w:rsidRPr="00F1446F">
        <w:rPr>
          <w:rFonts w:ascii="Times New Roman" w:hAnsi="Times New Roman" w:cs="Times New Roman"/>
          <w:sz w:val="26"/>
          <w:szCs w:val="26"/>
        </w:rPr>
        <w:br/>
      </w:r>
      <w:r w:rsidR="009665D2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ttps://doi.org/10.1080/0267257x.1993.9964234</w:t>
      </w:r>
    </w:p>
    <w:p w14:paraId="188A2F08" w14:textId="3CA5FBC7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Roberts-Lombard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M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010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Employees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ustomers</w:t>
      </w:r>
      <w:r w:rsidR="006B0F1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-</w:t>
      </w:r>
      <w:r w:rsidR="006B0F1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n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tudy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vis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ar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rental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group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n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outh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frica.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African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Business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Management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4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4)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62.</w:t>
      </w:r>
    </w:p>
    <w:p w14:paraId="083AF81D" w14:textId="4F65510C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chuler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R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Rogovsky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N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1998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Understanding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6B0F1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ompensation practice variations across firm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: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he</w:t>
      </w:r>
      <w:r w:rsidR="006B0F1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impact of national culture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Internatio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Business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Studies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29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1)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159-177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9665D2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ttps://doi.org/10.1057/palgrave.jibs.8490030</w:t>
      </w:r>
    </w:p>
    <w:p w14:paraId="594D1879" w14:textId="4FB9B668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parrow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P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Wu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P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1998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Does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6B0F1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national culture really matter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?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Predicting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RM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6B0F1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preferences of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aiwanes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6B0F1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employees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Relation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20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1)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26-56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6B0F11" w:rsidRPr="00F1446F">
        <w:rPr>
          <w:rFonts w:ascii="Times New Roman" w:hAnsi="Times New Roman" w:cs="Times New Roman"/>
          <w:sz w:val="26"/>
          <w:szCs w:val="26"/>
        </w:rPr>
        <w:br/>
      </w:r>
      <w:r w:rsidR="009665D2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ttps://doi.org/10.1108/01425459810369823</w:t>
      </w:r>
    </w:p>
    <w:p w14:paraId="7DB0ACAD" w14:textId="18F50C0E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Tag-</w:t>
      </w:r>
      <w:proofErr w:type="spellStart"/>
      <w:r w:rsidRPr="00F1446F">
        <w:rPr>
          <w:rFonts w:ascii="Times New Roman" w:hAnsi="Times New Roman" w:cs="Times New Roman"/>
          <w:sz w:val="26"/>
          <w:szCs w:val="26"/>
          <w:lang w:val="en-AU"/>
        </w:rPr>
        <w:t>Eldeen</w:t>
      </w:r>
      <w:proofErr w:type="spellEnd"/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.</w:t>
      </w:r>
      <w:r w:rsidR="00236539"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l-Said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.A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2011)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mplementati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ampl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gypti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five-star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hotels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sz w:val="26"/>
          <w:szCs w:val="26"/>
          <w:lang w:val="en-AU"/>
        </w:rPr>
        <w:t>Anatolia,</w:t>
      </w:r>
      <w:r w:rsidR="0049651D" w:rsidRPr="00F1446F">
        <w:rPr>
          <w:rFonts w:ascii="Times New Roman" w:hAnsi="Times New Roman" w:cs="Times New Roman"/>
          <w:i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sz w:val="26"/>
          <w:szCs w:val="26"/>
          <w:lang w:val="en-AU"/>
        </w:rPr>
        <w:t>22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2):153-167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D970BD" w:rsidRPr="00F1446F">
        <w:rPr>
          <w:rFonts w:ascii="Times New Roman" w:hAnsi="Times New Roman" w:cs="Times New Roman"/>
          <w:sz w:val="26"/>
          <w:szCs w:val="26"/>
        </w:rPr>
        <w:br/>
      </w:r>
      <w:r w:rsidR="009665D2" w:rsidRPr="00F1446F">
        <w:rPr>
          <w:rFonts w:ascii="Times New Roman" w:hAnsi="Times New Roman" w:cs="Times New Roman"/>
          <w:sz w:val="26"/>
          <w:szCs w:val="26"/>
          <w:lang w:val="en-AU"/>
        </w:rPr>
        <w:t>https://doi.org/10.1080/13032917.2011.597931</w:t>
      </w:r>
    </w:p>
    <w:p w14:paraId="7DDD5710" w14:textId="42EE91B7" w:rsidR="003F3D7C" w:rsidRPr="00F1446F" w:rsidRDefault="003F3D7C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</w:rPr>
        <w:t>Tsai,</w:t>
      </w:r>
      <w:r w:rsidR="0049651D" w:rsidRPr="00F1446F">
        <w:rPr>
          <w:rFonts w:ascii="Times New Roman" w:hAnsi="Times New Roman" w:cs="Times New Roman"/>
          <w:noProof/>
          <w:sz w:val="26"/>
          <w:szCs w:val="26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</w:rPr>
        <w:t>Y.,</w:t>
      </w:r>
      <w:r w:rsidR="0049651D" w:rsidRPr="00F1446F">
        <w:rPr>
          <w:rFonts w:ascii="Times New Roman" w:hAnsi="Times New Roman" w:cs="Times New Roman"/>
          <w:noProof/>
          <w:sz w:val="26"/>
          <w:szCs w:val="26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</w:rPr>
        <w:t>Tang,</w:t>
      </w:r>
      <w:r w:rsidR="0049651D" w:rsidRPr="00F1446F">
        <w:rPr>
          <w:rFonts w:ascii="Times New Roman" w:hAnsi="Times New Roman" w:cs="Times New Roman"/>
          <w:noProof/>
          <w:sz w:val="26"/>
          <w:szCs w:val="26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</w:rPr>
        <w:t>T.</w:t>
      </w:r>
      <w:r w:rsidR="0049651D" w:rsidRPr="00F1446F">
        <w:rPr>
          <w:rFonts w:ascii="Times New Roman" w:hAnsi="Times New Roman" w:cs="Times New Roman"/>
          <w:noProof/>
          <w:sz w:val="26"/>
          <w:szCs w:val="26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</w:rPr>
        <w:t>W.</w:t>
      </w:r>
      <w:r w:rsidR="0049651D" w:rsidRPr="00F1446F">
        <w:rPr>
          <w:rFonts w:ascii="Times New Roman" w:hAnsi="Times New Roman" w:cs="Times New Roman"/>
          <w:noProof/>
          <w:sz w:val="26"/>
          <w:szCs w:val="26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</w:rPr>
        <w:t>(2008).</w:t>
      </w:r>
      <w:r w:rsidR="0049651D" w:rsidRPr="00F1446F">
        <w:rPr>
          <w:rFonts w:ascii="Times New Roman" w:hAnsi="Times New Roman" w:cs="Times New Roman"/>
          <w:noProof/>
          <w:sz w:val="26"/>
          <w:szCs w:val="26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ow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o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mprov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ervic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quality: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D970B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Internal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determining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factor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Tot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Quality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Management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19(11)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1117-1126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D970BD" w:rsidRPr="00F1446F">
        <w:rPr>
          <w:rFonts w:ascii="Times New Roman" w:hAnsi="Times New Roman" w:cs="Times New Roman"/>
          <w:sz w:val="26"/>
          <w:szCs w:val="26"/>
        </w:rPr>
        <w:br/>
      </w:r>
      <w:r w:rsidR="009665D2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ttps://doi.org/10.1080/14783360802323479</w:t>
      </w:r>
    </w:p>
    <w:p w14:paraId="2F620882" w14:textId="29DB0AE4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eague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J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Eilon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1973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Productivity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measurement: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D970B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A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brief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urvey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noProof/>
          <w:sz w:val="26"/>
          <w:szCs w:val="26"/>
          <w:lang w:val="en-AU"/>
        </w:rPr>
        <w:t>Applied</w:t>
      </w:r>
      <w:r w:rsidR="0049651D" w:rsidRPr="00F1446F">
        <w:rPr>
          <w:rFonts w:ascii="Times New Roman" w:hAnsi="Times New Roman" w:cs="Times New Roman"/>
          <w:i/>
          <w:iCs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noProof/>
          <w:sz w:val="26"/>
          <w:szCs w:val="26"/>
          <w:lang w:val="en-AU"/>
        </w:rPr>
        <w:t>Economics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noProof/>
          <w:sz w:val="26"/>
          <w:szCs w:val="26"/>
          <w:lang w:val="en-AU"/>
        </w:rPr>
        <w:t>5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)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133-145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9665D2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ttps://doi.org/10.1080/00036847300000010</w:t>
      </w:r>
    </w:p>
    <w:p w14:paraId="4E0789F3" w14:textId="26D40665" w:rsidR="00C06BFA" w:rsidRPr="00F1446F" w:rsidRDefault="00C06BFA" w:rsidP="00AA6627">
      <w:pPr>
        <w:spacing w:line="360" w:lineRule="exact"/>
        <w:ind w:left="644" w:hangingChars="236" w:hanging="644"/>
        <w:jc w:val="both"/>
        <w:rPr>
          <w:rFonts w:ascii="Times New Roman" w:eastAsia="STXingkai" w:hAnsi="Times New Roman" w:cs="Times New Roman"/>
          <w:sz w:val="26"/>
          <w:szCs w:val="26"/>
          <w:lang w:val="en-AU"/>
        </w:rPr>
      </w:pPr>
      <w:r w:rsidRPr="00F1446F">
        <w:rPr>
          <w:rFonts w:ascii="Times New Roman" w:eastAsia="STXingkai" w:hAnsi="Times New Roman" w:cs="Times New Roman"/>
          <w:sz w:val="26"/>
          <w:szCs w:val="26"/>
          <w:lang w:val="en-AU"/>
        </w:rPr>
        <w:t>Tourism</w:t>
      </w:r>
      <w:r w:rsidR="0049651D" w:rsidRPr="00F1446F">
        <w:rPr>
          <w:rFonts w:ascii="Times New Roman" w:eastAsia="STXingkai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STXingkai" w:hAnsi="Times New Roman" w:cs="Times New Roman"/>
          <w:sz w:val="26"/>
          <w:szCs w:val="26"/>
          <w:lang w:val="en-AU"/>
        </w:rPr>
        <w:t>Bureau</w:t>
      </w:r>
      <w:r w:rsidR="0049651D" w:rsidRPr="00F1446F">
        <w:rPr>
          <w:rFonts w:ascii="Times New Roman" w:eastAsia="STXingkai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aiwa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STXingkai" w:hAnsi="Times New Roman" w:cs="Times New Roman"/>
          <w:sz w:val="26"/>
          <w:szCs w:val="26"/>
          <w:lang w:val="en-AU"/>
        </w:rPr>
        <w:t>(2017).</w:t>
      </w:r>
      <w:r w:rsidR="0049651D" w:rsidRPr="00F1446F">
        <w:rPr>
          <w:rFonts w:ascii="Times New Roman" w:eastAsia="STXingkai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STXingkai" w:hAnsi="Times New Roman" w:cs="Times New Roman"/>
          <w:i/>
          <w:sz w:val="26"/>
          <w:szCs w:val="26"/>
          <w:lang w:val="en-AU"/>
        </w:rPr>
        <w:t>Nov</w:t>
      </w:r>
      <w:r w:rsidR="0049651D" w:rsidRPr="00F1446F">
        <w:rPr>
          <w:rFonts w:ascii="Times New Roman" w:eastAsia="STXingkai" w:hAnsi="Times New Roman" w:cs="Times New Roman"/>
          <w:i/>
          <w:sz w:val="26"/>
          <w:szCs w:val="26"/>
          <w:lang w:val="en-AU"/>
        </w:rPr>
        <w:t xml:space="preserve"> </w:t>
      </w:r>
      <w:r w:rsidRPr="00F1446F">
        <w:rPr>
          <w:rFonts w:ascii="Times New Roman" w:eastAsia="STXingkai" w:hAnsi="Times New Roman" w:cs="Times New Roman"/>
          <w:i/>
          <w:sz w:val="26"/>
          <w:szCs w:val="26"/>
          <w:lang w:val="en-AU"/>
        </w:rPr>
        <w:t>.2017</w:t>
      </w:r>
      <w:r w:rsidR="0049651D" w:rsidRPr="00F1446F">
        <w:rPr>
          <w:rFonts w:ascii="Times New Roman" w:eastAsia="STXingkai" w:hAnsi="Times New Roman" w:cs="Times New Roman"/>
          <w:i/>
          <w:sz w:val="26"/>
          <w:szCs w:val="26"/>
          <w:lang w:val="en-AU"/>
        </w:rPr>
        <w:t xml:space="preserve"> </w:t>
      </w:r>
      <w:r w:rsidRPr="00F1446F">
        <w:rPr>
          <w:rFonts w:ascii="Times New Roman" w:eastAsia="STXingkai" w:hAnsi="Times New Roman" w:cs="Times New Roman"/>
          <w:i/>
          <w:sz w:val="26"/>
          <w:szCs w:val="26"/>
          <w:lang w:val="en-AU"/>
        </w:rPr>
        <w:t>Monthly</w:t>
      </w:r>
      <w:r w:rsidR="0049651D" w:rsidRPr="00F1446F">
        <w:rPr>
          <w:rFonts w:ascii="Times New Roman" w:eastAsia="STXingkai" w:hAnsi="Times New Roman" w:cs="Times New Roman"/>
          <w:i/>
          <w:sz w:val="26"/>
          <w:szCs w:val="26"/>
          <w:lang w:val="en-AU"/>
        </w:rPr>
        <w:t xml:space="preserve"> </w:t>
      </w:r>
      <w:r w:rsidRPr="00F1446F">
        <w:rPr>
          <w:rFonts w:ascii="Times New Roman" w:eastAsia="STXingkai" w:hAnsi="Times New Roman" w:cs="Times New Roman"/>
          <w:i/>
          <w:sz w:val="26"/>
          <w:szCs w:val="26"/>
          <w:lang w:val="en-AU"/>
        </w:rPr>
        <w:t>Report</w:t>
      </w:r>
      <w:r w:rsidR="0049651D" w:rsidRPr="00F1446F">
        <w:rPr>
          <w:rFonts w:ascii="Times New Roman" w:eastAsia="STXingkai" w:hAnsi="Times New Roman" w:cs="Times New Roman"/>
          <w:i/>
          <w:sz w:val="26"/>
          <w:szCs w:val="26"/>
          <w:lang w:val="en-AU"/>
        </w:rPr>
        <w:t xml:space="preserve"> </w:t>
      </w:r>
      <w:r w:rsidRPr="00F1446F">
        <w:rPr>
          <w:rFonts w:ascii="Times New Roman" w:eastAsia="STXingkai" w:hAnsi="Times New Roman" w:cs="Times New Roman"/>
          <w:i/>
          <w:sz w:val="26"/>
          <w:szCs w:val="26"/>
          <w:lang w:val="en-AU"/>
        </w:rPr>
        <w:t>of</w:t>
      </w:r>
      <w:r w:rsidR="003B11E2" w:rsidRPr="00F1446F">
        <w:rPr>
          <w:rFonts w:ascii="Times New Roman" w:eastAsia="STXingkai" w:hAnsi="Times New Roman" w:cs="Times New Roman"/>
          <w:i/>
          <w:sz w:val="26"/>
          <w:szCs w:val="26"/>
          <w:lang w:val="en-AU"/>
        </w:rPr>
        <w:t xml:space="preserve"> hotel enterprises i</w:t>
      </w:r>
      <w:r w:rsidRPr="00F1446F">
        <w:rPr>
          <w:rFonts w:ascii="Times New Roman" w:eastAsia="STXingkai" w:hAnsi="Times New Roman" w:cs="Times New Roman"/>
          <w:i/>
          <w:sz w:val="26"/>
          <w:szCs w:val="26"/>
          <w:lang w:val="en-AU"/>
        </w:rPr>
        <w:t>n</w:t>
      </w:r>
      <w:r w:rsidR="0049651D" w:rsidRPr="00F1446F">
        <w:rPr>
          <w:rFonts w:ascii="Times New Roman" w:eastAsia="STXingkai" w:hAnsi="Times New Roman" w:cs="Times New Roman"/>
          <w:i/>
          <w:sz w:val="26"/>
          <w:szCs w:val="26"/>
          <w:lang w:val="en-AU"/>
        </w:rPr>
        <w:t xml:space="preserve"> </w:t>
      </w:r>
      <w:r w:rsidRPr="00F1446F">
        <w:rPr>
          <w:rFonts w:ascii="Times New Roman" w:eastAsia="STXingkai" w:hAnsi="Times New Roman" w:cs="Times New Roman"/>
          <w:i/>
          <w:sz w:val="26"/>
          <w:szCs w:val="26"/>
          <w:lang w:val="en-AU"/>
        </w:rPr>
        <w:t>Taiwan</w:t>
      </w:r>
      <w:r w:rsidRPr="00F1446F">
        <w:rPr>
          <w:rFonts w:ascii="Times New Roman" w:eastAsia="STXingkai" w:hAnsi="Times New Roman" w:cs="Times New Roman"/>
          <w:sz w:val="26"/>
          <w:szCs w:val="26"/>
          <w:lang w:val="en-AU"/>
        </w:rPr>
        <w:t>.</w:t>
      </w:r>
      <w:r w:rsidR="0049651D" w:rsidRPr="00F1446F">
        <w:rPr>
          <w:rFonts w:ascii="Times New Roman" w:eastAsia="STXingkai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eastAsia="STXingkai" w:hAnsi="Times New Roman" w:cs="Times New Roman"/>
          <w:sz w:val="26"/>
          <w:szCs w:val="26"/>
          <w:lang w:val="en-AU"/>
        </w:rPr>
        <w:t>http://admin.taiwan.net.tw/statistics/month_en.aspx?no=14</w:t>
      </w:r>
    </w:p>
    <w:p w14:paraId="12441ED9" w14:textId="760D3178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>Tsai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>Y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>F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>Wu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>S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>W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de-DE"/>
        </w:rPr>
        <w:t>(2007).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de-DE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Us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3B11E2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he concept of market orientation and internal marketing to improve service quality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Paper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presented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t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EEE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9665D2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ttps://doi.org/10.1109/wicom.2007.1624</w:t>
      </w:r>
    </w:p>
    <w:p w14:paraId="5A603011" w14:textId="29B3AC97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sai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Y.-F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ang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.-W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008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ow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to</w:t>
      </w:r>
      <w:r w:rsidR="00D970B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improve service quality: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s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Determining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Factor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Tot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Quality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Management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19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11)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11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D970BD" w:rsidRPr="00F1446F">
        <w:rPr>
          <w:rFonts w:ascii="Times New Roman" w:hAnsi="Times New Roman" w:cs="Times New Roman"/>
          <w:sz w:val="26"/>
          <w:szCs w:val="26"/>
        </w:rPr>
        <w:br/>
      </w:r>
      <w:r w:rsidR="009665D2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ttps://doi.org/10.1080/14783360802323479</w:t>
      </w:r>
    </w:p>
    <w:p w14:paraId="3720CFB9" w14:textId="36B68CCD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Varey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R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J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1995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marketing: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D970B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A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review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and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ome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nterdisciplinary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research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hallenges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Internatio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Service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Industry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Management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6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1)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40-63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9665D2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ttps://doi.org/10.1108/09564239510078849</w:t>
      </w:r>
    </w:p>
    <w:p w14:paraId="00CDB3FE" w14:textId="2872AF0F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sz w:val="26"/>
          <w:szCs w:val="26"/>
          <w:lang w:val="en-AU"/>
        </w:rPr>
        <w:t>Vella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J.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proofErr w:type="spellStart"/>
      <w:r w:rsidRPr="00F1446F">
        <w:rPr>
          <w:rFonts w:ascii="Times New Roman" w:hAnsi="Times New Roman" w:cs="Times New Roman"/>
          <w:sz w:val="26"/>
          <w:szCs w:val="26"/>
          <w:lang w:val="en-AU"/>
        </w:rPr>
        <w:t>Gountas</w:t>
      </w:r>
      <w:proofErr w:type="spellEnd"/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J.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Walker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R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2009)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Employe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perspectives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rvic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quality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lastRenderedPageBreak/>
        <w:t>in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the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upermarket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sector.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Services</w:t>
      </w:r>
      <w:r w:rsidR="0049651D"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 xml:space="preserve"> </w:t>
      </w:r>
      <w:r w:rsidR="003B11E2"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Marketing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iCs/>
          <w:sz w:val="26"/>
          <w:szCs w:val="26"/>
          <w:lang w:val="en-AU"/>
        </w:rPr>
        <w:t>23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(6),</w:t>
      </w:r>
      <w:r w:rsidR="0049651D" w:rsidRPr="00F1446F">
        <w:rPr>
          <w:rFonts w:ascii="Times New Roman" w:hAnsi="Times New Roman" w:cs="Times New Roman"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lang w:val="en-AU"/>
        </w:rPr>
        <w:t>407-421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991E11" w:rsidRPr="00F1446F">
        <w:rPr>
          <w:rFonts w:ascii="Times New Roman" w:hAnsi="Times New Roman" w:cs="Times New Roman"/>
          <w:sz w:val="26"/>
          <w:szCs w:val="26"/>
          <w:lang w:val="en-AU"/>
        </w:rPr>
        <w:t>https://doi.org/10.1108/08876040910985870</w:t>
      </w:r>
    </w:p>
    <w:p w14:paraId="6E7ECB32" w14:textId="14A647AA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</w:pPr>
      <w:r w:rsidRPr="00F1446F">
        <w:rPr>
          <w:rStyle w:val="referencesurnam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Welch</w:t>
      </w:r>
      <w:r w:rsidRPr="00F1446F">
        <w:rPr>
          <w:rStyle w:val="referencestring-nam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,</w:t>
      </w:r>
      <w:r w:rsidR="0049651D" w:rsidRPr="00F1446F">
        <w:rPr>
          <w:rStyle w:val="referencestring-nam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given-names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M.</w:t>
      </w:r>
      <w:r w:rsidR="003B11E2" w:rsidRPr="00F1446F">
        <w:rPr>
          <w:rStyle w:val="referencegiven-names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,</w:t>
      </w:r>
      <w:r w:rsidR="0049651D" w:rsidRPr="00F1446F">
        <w:rPr>
          <w:rStyle w:val="referenceperson-group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person-group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&amp;</w:t>
      </w:r>
      <w:r w:rsidR="0049651D" w:rsidRPr="00F1446F">
        <w:rPr>
          <w:rStyle w:val="referenceperson-group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surnam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Jackson</w:t>
      </w:r>
      <w:r w:rsidRPr="00F1446F">
        <w:rPr>
          <w:rStyle w:val="referencestring-nam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,</w:t>
      </w:r>
      <w:r w:rsidR="0049651D" w:rsidRPr="00F1446F">
        <w:rPr>
          <w:rStyle w:val="referencestring-nam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given-names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P.R.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(</w:t>
      </w:r>
      <w:r w:rsidRPr="00F1446F">
        <w:rPr>
          <w:rStyle w:val="referenceyear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2007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),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article-title"/>
          <w:rFonts w:ascii="Times New Roman" w:hAnsi="Times New Roman" w:cs="Times New Roman"/>
          <w:iCs/>
          <w:sz w:val="26"/>
          <w:szCs w:val="26"/>
          <w:shd w:val="clear" w:color="auto" w:fill="FFFFFF"/>
          <w:lang w:val="en-AU"/>
        </w:rPr>
        <w:t>Rethinking</w:t>
      </w:r>
      <w:r w:rsidR="0049651D" w:rsidRPr="00F1446F">
        <w:rPr>
          <w:rStyle w:val="referencearticle-title"/>
          <w:rFonts w:ascii="Times New Roman" w:hAnsi="Times New Roman" w:cs="Times New Roman"/>
          <w:iCs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article-title"/>
          <w:rFonts w:ascii="Times New Roman" w:hAnsi="Times New Roman" w:cs="Times New Roman"/>
          <w:iCs/>
          <w:sz w:val="26"/>
          <w:szCs w:val="26"/>
          <w:shd w:val="clear" w:color="auto" w:fill="FFFFFF"/>
          <w:lang w:val="en-AU"/>
        </w:rPr>
        <w:t>internal</w:t>
      </w:r>
      <w:r w:rsidR="0049651D" w:rsidRPr="00F1446F">
        <w:rPr>
          <w:rStyle w:val="referencearticle-title"/>
          <w:rFonts w:ascii="Times New Roman" w:hAnsi="Times New Roman" w:cs="Times New Roman"/>
          <w:iCs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article-title"/>
          <w:rFonts w:ascii="Times New Roman" w:hAnsi="Times New Roman" w:cs="Times New Roman"/>
          <w:iCs/>
          <w:sz w:val="26"/>
          <w:szCs w:val="26"/>
          <w:shd w:val="clear" w:color="auto" w:fill="FFFFFF"/>
          <w:lang w:val="en-AU"/>
        </w:rPr>
        <w:t>communication:</w:t>
      </w:r>
      <w:r w:rsidR="0049651D" w:rsidRPr="00F1446F">
        <w:rPr>
          <w:rStyle w:val="referencearticle-title"/>
          <w:rFonts w:ascii="Times New Roman" w:hAnsi="Times New Roman" w:cs="Times New Roman"/>
          <w:iCs/>
          <w:sz w:val="26"/>
          <w:szCs w:val="26"/>
          <w:shd w:val="clear" w:color="auto" w:fill="FFFFFF"/>
          <w:lang w:val="en-AU"/>
        </w:rPr>
        <w:t xml:space="preserve"> </w:t>
      </w:r>
      <w:r w:rsidR="00D970BD" w:rsidRPr="00F1446F">
        <w:rPr>
          <w:rStyle w:val="referencearticle-title"/>
          <w:rFonts w:ascii="Times New Roman" w:hAnsi="Times New Roman" w:cs="Times New Roman"/>
          <w:iCs/>
          <w:sz w:val="26"/>
          <w:szCs w:val="26"/>
          <w:shd w:val="clear" w:color="auto" w:fill="FFFFFF"/>
          <w:lang w:val="en-AU"/>
        </w:rPr>
        <w:t xml:space="preserve">A </w:t>
      </w:r>
      <w:r w:rsidRPr="00F1446F">
        <w:rPr>
          <w:rStyle w:val="referencearticle-title"/>
          <w:rFonts w:ascii="Times New Roman" w:hAnsi="Times New Roman" w:cs="Times New Roman"/>
          <w:iCs/>
          <w:sz w:val="26"/>
          <w:szCs w:val="26"/>
          <w:shd w:val="clear" w:color="auto" w:fill="FFFFFF"/>
          <w:lang w:val="en-AU"/>
        </w:rPr>
        <w:t>stakeholder</w:t>
      </w:r>
      <w:r w:rsidR="0049651D" w:rsidRPr="00F1446F">
        <w:rPr>
          <w:rStyle w:val="referencearticle-title"/>
          <w:rFonts w:ascii="Times New Roman" w:hAnsi="Times New Roman" w:cs="Times New Roman"/>
          <w:iCs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article-title"/>
          <w:rFonts w:ascii="Times New Roman" w:hAnsi="Times New Roman" w:cs="Times New Roman"/>
          <w:iCs/>
          <w:sz w:val="26"/>
          <w:szCs w:val="26"/>
          <w:shd w:val="clear" w:color="auto" w:fill="FFFFFF"/>
          <w:lang w:val="en-AU"/>
        </w:rPr>
        <w:t>approach</w:t>
      </w:r>
      <w:r w:rsidR="003B11E2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source"/>
          <w:rFonts w:ascii="Times New Roman" w:hAnsi="Times New Roman" w:cs="Times New Roman"/>
          <w:i/>
          <w:sz w:val="26"/>
          <w:szCs w:val="26"/>
          <w:shd w:val="clear" w:color="auto" w:fill="FFFFFF"/>
          <w:lang w:val="en-AU"/>
        </w:rPr>
        <w:t>Corporate</w:t>
      </w:r>
      <w:r w:rsidR="0049651D" w:rsidRPr="00F1446F">
        <w:rPr>
          <w:rStyle w:val="referencesource"/>
          <w:rFonts w:ascii="Times New Roman" w:hAnsi="Times New Roman" w:cs="Times New Roman"/>
          <w:i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source"/>
          <w:rFonts w:ascii="Times New Roman" w:hAnsi="Times New Roman" w:cs="Times New Roman"/>
          <w:i/>
          <w:sz w:val="26"/>
          <w:szCs w:val="26"/>
          <w:shd w:val="clear" w:color="auto" w:fill="FFFFFF"/>
          <w:lang w:val="en-AU"/>
        </w:rPr>
        <w:t>Communications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volume"/>
          <w:rFonts w:ascii="Times New Roman" w:hAnsi="Times New Roman" w:cs="Times New Roman"/>
          <w:i/>
          <w:sz w:val="26"/>
          <w:szCs w:val="26"/>
          <w:shd w:val="clear" w:color="auto" w:fill="FFFFFF"/>
          <w:lang w:val="en-AU"/>
        </w:rPr>
        <w:t>12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(</w:t>
      </w:r>
      <w:r w:rsidRPr="00F1446F">
        <w:rPr>
          <w:rStyle w:val="referenceissu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2)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,</w:t>
      </w:r>
      <w:r w:rsidR="0049651D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 xml:space="preserve"> </w:t>
      </w:r>
      <w:r w:rsidRPr="00F1446F">
        <w:rPr>
          <w:rStyle w:val="referencefpag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177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-</w:t>
      </w:r>
      <w:r w:rsidRPr="00F1446F">
        <w:rPr>
          <w:rStyle w:val="referencelpage"/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198</w:t>
      </w:r>
      <w:r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F07C1A" w:rsidRPr="00F1446F">
        <w:rPr>
          <w:rFonts w:ascii="Times New Roman" w:hAnsi="Times New Roman" w:cs="Times New Roman"/>
          <w:sz w:val="26"/>
          <w:szCs w:val="26"/>
        </w:rPr>
        <w:br/>
      </w:r>
      <w:r w:rsidR="00991E11" w:rsidRPr="00F1446F">
        <w:rPr>
          <w:rFonts w:ascii="Times New Roman" w:hAnsi="Times New Roman" w:cs="Times New Roman"/>
          <w:sz w:val="26"/>
          <w:szCs w:val="26"/>
          <w:shd w:val="clear" w:color="auto" w:fill="FFFFFF"/>
          <w:lang w:val="en-AU"/>
        </w:rPr>
        <w:t>https://doi.org/10.1108/13563280710744847</w:t>
      </w:r>
    </w:p>
    <w:p w14:paraId="114638A6" w14:textId="79E4FAF5" w:rsidR="00C06BFA" w:rsidRPr="00F1446F" w:rsidRDefault="00C06BFA" w:rsidP="00AA6627">
      <w:pPr>
        <w:spacing w:line="360" w:lineRule="exact"/>
        <w:ind w:left="614" w:hangingChars="236" w:hanging="614"/>
        <w:jc w:val="both"/>
        <w:rPr>
          <w:rFonts w:ascii="Times New Roman" w:hAnsi="Times New Roman" w:cs="Times New Roman"/>
          <w:noProof/>
          <w:sz w:val="26"/>
          <w:szCs w:val="26"/>
          <w:lang w:val="en-AU"/>
        </w:rPr>
      </w:pP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Wildes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V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J.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Parks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C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005).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Internal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D970B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ervice quality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: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Marketing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="00D970B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strategies can help to reduce employee turnover for food servers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.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Internatio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Journal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of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Hospitality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&amp;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Tourism</w:t>
      </w:r>
      <w:r w:rsidR="0049651D"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Adminstration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i/>
          <w:noProof/>
          <w:sz w:val="26"/>
          <w:szCs w:val="26"/>
          <w:lang w:val="en-AU"/>
        </w:rPr>
        <w:t>6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(2),</w:t>
      </w:r>
      <w:r w:rsidR="0049651D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 xml:space="preserve"> </w:t>
      </w:r>
      <w:r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1-27.</w:t>
      </w:r>
      <w:r w:rsidR="0049651D" w:rsidRPr="00F1446F">
        <w:rPr>
          <w:rFonts w:ascii="Times New Roman" w:hAnsi="Times New Roman" w:cs="Times New Roman"/>
          <w:sz w:val="26"/>
          <w:szCs w:val="26"/>
        </w:rPr>
        <w:t xml:space="preserve"> </w:t>
      </w:r>
      <w:r w:rsidR="00F07C1A" w:rsidRPr="00F1446F">
        <w:rPr>
          <w:rFonts w:ascii="Times New Roman" w:hAnsi="Times New Roman" w:cs="Times New Roman"/>
          <w:sz w:val="26"/>
          <w:szCs w:val="26"/>
        </w:rPr>
        <w:br/>
      </w:r>
      <w:r w:rsidR="00991E11" w:rsidRPr="00F1446F">
        <w:rPr>
          <w:rFonts w:ascii="Times New Roman" w:hAnsi="Times New Roman" w:cs="Times New Roman"/>
          <w:noProof/>
          <w:sz w:val="26"/>
          <w:szCs w:val="26"/>
          <w:lang w:val="en-AU"/>
        </w:rPr>
        <w:t>https://doi.org/10.1300/j149v06n02_01</w:t>
      </w:r>
    </w:p>
    <w:p w14:paraId="3ED1BEA7" w14:textId="77777777" w:rsidR="003F3D7C" w:rsidRPr="00F1446F" w:rsidRDefault="003F3D7C" w:rsidP="003F3D7C">
      <w:pPr>
        <w:ind w:left="566" w:hangingChars="236" w:hanging="566"/>
        <w:jc w:val="both"/>
        <w:rPr>
          <w:rFonts w:ascii="Times New Roman" w:hAnsi="Times New Roman" w:cs="Times New Roman"/>
          <w:noProof/>
          <w:szCs w:val="24"/>
          <w:lang w:val="en-AU"/>
        </w:rPr>
      </w:pPr>
    </w:p>
    <w:p w14:paraId="7A37271C" w14:textId="77777777" w:rsidR="00EE28B5" w:rsidRPr="00F1446F" w:rsidRDefault="00EE28B5" w:rsidP="00EE28B5">
      <w:pPr>
        <w:rPr>
          <w:rFonts w:ascii="Times New Roman" w:hAnsi="Times New Roman" w:cs="Times New Roman"/>
          <w:b/>
          <w:lang w:val="en-AU"/>
        </w:rPr>
      </w:pPr>
    </w:p>
    <w:p w14:paraId="3E5C3ADE" w14:textId="09F0060A" w:rsidR="00D465EF" w:rsidRPr="00F1446F" w:rsidRDefault="00D465EF" w:rsidP="003B11E2">
      <w:pPr>
        <w:spacing w:line="360" w:lineRule="exact"/>
        <w:ind w:left="480" w:hangingChars="200" w:hanging="480"/>
        <w:jc w:val="both"/>
        <w:rPr>
          <w:rFonts w:ascii="Times New Roman" w:hAnsi="Times New Roman" w:cs="Times New Roman"/>
          <w:lang w:val="en-AU"/>
        </w:rPr>
      </w:pPr>
      <w:r w:rsidRPr="00F1446F">
        <w:rPr>
          <w:rFonts w:ascii="Times New Roman" w:hAnsi="Times New Roman" w:cs="Times New Roman"/>
          <w:b/>
          <w:lang w:val="en-AU"/>
        </w:rPr>
        <w:t>Dr. Yu-Ting Huang</w:t>
      </w:r>
      <w:r w:rsidRPr="00F1446F">
        <w:rPr>
          <w:rFonts w:ascii="Times New Roman" w:hAnsi="Times New Roman" w:cs="Times New Roman"/>
          <w:lang w:val="en-AU"/>
        </w:rPr>
        <w:t xml:space="preserve"> is </w:t>
      </w:r>
      <w:r w:rsidR="00F07C1A" w:rsidRPr="00F1446F">
        <w:rPr>
          <w:rFonts w:ascii="Times New Roman" w:hAnsi="Times New Roman" w:cs="Times New Roman"/>
          <w:lang w:val="en-AU"/>
        </w:rPr>
        <w:t xml:space="preserve">an </w:t>
      </w:r>
      <w:r w:rsidRPr="00F1446F">
        <w:rPr>
          <w:rFonts w:ascii="Times New Roman" w:hAnsi="Times New Roman" w:cs="Times New Roman"/>
          <w:lang w:val="en-AU"/>
        </w:rPr>
        <w:t xml:space="preserve">Assistant Professor for Department of Tourism at Shih </w:t>
      </w:r>
      <w:proofErr w:type="spellStart"/>
      <w:r w:rsidRPr="00F1446F">
        <w:rPr>
          <w:rFonts w:ascii="Times New Roman" w:hAnsi="Times New Roman" w:cs="Times New Roman"/>
          <w:lang w:val="en-AU"/>
        </w:rPr>
        <w:t>Hsin</w:t>
      </w:r>
      <w:proofErr w:type="spellEnd"/>
      <w:r w:rsidRPr="00F1446F">
        <w:rPr>
          <w:rFonts w:ascii="Times New Roman" w:hAnsi="Times New Roman" w:cs="Times New Roman"/>
          <w:lang w:val="en-AU"/>
        </w:rPr>
        <w:t xml:space="preserve"> University in Taiwan. She is an emerging tourism and marketing scholar who </w:t>
      </w:r>
      <w:r w:rsidR="00F07C1A" w:rsidRPr="00F1446F">
        <w:rPr>
          <w:rFonts w:ascii="Times New Roman" w:hAnsi="Times New Roman" w:cs="Times New Roman"/>
          <w:lang w:val="en-AU"/>
        </w:rPr>
        <w:t xml:space="preserve">specializes </w:t>
      </w:r>
      <w:r w:rsidRPr="00F1446F">
        <w:rPr>
          <w:rFonts w:ascii="Times New Roman" w:hAnsi="Times New Roman" w:cs="Times New Roman"/>
          <w:lang w:val="en-AU"/>
        </w:rPr>
        <w:t xml:space="preserve">in internal marketing and cross-cultural studies. Drawing on her tourism and hospitality, Yu-Ting’s research insights provide practical insights for tourism managers. She has published </w:t>
      </w:r>
      <w:r w:rsidR="0054719B" w:rsidRPr="00F1446F">
        <w:rPr>
          <w:rFonts w:ascii="Times New Roman" w:hAnsi="Times New Roman" w:cs="Times New Roman"/>
          <w:lang w:val="en-AU"/>
        </w:rPr>
        <w:t xml:space="preserve">10 </w:t>
      </w:r>
      <w:r w:rsidRPr="00F1446F">
        <w:rPr>
          <w:rFonts w:ascii="Times New Roman" w:hAnsi="Times New Roman" w:cs="Times New Roman"/>
          <w:lang w:val="en-AU"/>
        </w:rPr>
        <w:t>articles in international journal</w:t>
      </w:r>
      <w:r w:rsidR="00F07C1A" w:rsidRPr="00F1446F">
        <w:rPr>
          <w:rFonts w:ascii="Times New Roman" w:hAnsi="Times New Roman" w:cs="Times New Roman"/>
          <w:lang w:val="en-AU"/>
        </w:rPr>
        <w:t>s</w:t>
      </w:r>
      <w:r w:rsidRPr="00F1446F">
        <w:rPr>
          <w:rFonts w:ascii="Times New Roman" w:hAnsi="Times New Roman" w:cs="Times New Roman"/>
          <w:lang w:val="en-AU"/>
        </w:rPr>
        <w:t xml:space="preserve"> and 15 articles in domestic and international conferences. She was also involved in a number of industry-related projects with a specific focus on uncovering service quality and consumer satisfaction. Yu-Ting has teaching experience in Marketing, Tourism</w:t>
      </w:r>
      <w:r w:rsidR="00F07C1A" w:rsidRPr="00F1446F">
        <w:rPr>
          <w:rFonts w:ascii="Times New Roman" w:hAnsi="Times New Roman" w:cs="Times New Roman"/>
          <w:lang w:val="en-AU"/>
        </w:rPr>
        <w:t>,</w:t>
      </w:r>
      <w:r w:rsidRPr="00F1446F">
        <w:rPr>
          <w:rFonts w:ascii="Times New Roman" w:hAnsi="Times New Roman" w:cs="Times New Roman"/>
          <w:lang w:val="en-AU"/>
        </w:rPr>
        <w:t xml:space="preserve"> and International Business in the Asia-Pacific universities. </w:t>
      </w:r>
    </w:p>
    <w:p w14:paraId="734B3A9A" w14:textId="23311572" w:rsidR="00D465EF" w:rsidRPr="00F1446F" w:rsidRDefault="0054719B" w:rsidP="003B11E2">
      <w:pPr>
        <w:spacing w:line="360" w:lineRule="exact"/>
        <w:ind w:left="480" w:hangingChars="200" w:hanging="480"/>
        <w:jc w:val="both"/>
        <w:rPr>
          <w:rFonts w:ascii="Times New Roman" w:hAnsi="Times New Roman" w:cs="Times New Roman"/>
          <w:lang w:val="en-AU"/>
        </w:rPr>
      </w:pPr>
      <w:proofErr w:type="spellStart"/>
      <w:r w:rsidRPr="00F1446F">
        <w:rPr>
          <w:rFonts w:ascii="Times New Roman" w:hAnsi="Times New Roman" w:cs="Times New Roman"/>
          <w:b/>
          <w:lang w:val="en-AU"/>
        </w:rPr>
        <w:t>Prof.</w:t>
      </w:r>
      <w:proofErr w:type="spellEnd"/>
      <w:r w:rsidRPr="00F1446F">
        <w:rPr>
          <w:rFonts w:ascii="Times New Roman" w:hAnsi="Times New Roman" w:cs="Times New Roman"/>
          <w:b/>
          <w:lang w:val="en-AU"/>
        </w:rPr>
        <w:t xml:space="preserve"> </w:t>
      </w:r>
      <w:proofErr w:type="spellStart"/>
      <w:r w:rsidR="00D465EF" w:rsidRPr="00F1446F">
        <w:rPr>
          <w:rFonts w:ascii="Times New Roman" w:hAnsi="Times New Roman" w:cs="Times New Roman"/>
          <w:b/>
          <w:lang w:val="en-AU"/>
        </w:rPr>
        <w:t>Tzong</w:t>
      </w:r>
      <w:proofErr w:type="spellEnd"/>
      <w:r w:rsidR="00D465EF" w:rsidRPr="00F1446F">
        <w:rPr>
          <w:rFonts w:ascii="Times New Roman" w:hAnsi="Times New Roman" w:cs="Times New Roman"/>
          <w:b/>
          <w:lang w:val="en-AU"/>
        </w:rPr>
        <w:t>-Ru Lee</w:t>
      </w:r>
      <w:r w:rsidR="00D465EF" w:rsidRPr="00F1446F">
        <w:rPr>
          <w:rFonts w:ascii="Times New Roman" w:hAnsi="Times New Roman" w:cs="Times New Roman"/>
          <w:lang w:val="en-AU"/>
        </w:rPr>
        <w:t xml:space="preserve"> is a professor at the Department of Marketing, National Chung </w:t>
      </w:r>
      <w:proofErr w:type="spellStart"/>
      <w:r w:rsidR="00D465EF" w:rsidRPr="00F1446F">
        <w:rPr>
          <w:rFonts w:ascii="Times New Roman" w:hAnsi="Times New Roman" w:cs="Times New Roman"/>
          <w:lang w:val="en-AU"/>
        </w:rPr>
        <w:t>Hsing</w:t>
      </w:r>
      <w:proofErr w:type="spellEnd"/>
      <w:r w:rsidR="00D465EF" w:rsidRPr="00F1446F">
        <w:rPr>
          <w:rFonts w:ascii="Times New Roman" w:hAnsi="Times New Roman" w:cs="Times New Roman"/>
          <w:lang w:val="en-AU"/>
        </w:rPr>
        <w:t xml:space="preserve"> University, Taiwan. His research interests include Supply chain management and decision making, Product brand management and decision making, Internet marketing and e-commerce, Logistics decision-making, Management </w:t>
      </w:r>
      <w:r w:rsidR="00F07C1A" w:rsidRPr="00F1446F">
        <w:rPr>
          <w:rFonts w:ascii="Times New Roman" w:hAnsi="Times New Roman" w:cs="Times New Roman"/>
          <w:lang w:val="en-AU"/>
        </w:rPr>
        <w:t>Science</w:t>
      </w:r>
      <w:r w:rsidR="00D465EF" w:rsidRPr="00F1446F">
        <w:rPr>
          <w:rFonts w:ascii="Times New Roman" w:hAnsi="Times New Roman" w:cs="Times New Roman"/>
          <w:lang w:val="en-AU"/>
        </w:rPr>
        <w:t>, Technology and Innovation, Corporate strategy / competitive dynamics</w:t>
      </w:r>
      <w:r w:rsidR="00F07C1A" w:rsidRPr="00F1446F">
        <w:rPr>
          <w:rFonts w:ascii="Times New Roman" w:hAnsi="Times New Roman" w:cs="Times New Roman"/>
          <w:lang w:val="en-AU"/>
        </w:rPr>
        <w:t>,</w:t>
      </w:r>
      <w:r w:rsidR="00D465EF" w:rsidRPr="00F1446F">
        <w:rPr>
          <w:rFonts w:ascii="Times New Roman" w:hAnsi="Times New Roman" w:cs="Times New Roman"/>
          <w:lang w:val="en-AU"/>
        </w:rPr>
        <w:t xml:space="preserve"> and </w:t>
      </w:r>
      <w:r w:rsidR="00F07C1A" w:rsidRPr="00F1446F">
        <w:rPr>
          <w:rFonts w:ascii="Times New Roman" w:hAnsi="Times New Roman" w:cs="Times New Roman"/>
          <w:lang w:val="en-AU"/>
        </w:rPr>
        <w:t xml:space="preserve">cultural </w:t>
      </w:r>
      <w:r w:rsidR="00D465EF" w:rsidRPr="00F1446F">
        <w:rPr>
          <w:rFonts w:ascii="Times New Roman" w:hAnsi="Times New Roman" w:cs="Times New Roman"/>
          <w:lang w:val="en-AU"/>
        </w:rPr>
        <w:t xml:space="preserve">industry development. He currently serves as Chief-Editor of IJAITG, and serves as Associate Editor of IJLEG, IJGC, IJAQM. He has published </w:t>
      </w:r>
      <w:r w:rsidR="00F07C1A" w:rsidRPr="00F1446F">
        <w:rPr>
          <w:rFonts w:ascii="Times New Roman" w:hAnsi="Times New Roman" w:cs="Times New Roman"/>
          <w:lang w:val="en-AU"/>
        </w:rPr>
        <w:t xml:space="preserve">four </w:t>
      </w:r>
      <w:r w:rsidR="00D465EF" w:rsidRPr="00F1446F">
        <w:rPr>
          <w:rFonts w:ascii="Times New Roman" w:hAnsi="Times New Roman" w:cs="Times New Roman"/>
          <w:lang w:val="en-AU"/>
        </w:rPr>
        <w:t>books and more than 100 articles in domestic and international journal</w:t>
      </w:r>
      <w:r w:rsidR="00F07C1A" w:rsidRPr="00F1446F">
        <w:rPr>
          <w:rFonts w:ascii="Times New Roman" w:hAnsi="Times New Roman" w:cs="Times New Roman"/>
          <w:lang w:val="en-AU"/>
        </w:rPr>
        <w:t>s</w:t>
      </w:r>
      <w:r w:rsidR="00D465EF" w:rsidRPr="00F1446F">
        <w:rPr>
          <w:rFonts w:ascii="Times New Roman" w:hAnsi="Times New Roman" w:cs="Times New Roman"/>
          <w:lang w:val="en-AU"/>
        </w:rPr>
        <w:t>.</w:t>
      </w:r>
    </w:p>
    <w:p w14:paraId="7EB5E153" w14:textId="34C89469" w:rsidR="00FB3A68" w:rsidRPr="00F1446F" w:rsidRDefault="00D465EF" w:rsidP="003B11E2">
      <w:pPr>
        <w:spacing w:line="360" w:lineRule="exact"/>
        <w:ind w:left="480" w:hangingChars="200" w:hanging="480"/>
        <w:jc w:val="both"/>
        <w:rPr>
          <w:rFonts w:ascii="Times New Roman" w:hAnsi="Times New Roman" w:cs="Times New Roman"/>
          <w:lang w:val="en-AU"/>
        </w:rPr>
      </w:pPr>
      <w:r w:rsidRPr="00F1446F">
        <w:rPr>
          <w:rFonts w:ascii="Times New Roman" w:hAnsi="Times New Roman" w:cs="Times New Roman"/>
          <w:b/>
          <w:lang w:val="en-AU"/>
        </w:rPr>
        <w:t>Yi-</w:t>
      </w:r>
      <w:proofErr w:type="spellStart"/>
      <w:r w:rsidRPr="00F1446F">
        <w:rPr>
          <w:rFonts w:ascii="Times New Roman" w:hAnsi="Times New Roman" w:cs="Times New Roman"/>
          <w:b/>
          <w:lang w:val="en-AU"/>
        </w:rPr>
        <w:t>Jyun</w:t>
      </w:r>
      <w:proofErr w:type="spellEnd"/>
      <w:r w:rsidRPr="00F1446F">
        <w:rPr>
          <w:rFonts w:ascii="Times New Roman" w:hAnsi="Times New Roman" w:cs="Times New Roman"/>
          <w:lang w:val="en-AU"/>
        </w:rPr>
        <w:t xml:space="preserve"> </w:t>
      </w:r>
      <w:r w:rsidR="00A31FA0" w:rsidRPr="00F1446F">
        <w:rPr>
          <w:rFonts w:ascii="Times New Roman" w:hAnsi="Times New Roman" w:cs="Times New Roman"/>
          <w:b/>
          <w:lang w:val="en-AU"/>
        </w:rPr>
        <w:t>Jiang</w:t>
      </w:r>
      <w:r w:rsidR="00A31FA0" w:rsidRPr="00F1446F">
        <w:rPr>
          <w:rFonts w:ascii="Times New Roman" w:hAnsi="Times New Roman" w:cs="Times New Roman"/>
          <w:lang w:val="en-AU"/>
        </w:rPr>
        <w:t xml:space="preserve"> </w:t>
      </w:r>
      <w:r w:rsidRPr="00F1446F">
        <w:rPr>
          <w:rFonts w:ascii="Times New Roman" w:hAnsi="Times New Roman" w:cs="Times New Roman"/>
          <w:lang w:val="en-AU"/>
        </w:rPr>
        <w:t xml:space="preserve">is a student at Department of Applied Economics, National Chung </w:t>
      </w:r>
      <w:proofErr w:type="spellStart"/>
      <w:r w:rsidRPr="00F1446F">
        <w:rPr>
          <w:rFonts w:ascii="Times New Roman" w:hAnsi="Times New Roman" w:cs="Times New Roman"/>
          <w:lang w:val="en-AU"/>
        </w:rPr>
        <w:t>Hsing</w:t>
      </w:r>
      <w:proofErr w:type="spellEnd"/>
      <w:r w:rsidRPr="00F1446F">
        <w:rPr>
          <w:rFonts w:ascii="Times New Roman" w:hAnsi="Times New Roman" w:cs="Times New Roman"/>
          <w:lang w:val="en-AU"/>
        </w:rPr>
        <w:t xml:space="preserve"> University</w:t>
      </w:r>
      <w:r w:rsidR="00A31FA0" w:rsidRPr="00F1446F">
        <w:rPr>
          <w:rFonts w:ascii="Times New Roman" w:hAnsi="Times New Roman" w:cs="Times New Roman"/>
          <w:lang w:val="en-AU"/>
        </w:rPr>
        <w:t>.</w:t>
      </w:r>
    </w:p>
    <w:p w14:paraId="57AF45D3" w14:textId="77777777" w:rsidR="00AA6627" w:rsidRPr="00F1446F" w:rsidRDefault="00AA6627" w:rsidP="00F1446F">
      <w:pPr>
        <w:tabs>
          <w:tab w:val="left" w:pos="1134"/>
        </w:tabs>
        <w:spacing w:line="360" w:lineRule="auto"/>
        <w:ind w:left="720" w:firstLineChars="200" w:firstLine="480"/>
        <w:rPr>
          <w:rFonts w:ascii="Times New Roman" w:hAnsi="Times New Roman" w:cs="Times New Roman"/>
          <w:b/>
        </w:rPr>
      </w:pPr>
    </w:p>
    <w:sectPr w:rsidR="00AA6627" w:rsidRPr="00F1446F" w:rsidSect="00BA1F2B">
      <w:headerReference w:type="even" r:id="rId16"/>
      <w:headerReference w:type="default" r:id="rId17"/>
      <w:footerReference w:type="default" r:id="rId18"/>
      <w:headerReference w:type="first" r:id="rId19"/>
      <w:pgSz w:w="11906" w:h="16838" w:code="9"/>
      <w:pgMar w:top="1440" w:right="1440" w:bottom="1440" w:left="1440" w:header="851" w:footer="992" w:gutter="0"/>
      <w:lnNumType w:countBy="1"/>
      <w:pgNumType w:start="55"/>
      <w:cols w:space="425"/>
      <w:titlePg/>
      <w:docGrid w:type="lines"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7185261" w16cid:durableId="22358C5F"/>
  <w16cid:commentId w16cid:paraId="17755BE5" w16cid:durableId="22358C60"/>
  <w16cid:commentId w16cid:paraId="597CA29B" w16cid:durableId="22358C62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D82C36B" w14:textId="77777777" w:rsidR="00796EB4" w:rsidRDefault="00796EB4" w:rsidP="00741878">
      <w:r>
        <w:separator/>
      </w:r>
    </w:p>
  </w:endnote>
  <w:endnote w:type="continuationSeparator" w:id="0">
    <w:p w14:paraId="21E56081" w14:textId="77777777" w:rsidR="00796EB4" w:rsidRDefault="00796EB4" w:rsidP="007418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Arial Unicode MS">
    <w:altName w:val="Arial"/>
    <w:panose1 w:val="020B0604020202020204"/>
    <w:charset w:val="00"/>
    <w:family w:val="auto"/>
    <w:pitch w:val="default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TXingkai">
    <w:altName w:val="Malgun Gothic Semilight"/>
    <w:charset w:val="86"/>
    <w:family w:val="auto"/>
    <w:pitch w:val="variable"/>
    <w:sig w:usb0="00000000" w:usb1="080F0000" w:usb2="00000010" w:usb3="00000000" w:csb0="0004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Microsoft JhengHei UI">
    <w:panose1 w:val="020B0604030504040204"/>
    <w:charset w:val="88"/>
    <w:family w:val="swiss"/>
    <w:pitch w:val="variable"/>
    <w:sig w:usb0="000002A7" w:usb1="28CF4400" w:usb2="00000016" w:usb3="00000000" w:csb0="00100009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8BBDD27" w14:textId="6AD2759C" w:rsidR="00A05AFD" w:rsidRDefault="00A05AFD">
    <w:pPr>
      <w:pStyle w:val="aa"/>
      <w:jc w:val="right"/>
    </w:pPr>
  </w:p>
  <w:p w14:paraId="5A2019A7" w14:textId="77777777" w:rsidR="00A05AFD" w:rsidRDefault="00A05AFD">
    <w:pPr>
      <w:pStyle w:val="a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2BAE1DB" w14:textId="77777777" w:rsidR="00796EB4" w:rsidRDefault="00796EB4" w:rsidP="00741878">
      <w:r>
        <w:separator/>
      </w:r>
    </w:p>
  </w:footnote>
  <w:footnote w:type="continuationSeparator" w:id="0">
    <w:p w14:paraId="00768581" w14:textId="77777777" w:rsidR="00796EB4" w:rsidRDefault="00796EB4" w:rsidP="0074187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F9CF184" w14:textId="6CDD5A56" w:rsidR="00A05AFD" w:rsidRPr="007167A5" w:rsidRDefault="00A05AFD" w:rsidP="00AA6627">
    <w:pPr>
      <w:widowControl/>
      <w:tabs>
        <w:tab w:val="left" w:pos="7157"/>
      </w:tabs>
      <w:jc w:val="both"/>
      <w:rPr>
        <w:kern w:val="0"/>
        <w:sz w:val="20"/>
        <w:szCs w:val="20"/>
        <w:lang w:eastAsia="en-US"/>
      </w:rPr>
    </w:pPr>
    <w:r w:rsidRPr="007167A5">
      <w:rPr>
        <w:kern w:val="0"/>
        <w:sz w:val="20"/>
        <w:szCs w:val="20"/>
        <w:lang w:val="x-none" w:eastAsia="en-US"/>
      </w:rPr>
      <w:t xml:space="preserve">Contemporary Management Research   </w:t>
    </w:r>
    <w:r w:rsidRPr="007167A5">
      <w:rPr>
        <w:kern w:val="0"/>
        <w:sz w:val="20"/>
        <w:szCs w:val="20"/>
        <w:lang w:val="x-none" w:eastAsia="en-US"/>
      </w:rPr>
      <w:fldChar w:fldCharType="begin"/>
    </w:r>
    <w:r w:rsidRPr="007167A5">
      <w:rPr>
        <w:kern w:val="0"/>
        <w:sz w:val="20"/>
        <w:szCs w:val="20"/>
        <w:lang w:val="x-none" w:eastAsia="en-US"/>
      </w:rPr>
      <w:instrText>PAGE   \* MERGEFORMAT</w:instrText>
    </w:r>
    <w:r w:rsidRPr="007167A5">
      <w:rPr>
        <w:kern w:val="0"/>
        <w:sz w:val="20"/>
        <w:szCs w:val="20"/>
        <w:lang w:val="x-none" w:eastAsia="en-US"/>
      </w:rPr>
      <w:fldChar w:fldCharType="separate"/>
    </w:r>
    <w:r w:rsidR="00213073" w:rsidRPr="00213073">
      <w:rPr>
        <w:noProof/>
        <w:kern w:val="0"/>
        <w:sz w:val="20"/>
        <w:szCs w:val="20"/>
        <w:lang w:val="zh-TW" w:eastAsia="en-US"/>
      </w:rPr>
      <w:t>74</w:t>
    </w:r>
    <w:r w:rsidRPr="007167A5">
      <w:rPr>
        <w:kern w:val="0"/>
        <w:sz w:val="20"/>
        <w:szCs w:val="20"/>
        <w:lang w:val="x-none" w:eastAsia="en-US"/>
      </w:rPr>
      <w:fldChar w:fldCharType="end"/>
    </w:r>
    <w:r w:rsidRPr="007167A5">
      <w:rPr>
        <w:kern w:val="0"/>
        <w:sz w:val="20"/>
        <w:szCs w:val="20"/>
        <w:lang w:val="x-none" w:eastAsia="en-US"/>
      </w:rPr>
      <w:t xml:space="preserve"> </w:t>
    </w:r>
    <w:r w:rsidRPr="007167A5">
      <w:rPr>
        <w:kern w:val="0"/>
        <w:sz w:val="20"/>
        <w:szCs w:val="20"/>
        <w:lang w:val="x-none" w:eastAsia="en-US"/>
      </w:rPr>
      <w:tab/>
    </w:r>
  </w:p>
  <w:p w14:paraId="02EA3684" w14:textId="315CACA1" w:rsidR="00A05AFD" w:rsidRDefault="00A05AFD" w:rsidP="00AA6627">
    <w:pPr>
      <w:widowControl/>
      <w:tabs>
        <w:tab w:val="center" w:pos="4680"/>
        <w:tab w:val="right" w:pos="9360"/>
      </w:tabs>
      <w:jc w:val="both"/>
    </w:pPr>
    <w:r>
      <w:rPr>
        <w:noProof/>
      </w:rPr>
      <mc:AlternateContent>
        <mc:Choice Requires="wps">
          <w:drawing>
            <wp:anchor distT="4294967295" distB="4294967295" distL="114300" distR="114300" simplePos="0" relativeHeight="251659264" behindDoc="0" locked="0" layoutInCell="1" allowOverlap="1" wp14:anchorId="671F8778" wp14:editId="2F642E9B">
              <wp:simplePos x="0" y="0"/>
              <wp:positionH relativeFrom="margin">
                <wp:posOffset>-31750</wp:posOffset>
              </wp:positionH>
              <wp:positionV relativeFrom="paragraph">
                <wp:posOffset>35559</wp:posOffset>
              </wp:positionV>
              <wp:extent cx="5963285" cy="0"/>
              <wp:effectExtent l="0" t="0" r="37465" b="19050"/>
              <wp:wrapNone/>
              <wp:docPr id="12" name="直線接點 1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 flipV="1">
                        <a:off x="0" y="0"/>
                        <a:ext cx="5963285" cy="0"/>
                      </a:xfrm>
                      <a:prstGeom prst="line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<w:pict>
            <v:line w14:anchorId="1E7024B2" id="直線接點 12" o:spid="_x0000_s1026" style="position:absolute;flip:y;z-index:251659264;visibility:visible;mso-wrap-style:square;mso-width-percent:0;mso-height-percent:0;mso-wrap-distance-left:9pt;mso-wrap-distance-top:-3e-5mm;mso-wrap-distance-right:9pt;mso-wrap-distance-bottom:-3e-5mm;mso-position-horizontal:absolute;mso-position-horizontal-relative:margin;mso-position-vertical:absolute;mso-position-vertical-relative:text;mso-width-percent:0;mso-height-percent:0;mso-width-relative:page;mso-height-relative:page" from="-2.5pt,2.8pt" to="467.05pt,2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">
              <w10:wrap anchorx="margin"/>
            </v:lin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64D71E1" w14:textId="53952944" w:rsidR="00A05AFD" w:rsidRPr="00E75B90" w:rsidRDefault="00A05AFD" w:rsidP="00903425">
    <w:pPr>
      <w:widowControl/>
      <w:tabs>
        <w:tab w:val="left" w:pos="7157"/>
      </w:tabs>
      <w:jc w:val="right"/>
      <w:rPr>
        <w:kern w:val="0"/>
        <w:sz w:val="20"/>
        <w:szCs w:val="20"/>
        <w:lang w:val="x-none" w:eastAsia="en-US"/>
      </w:rPr>
    </w:pPr>
    <w:r w:rsidRPr="00E75B90">
      <w:rPr>
        <w:kern w:val="0"/>
        <w:sz w:val="20"/>
        <w:szCs w:val="20"/>
        <w:lang w:val="x-none" w:eastAsia="en-US"/>
      </w:rPr>
      <w:t xml:space="preserve">Contemporary Management Research   </w:t>
    </w:r>
    <w:r w:rsidRPr="00E75B90">
      <w:rPr>
        <w:kern w:val="0"/>
        <w:sz w:val="20"/>
        <w:szCs w:val="20"/>
        <w:lang w:val="x-none" w:eastAsia="en-US"/>
      </w:rPr>
      <w:fldChar w:fldCharType="begin"/>
    </w:r>
    <w:r w:rsidRPr="00E75B90">
      <w:rPr>
        <w:kern w:val="0"/>
        <w:sz w:val="20"/>
        <w:szCs w:val="20"/>
        <w:lang w:val="x-none" w:eastAsia="en-US"/>
      </w:rPr>
      <w:instrText>PAGE   \* MERGEFORMAT</w:instrText>
    </w:r>
    <w:r w:rsidRPr="00E75B90">
      <w:rPr>
        <w:kern w:val="0"/>
        <w:sz w:val="20"/>
        <w:szCs w:val="20"/>
        <w:lang w:val="x-none" w:eastAsia="en-US"/>
      </w:rPr>
      <w:fldChar w:fldCharType="separate"/>
    </w:r>
    <w:r w:rsidR="00213073" w:rsidRPr="00213073">
      <w:rPr>
        <w:noProof/>
        <w:kern w:val="0"/>
        <w:sz w:val="20"/>
        <w:szCs w:val="20"/>
        <w:lang w:val="zh-TW" w:eastAsia="en-US"/>
      </w:rPr>
      <w:t>75</w:t>
    </w:r>
    <w:r w:rsidRPr="00E75B90">
      <w:rPr>
        <w:kern w:val="0"/>
        <w:sz w:val="20"/>
        <w:szCs w:val="20"/>
        <w:lang w:val="x-none" w:eastAsia="en-US"/>
      </w:rPr>
      <w:fldChar w:fldCharType="end"/>
    </w:r>
  </w:p>
  <w:p w14:paraId="0566EAC6" w14:textId="443C268E" w:rsidR="00A05AFD" w:rsidRPr="00903425" w:rsidRDefault="00A05AFD" w:rsidP="00903425">
    <w:pPr>
      <w:widowControl/>
      <w:tabs>
        <w:tab w:val="center" w:pos="4680"/>
        <w:tab w:val="right" w:pos="9360"/>
      </w:tabs>
      <w:ind w:right="200"/>
      <w:jc w:val="right"/>
    </w:pPr>
    <w:r w:rsidRPr="00E75B90">
      <w:rPr>
        <w:noProof/>
        <w:kern w:val="0"/>
        <w:sz w:val="20"/>
        <w:szCs w:val="20"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4B511BB3" wp14:editId="01A06E02">
              <wp:simplePos x="0" y="0"/>
              <wp:positionH relativeFrom="margin">
                <wp:posOffset>-31750</wp:posOffset>
              </wp:positionH>
              <wp:positionV relativeFrom="paragraph">
                <wp:posOffset>35560</wp:posOffset>
              </wp:positionV>
              <wp:extent cx="6059170" cy="0"/>
              <wp:effectExtent l="0" t="0" r="36830" b="19050"/>
              <wp:wrapNone/>
              <wp:docPr id="13" name="直線接點 1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 flipV="1">
                        <a:off x="0" y="0"/>
                        <a:ext cx="6058535" cy="0"/>
                      </a:xfrm>
                      <a:prstGeom prst="line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<w:pict>
            <v:line w14:anchorId="262A4C38" id="直線接點 13" o:spid="_x0000_s1026" style="position:absolute;flip:y;z-index:2516613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" from="-2.5pt,2.8pt" to="474.6pt,2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">
              <w10:wrap anchorx="margin"/>
            </v:line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W w:w="3828" w:type="dxa"/>
      <w:tblInd w:w="5103" w:type="dxa"/>
      <w:tblBorders>
        <w:top w:val="thinThickSmallGap" w:sz="24" w:space="0" w:color="auto"/>
        <w:bottom w:val="thickThinSmallGap" w:sz="24" w:space="0" w:color="auto"/>
        <w:insideH w:val="thinThickSmallGap" w:sz="24" w:space="0" w:color="auto"/>
        <w:insideV w:val="thinThickSmallGap" w:sz="24" w:space="0" w:color="auto"/>
      </w:tblBorders>
      <w:tblLook w:val="00A0" w:firstRow="1" w:lastRow="0" w:firstColumn="1" w:lastColumn="0" w:noHBand="0" w:noVBand="0"/>
    </w:tblPr>
    <w:tblGrid>
      <w:gridCol w:w="3828"/>
    </w:tblGrid>
    <w:tr w:rsidR="00A05AFD" w14:paraId="606554E0" w14:textId="77777777" w:rsidTr="00A05AFD">
      <w:trPr>
        <w:trHeight w:val="454"/>
      </w:trPr>
      <w:tc>
        <w:tcPr>
          <w:tcW w:w="3828" w:type="dxa"/>
          <w:tcBorders>
            <w:top w:val="thinThickSmallGap" w:sz="24" w:space="0" w:color="auto"/>
            <w:left w:val="nil"/>
            <w:bottom w:val="thickThinSmallGap" w:sz="24" w:space="0" w:color="auto"/>
            <w:right w:val="nil"/>
          </w:tcBorders>
          <w:vAlign w:val="bottom"/>
          <w:hideMark/>
        </w:tcPr>
        <w:p w14:paraId="151D4EEC" w14:textId="77777777" w:rsidR="00A05AFD" w:rsidRPr="006403E7" w:rsidRDefault="00A05AFD" w:rsidP="00A05AFD">
          <w:pPr>
            <w:snapToGrid w:val="0"/>
            <w:ind w:rightChars="-104" w:right="-250"/>
            <w:rPr>
              <w:rFonts w:eastAsia="Cambria"/>
            </w:rPr>
          </w:pPr>
          <w:r w:rsidRPr="006403E7">
            <w:rPr>
              <w:rFonts w:eastAsia="Cambria"/>
            </w:rPr>
            <w:t>Contemporary Management Research</w:t>
          </w:r>
        </w:p>
        <w:p w14:paraId="20695FF2" w14:textId="77777777" w:rsidR="00A05AFD" w:rsidRPr="006403E7" w:rsidRDefault="00A05AFD" w:rsidP="00A05AFD">
          <w:pPr>
            <w:snapToGrid w:val="0"/>
            <w:rPr>
              <w:rFonts w:eastAsia="Cambria"/>
              <w:color w:val="0D0D0D"/>
            </w:rPr>
          </w:pPr>
          <w:r w:rsidRPr="006403E7">
            <w:rPr>
              <w:rFonts w:eastAsia="Cambria"/>
              <w:color w:val="0D0D0D"/>
            </w:rPr>
            <w:t>Pages</w:t>
          </w:r>
          <w:r w:rsidRPr="006403E7">
            <w:rPr>
              <w:rFonts w:eastAsia="Cambria"/>
            </w:rPr>
            <w:t xml:space="preserve"> </w:t>
          </w:r>
          <w:r>
            <w:rPr>
              <w:rFonts w:eastAsia="Cambria"/>
            </w:rPr>
            <w:t>55</w:t>
          </w:r>
          <w:r w:rsidRPr="006403E7">
            <w:rPr>
              <w:rFonts w:eastAsia="Cambria"/>
            </w:rPr>
            <w:t>-</w:t>
          </w:r>
          <w:r w:rsidRPr="00A05AFD">
            <w:rPr>
              <w:rFonts w:eastAsia="Cambria" w:hint="eastAsia"/>
            </w:rPr>
            <w:t>75</w:t>
          </w:r>
          <w:r w:rsidRPr="006403E7">
            <w:rPr>
              <w:rFonts w:eastAsia="Cambria"/>
            </w:rPr>
            <w:t>, V</w:t>
          </w:r>
          <w:r w:rsidRPr="006403E7">
            <w:rPr>
              <w:rFonts w:eastAsia="Cambria"/>
              <w:color w:val="0D0D0D"/>
            </w:rPr>
            <w:t xml:space="preserve">ol. </w:t>
          </w:r>
          <w:r w:rsidRPr="006403E7">
            <w:rPr>
              <w:color w:val="0D0D0D"/>
            </w:rPr>
            <w:t>1</w:t>
          </w:r>
          <w:r>
            <w:rPr>
              <w:color w:val="0D0D0D"/>
            </w:rPr>
            <w:t>6</w:t>
          </w:r>
          <w:r w:rsidRPr="006403E7">
            <w:rPr>
              <w:color w:val="0D0D0D"/>
            </w:rPr>
            <w:t xml:space="preserve">, </w:t>
          </w:r>
          <w:r w:rsidRPr="006403E7">
            <w:rPr>
              <w:rFonts w:eastAsia="Cambria"/>
              <w:color w:val="0D0D0D"/>
            </w:rPr>
            <w:t xml:space="preserve">No. </w:t>
          </w:r>
          <w:r>
            <w:rPr>
              <w:rFonts w:eastAsia="Cambria"/>
              <w:color w:val="0D0D0D"/>
            </w:rPr>
            <w:t>1</w:t>
          </w:r>
          <w:r w:rsidRPr="006403E7">
            <w:rPr>
              <w:rFonts w:eastAsia="Microsoft JhengHei UI"/>
              <w:color w:val="0D0D0D"/>
            </w:rPr>
            <w:t>, 20</w:t>
          </w:r>
          <w:r>
            <w:rPr>
              <w:rFonts w:eastAsia="Microsoft JhengHei UI"/>
              <w:color w:val="0D0D0D"/>
            </w:rPr>
            <w:t>20</w:t>
          </w:r>
        </w:p>
        <w:p w14:paraId="059280D6" w14:textId="77777777" w:rsidR="00A05AFD" w:rsidRDefault="00A05AFD" w:rsidP="00A05AFD">
          <w:pPr>
            <w:snapToGrid w:val="0"/>
            <w:rPr>
              <w:rFonts w:eastAsia="Cambria"/>
            </w:rPr>
          </w:pPr>
          <w:r w:rsidRPr="006403E7">
            <w:rPr>
              <w:rFonts w:eastAsia="Cambria"/>
            </w:rPr>
            <w:t>doi:10.7903/cmr.</w:t>
          </w:r>
          <w:r>
            <w:rPr>
              <w:rFonts w:eastAsia="Cambria"/>
            </w:rPr>
            <w:t>19552</w:t>
          </w:r>
        </w:p>
      </w:tc>
    </w:tr>
  </w:tbl>
  <w:p w14:paraId="620A9D9B" w14:textId="77777777" w:rsidR="00A05AFD" w:rsidRPr="00A05AFD" w:rsidRDefault="00A05AFD" w:rsidP="00A05AFD">
    <w:pPr>
      <w:pStyle w:val="a8"/>
      <w:pBdr>
        <w:bottom w:val="none" w:sz="0" w:space="0" w:color="auto"/>
      </w:pBdr>
      <w:jc w:val="left"/>
      <w:rPr>
        <w:rFonts w:eastAsia="SimSun" w:hint="eastAsia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9394D37"/>
    <w:multiLevelType w:val="hybridMultilevel"/>
    <w:tmpl w:val="FD181FCC"/>
    <w:lvl w:ilvl="0" w:tplc="0C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C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C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proofState w:spelling="clean" w:grammar="clean"/>
  <w:defaultTabStop w:val="480"/>
  <w:evenAndOddHeaders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CwtDA0tzA2MzO2sDBV0lEKTi0uzszPAykwqgUAhIJAcSwAAAA="/>
  </w:docVars>
  <w:rsids>
    <w:rsidRoot w:val="00EA5652"/>
    <w:rsid w:val="00002BC8"/>
    <w:rsid w:val="00003259"/>
    <w:rsid w:val="00005A40"/>
    <w:rsid w:val="000064FC"/>
    <w:rsid w:val="00013CD4"/>
    <w:rsid w:val="00015E21"/>
    <w:rsid w:val="00017C56"/>
    <w:rsid w:val="00017FD9"/>
    <w:rsid w:val="00021407"/>
    <w:rsid w:val="00025DB2"/>
    <w:rsid w:val="000347EC"/>
    <w:rsid w:val="00035A18"/>
    <w:rsid w:val="000404F4"/>
    <w:rsid w:val="000407DC"/>
    <w:rsid w:val="000434A6"/>
    <w:rsid w:val="000449F2"/>
    <w:rsid w:val="00044D91"/>
    <w:rsid w:val="00047234"/>
    <w:rsid w:val="00047F0C"/>
    <w:rsid w:val="00053807"/>
    <w:rsid w:val="00053E17"/>
    <w:rsid w:val="00062999"/>
    <w:rsid w:val="000737EC"/>
    <w:rsid w:val="000926C2"/>
    <w:rsid w:val="00094BFD"/>
    <w:rsid w:val="00095DA0"/>
    <w:rsid w:val="000A73CE"/>
    <w:rsid w:val="000C02C2"/>
    <w:rsid w:val="000C25DD"/>
    <w:rsid w:val="000C3989"/>
    <w:rsid w:val="000D090C"/>
    <w:rsid w:val="000D4547"/>
    <w:rsid w:val="000E057C"/>
    <w:rsid w:val="000E0F1A"/>
    <w:rsid w:val="000E3C3B"/>
    <w:rsid w:val="000E5736"/>
    <w:rsid w:val="000E57D6"/>
    <w:rsid w:val="000E755F"/>
    <w:rsid w:val="000F0A57"/>
    <w:rsid w:val="000F0BA8"/>
    <w:rsid w:val="000F0BB9"/>
    <w:rsid w:val="000F1D4E"/>
    <w:rsid w:val="000F2A4F"/>
    <w:rsid w:val="000F7018"/>
    <w:rsid w:val="00103DB2"/>
    <w:rsid w:val="00104E0D"/>
    <w:rsid w:val="00106F1F"/>
    <w:rsid w:val="00110EA7"/>
    <w:rsid w:val="00112BDD"/>
    <w:rsid w:val="00113FE1"/>
    <w:rsid w:val="001149BF"/>
    <w:rsid w:val="00117E1B"/>
    <w:rsid w:val="00121229"/>
    <w:rsid w:val="00121D9D"/>
    <w:rsid w:val="00121F79"/>
    <w:rsid w:val="00124BE3"/>
    <w:rsid w:val="0014789C"/>
    <w:rsid w:val="00153D32"/>
    <w:rsid w:val="00154E93"/>
    <w:rsid w:val="001576EF"/>
    <w:rsid w:val="00160093"/>
    <w:rsid w:val="00166BE4"/>
    <w:rsid w:val="00171050"/>
    <w:rsid w:val="00184E65"/>
    <w:rsid w:val="00187FC2"/>
    <w:rsid w:val="001A2936"/>
    <w:rsid w:val="001A5490"/>
    <w:rsid w:val="001A6DF1"/>
    <w:rsid w:val="001B36F0"/>
    <w:rsid w:val="001C1571"/>
    <w:rsid w:val="001C44B0"/>
    <w:rsid w:val="001C4E16"/>
    <w:rsid w:val="001D2AB9"/>
    <w:rsid w:val="001D401B"/>
    <w:rsid w:val="001D4409"/>
    <w:rsid w:val="001D57D8"/>
    <w:rsid w:val="001E1385"/>
    <w:rsid w:val="001E39AE"/>
    <w:rsid w:val="001E5779"/>
    <w:rsid w:val="001F1835"/>
    <w:rsid w:val="001F465A"/>
    <w:rsid w:val="00203248"/>
    <w:rsid w:val="00211B45"/>
    <w:rsid w:val="00213073"/>
    <w:rsid w:val="00221EA3"/>
    <w:rsid w:val="002225E5"/>
    <w:rsid w:val="00223D3E"/>
    <w:rsid w:val="00223EF7"/>
    <w:rsid w:val="00224FA3"/>
    <w:rsid w:val="00231872"/>
    <w:rsid w:val="00233116"/>
    <w:rsid w:val="00233800"/>
    <w:rsid w:val="00233AEB"/>
    <w:rsid w:val="0023561A"/>
    <w:rsid w:val="00236539"/>
    <w:rsid w:val="002367DA"/>
    <w:rsid w:val="00243703"/>
    <w:rsid w:val="00244756"/>
    <w:rsid w:val="00250EB7"/>
    <w:rsid w:val="00257DC2"/>
    <w:rsid w:val="002639E0"/>
    <w:rsid w:val="00270685"/>
    <w:rsid w:val="00284EB5"/>
    <w:rsid w:val="00292EFB"/>
    <w:rsid w:val="00296D8D"/>
    <w:rsid w:val="002A20FC"/>
    <w:rsid w:val="002A45D5"/>
    <w:rsid w:val="002B026D"/>
    <w:rsid w:val="002B04E3"/>
    <w:rsid w:val="002B39ED"/>
    <w:rsid w:val="002B6216"/>
    <w:rsid w:val="002C21C4"/>
    <w:rsid w:val="002D3B06"/>
    <w:rsid w:val="002E4999"/>
    <w:rsid w:val="002F070C"/>
    <w:rsid w:val="002F3626"/>
    <w:rsid w:val="002F4511"/>
    <w:rsid w:val="003047CA"/>
    <w:rsid w:val="003050F8"/>
    <w:rsid w:val="00305107"/>
    <w:rsid w:val="00306A6F"/>
    <w:rsid w:val="00307993"/>
    <w:rsid w:val="00312902"/>
    <w:rsid w:val="003129D2"/>
    <w:rsid w:val="0032013F"/>
    <w:rsid w:val="00320823"/>
    <w:rsid w:val="00320B77"/>
    <w:rsid w:val="0032169C"/>
    <w:rsid w:val="00322DB2"/>
    <w:rsid w:val="00323426"/>
    <w:rsid w:val="00324D87"/>
    <w:rsid w:val="0032639D"/>
    <w:rsid w:val="00331310"/>
    <w:rsid w:val="00331E3C"/>
    <w:rsid w:val="003428D5"/>
    <w:rsid w:val="00352644"/>
    <w:rsid w:val="0036794B"/>
    <w:rsid w:val="003713B7"/>
    <w:rsid w:val="00374485"/>
    <w:rsid w:val="00376DC5"/>
    <w:rsid w:val="0038014A"/>
    <w:rsid w:val="003809EC"/>
    <w:rsid w:val="0038180B"/>
    <w:rsid w:val="00381B30"/>
    <w:rsid w:val="00381C70"/>
    <w:rsid w:val="00390B31"/>
    <w:rsid w:val="00394270"/>
    <w:rsid w:val="0039488B"/>
    <w:rsid w:val="00396982"/>
    <w:rsid w:val="003A4404"/>
    <w:rsid w:val="003A5455"/>
    <w:rsid w:val="003A754B"/>
    <w:rsid w:val="003B11E2"/>
    <w:rsid w:val="003B567E"/>
    <w:rsid w:val="003B6FDD"/>
    <w:rsid w:val="003C26A2"/>
    <w:rsid w:val="003C2B7A"/>
    <w:rsid w:val="003D0BFB"/>
    <w:rsid w:val="003E637F"/>
    <w:rsid w:val="003E6597"/>
    <w:rsid w:val="003E6BF1"/>
    <w:rsid w:val="003F1EF0"/>
    <w:rsid w:val="003F2EEC"/>
    <w:rsid w:val="003F3D7C"/>
    <w:rsid w:val="003F5A4F"/>
    <w:rsid w:val="00405981"/>
    <w:rsid w:val="00412F2D"/>
    <w:rsid w:val="004151E1"/>
    <w:rsid w:val="004153E2"/>
    <w:rsid w:val="00415670"/>
    <w:rsid w:val="004170FE"/>
    <w:rsid w:val="004237A8"/>
    <w:rsid w:val="00426602"/>
    <w:rsid w:val="004306C2"/>
    <w:rsid w:val="00433439"/>
    <w:rsid w:val="00434B55"/>
    <w:rsid w:val="004437D3"/>
    <w:rsid w:val="00445353"/>
    <w:rsid w:val="00445B4C"/>
    <w:rsid w:val="004479BD"/>
    <w:rsid w:val="00453B88"/>
    <w:rsid w:val="00453DC1"/>
    <w:rsid w:val="00454590"/>
    <w:rsid w:val="004618A8"/>
    <w:rsid w:val="00466911"/>
    <w:rsid w:val="00471330"/>
    <w:rsid w:val="00475A6B"/>
    <w:rsid w:val="0048383B"/>
    <w:rsid w:val="00484BC9"/>
    <w:rsid w:val="0049121A"/>
    <w:rsid w:val="0049128A"/>
    <w:rsid w:val="0049651D"/>
    <w:rsid w:val="004B3599"/>
    <w:rsid w:val="004B6F7F"/>
    <w:rsid w:val="004C2457"/>
    <w:rsid w:val="004C28D8"/>
    <w:rsid w:val="004C329C"/>
    <w:rsid w:val="004C6F00"/>
    <w:rsid w:val="004C76B2"/>
    <w:rsid w:val="004E15F2"/>
    <w:rsid w:val="004E2ACC"/>
    <w:rsid w:val="004E5370"/>
    <w:rsid w:val="004F078E"/>
    <w:rsid w:val="004F35D7"/>
    <w:rsid w:val="004F71E8"/>
    <w:rsid w:val="005046F3"/>
    <w:rsid w:val="0051167A"/>
    <w:rsid w:val="00516231"/>
    <w:rsid w:val="00523EBE"/>
    <w:rsid w:val="00527E4E"/>
    <w:rsid w:val="00533D2E"/>
    <w:rsid w:val="00534F84"/>
    <w:rsid w:val="00536180"/>
    <w:rsid w:val="00537899"/>
    <w:rsid w:val="005405BB"/>
    <w:rsid w:val="0054069E"/>
    <w:rsid w:val="00541113"/>
    <w:rsid w:val="00543C3C"/>
    <w:rsid w:val="0054719B"/>
    <w:rsid w:val="00547BA2"/>
    <w:rsid w:val="00553F7D"/>
    <w:rsid w:val="00554C0E"/>
    <w:rsid w:val="00560722"/>
    <w:rsid w:val="00562A41"/>
    <w:rsid w:val="00563C8A"/>
    <w:rsid w:val="00566770"/>
    <w:rsid w:val="005759F5"/>
    <w:rsid w:val="00576CF8"/>
    <w:rsid w:val="005801D7"/>
    <w:rsid w:val="0058331C"/>
    <w:rsid w:val="00597972"/>
    <w:rsid w:val="00597F1D"/>
    <w:rsid w:val="005A2D6E"/>
    <w:rsid w:val="005B44BC"/>
    <w:rsid w:val="005C7500"/>
    <w:rsid w:val="005D39A6"/>
    <w:rsid w:val="005D4A4D"/>
    <w:rsid w:val="005D5628"/>
    <w:rsid w:val="005E15A8"/>
    <w:rsid w:val="005E4CC1"/>
    <w:rsid w:val="005F157F"/>
    <w:rsid w:val="005F4133"/>
    <w:rsid w:val="0060097E"/>
    <w:rsid w:val="00600FA3"/>
    <w:rsid w:val="0060198C"/>
    <w:rsid w:val="00601C57"/>
    <w:rsid w:val="00601CD3"/>
    <w:rsid w:val="00603CD0"/>
    <w:rsid w:val="00603F4E"/>
    <w:rsid w:val="00606A3F"/>
    <w:rsid w:val="00610B87"/>
    <w:rsid w:val="00612BB2"/>
    <w:rsid w:val="0062217C"/>
    <w:rsid w:val="00623B48"/>
    <w:rsid w:val="00625ECE"/>
    <w:rsid w:val="00627087"/>
    <w:rsid w:val="00631A1E"/>
    <w:rsid w:val="006342B9"/>
    <w:rsid w:val="00637B32"/>
    <w:rsid w:val="00643DAE"/>
    <w:rsid w:val="00643FE8"/>
    <w:rsid w:val="00645A47"/>
    <w:rsid w:val="00647E7A"/>
    <w:rsid w:val="00647F72"/>
    <w:rsid w:val="006534B1"/>
    <w:rsid w:val="00654DD0"/>
    <w:rsid w:val="00656F5F"/>
    <w:rsid w:val="006624CF"/>
    <w:rsid w:val="006736B0"/>
    <w:rsid w:val="00673F12"/>
    <w:rsid w:val="006755E2"/>
    <w:rsid w:val="00685E1B"/>
    <w:rsid w:val="00686146"/>
    <w:rsid w:val="00687830"/>
    <w:rsid w:val="006900D2"/>
    <w:rsid w:val="0069169D"/>
    <w:rsid w:val="00694B59"/>
    <w:rsid w:val="006A0A77"/>
    <w:rsid w:val="006A32EA"/>
    <w:rsid w:val="006B0F11"/>
    <w:rsid w:val="006B1E11"/>
    <w:rsid w:val="006C0E18"/>
    <w:rsid w:val="006C1888"/>
    <w:rsid w:val="006C407E"/>
    <w:rsid w:val="006C4B4C"/>
    <w:rsid w:val="006C56DF"/>
    <w:rsid w:val="006C626D"/>
    <w:rsid w:val="006C77B3"/>
    <w:rsid w:val="006C7D82"/>
    <w:rsid w:val="006D342D"/>
    <w:rsid w:val="006D5D98"/>
    <w:rsid w:val="006D6AF9"/>
    <w:rsid w:val="006D709A"/>
    <w:rsid w:val="006E6E94"/>
    <w:rsid w:val="006F50AC"/>
    <w:rsid w:val="0070000E"/>
    <w:rsid w:val="007017BC"/>
    <w:rsid w:val="00717796"/>
    <w:rsid w:val="00717BAC"/>
    <w:rsid w:val="007228FA"/>
    <w:rsid w:val="00725F12"/>
    <w:rsid w:val="0072657A"/>
    <w:rsid w:val="00727957"/>
    <w:rsid w:val="00727A39"/>
    <w:rsid w:val="007303A5"/>
    <w:rsid w:val="00734544"/>
    <w:rsid w:val="00734E64"/>
    <w:rsid w:val="007409E8"/>
    <w:rsid w:val="00741878"/>
    <w:rsid w:val="0074268A"/>
    <w:rsid w:val="00742D84"/>
    <w:rsid w:val="00745588"/>
    <w:rsid w:val="007535FB"/>
    <w:rsid w:val="0076437F"/>
    <w:rsid w:val="0076636D"/>
    <w:rsid w:val="00771494"/>
    <w:rsid w:val="00776461"/>
    <w:rsid w:val="0078149D"/>
    <w:rsid w:val="007825F8"/>
    <w:rsid w:val="007850FF"/>
    <w:rsid w:val="007863AA"/>
    <w:rsid w:val="00792C63"/>
    <w:rsid w:val="00796EB4"/>
    <w:rsid w:val="007A1055"/>
    <w:rsid w:val="007A6461"/>
    <w:rsid w:val="007B233F"/>
    <w:rsid w:val="007B7D7C"/>
    <w:rsid w:val="007C6E7F"/>
    <w:rsid w:val="007C7672"/>
    <w:rsid w:val="007D0FE6"/>
    <w:rsid w:val="007D1338"/>
    <w:rsid w:val="007D2FFB"/>
    <w:rsid w:val="007E2B83"/>
    <w:rsid w:val="007F0AA1"/>
    <w:rsid w:val="007F6D01"/>
    <w:rsid w:val="00800AA2"/>
    <w:rsid w:val="00801D1F"/>
    <w:rsid w:val="008063C7"/>
    <w:rsid w:val="00806D8F"/>
    <w:rsid w:val="00811D04"/>
    <w:rsid w:val="008234EC"/>
    <w:rsid w:val="0083003B"/>
    <w:rsid w:val="008311C7"/>
    <w:rsid w:val="00834F50"/>
    <w:rsid w:val="00837121"/>
    <w:rsid w:val="00840445"/>
    <w:rsid w:val="0084120F"/>
    <w:rsid w:val="0084333C"/>
    <w:rsid w:val="008434D9"/>
    <w:rsid w:val="00845100"/>
    <w:rsid w:val="00850886"/>
    <w:rsid w:val="008520E6"/>
    <w:rsid w:val="00860410"/>
    <w:rsid w:val="00860BD8"/>
    <w:rsid w:val="00864023"/>
    <w:rsid w:val="00864E1C"/>
    <w:rsid w:val="00866977"/>
    <w:rsid w:val="00867370"/>
    <w:rsid w:val="00871E46"/>
    <w:rsid w:val="00872145"/>
    <w:rsid w:val="00874EF5"/>
    <w:rsid w:val="00882400"/>
    <w:rsid w:val="00886BAE"/>
    <w:rsid w:val="00886D53"/>
    <w:rsid w:val="008870E7"/>
    <w:rsid w:val="008927FD"/>
    <w:rsid w:val="00893FA8"/>
    <w:rsid w:val="00897764"/>
    <w:rsid w:val="008977B1"/>
    <w:rsid w:val="00897989"/>
    <w:rsid w:val="008A1716"/>
    <w:rsid w:val="008A3BE2"/>
    <w:rsid w:val="008A40E8"/>
    <w:rsid w:val="008A455A"/>
    <w:rsid w:val="008A4BB0"/>
    <w:rsid w:val="008A4EC9"/>
    <w:rsid w:val="008A7D0A"/>
    <w:rsid w:val="008B1044"/>
    <w:rsid w:val="008B632A"/>
    <w:rsid w:val="008B6ADC"/>
    <w:rsid w:val="008E091C"/>
    <w:rsid w:val="008E0DA8"/>
    <w:rsid w:val="008E1EFE"/>
    <w:rsid w:val="008E3FDD"/>
    <w:rsid w:val="008E4E78"/>
    <w:rsid w:val="008E6810"/>
    <w:rsid w:val="008E6E21"/>
    <w:rsid w:val="008F2535"/>
    <w:rsid w:val="008F4962"/>
    <w:rsid w:val="0090046E"/>
    <w:rsid w:val="00902790"/>
    <w:rsid w:val="00903425"/>
    <w:rsid w:val="009106B2"/>
    <w:rsid w:val="0091274F"/>
    <w:rsid w:val="0091676E"/>
    <w:rsid w:val="00923ED1"/>
    <w:rsid w:val="00926717"/>
    <w:rsid w:val="00933DEB"/>
    <w:rsid w:val="0093794F"/>
    <w:rsid w:val="0094051A"/>
    <w:rsid w:val="00940ED3"/>
    <w:rsid w:val="009419B8"/>
    <w:rsid w:val="00941B8F"/>
    <w:rsid w:val="00953142"/>
    <w:rsid w:val="00955E03"/>
    <w:rsid w:val="00964859"/>
    <w:rsid w:val="009665D2"/>
    <w:rsid w:val="009675FC"/>
    <w:rsid w:val="009730AA"/>
    <w:rsid w:val="009747CA"/>
    <w:rsid w:val="00976F57"/>
    <w:rsid w:val="009838AB"/>
    <w:rsid w:val="00987F50"/>
    <w:rsid w:val="009913AC"/>
    <w:rsid w:val="00991E11"/>
    <w:rsid w:val="00996B32"/>
    <w:rsid w:val="00996BF1"/>
    <w:rsid w:val="009A0FCF"/>
    <w:rsid w:val="009A2931"/>
    <w:rsid w:val="009A36F0"/>
    <w:rsid w:val="009A58F5"/>
    <w:rsid w:val="009A5FD6"/>
    <w:rsid w:val="009B2A7E"/>
    <w:rsid w:val="009B3826"/>
    <w:rsid w:val="009B4609"/>
    <w:rsid w:val="009C08C2"/>
    <w:rsid w:val="009C4C3E"/>
    <w:rsid w:val="009D0969"/>
    <w:rsid w:val="009D4698"/>
    <w:rsid w:val="009D4D3D"/>
    <w:rsid w:val="009E1330"/>
    <w:rsid w:val="009E1C4F"/>
    <w:rsid w:val="009E2D62"/>
    <w:rsid w:val="009E3BEE"/>
    <w:rsid w:val="00A01A26"/>
    <w:rsid w:val="00A05AFD"/>
    <w:rsid w:val="00A069D5"/>
    <w:rsid w:val="00A06B18"/>
    <w:rsid w:val="00A07C9A"/>
    <w:rsid w:val="00A13DA6"/>
    <w:rsid w:val="00A14259"/>
    <w:rsid w:val="00A14C20"/>
    <w:rsid w:val="00A16068"/>
    <w:rsid w:val="00A24589"/>
    <w:rsid w:val="00A27876"/>
    <w:rsid w:val="00A31FA0"/>
    <w:rsid w:val="00A344F5"/>
    <w:rsid w:val="00A36E50"/>
    <w:rsid w:val="00A37F22"/>
    <w:rsid w:val="00A408BE"/>
    <w:rsid w:val="00A40EFA"/>
    <w:rsid w:val="00A50496"/>
    <w:rsid w:val="00A61195"/>
    <w:rsid w:val="00A640AA"/>
    <w:rsid w:val="00A64252"/>
    <w:rsid w:val="00A642B9"/>
    <w:rsid w:val="00A74CB5"/>
    <w:rsid w:val="00A82516"/>
    <w:rsid w:val="00A83E2B"/>
    <w:rsid w:val="00A866AF"/>
    <w:rsid w:val="00A92339"/>
    <w:rsid w:val="00AA1476"/>
    <w:rsid w:val="00AA6627"/>
    <w:rsid w:val="00AA6F5A"/>
    <w:rsid w:val="00AB4D07"/>
    <w:rsid w:val="00AC282C"/>
    <w:rsid w:val="00AC2C15"/>
    <w:rsid w:val="00AC4FC4"/>
    <w:rsid w:val="00AD4F9A"/>
    <w:rsid w:val="00AE286E"/>
    <w:rsid w:val="00AE3385"/>
    <w:rsid w:val="00AE7BB6"/>
    <w:rsid w:val="00AF2DA8"/>
    <w:rsid w:val="00AF34DE"/>
    <w:rsid w:val="00AF57DA"/>
    <w:rsid w:val="00AF7BED"/>
    <w:rsid w:val="00B03858"/>
    <w:rsid w:val="00B10037"/>
    <w:rsid w:val="00B11D3A"/>
    <w:rsid w:val="00B15F79"/>
    <w:rsid w:val="00B2109A"/>
    <w:rsid w:val="00B2299C"/>
    <w:rsid w:val="00B23D1F"/>
    <w:rsid w:val="00B27B65"/>
    <w:rsid w:val="00B33139"/>
    <w:rsid w:val="00B35F2A"/>
    <w:rsid w:val="00B37155"/>
    <w:rsid w:val="00B375B5"/>
    <w:rsid w:val="00B44DF1"/>
    <w:rsid w:val="00B45765"/>
    <w:rsid w:val="00B550C8"/>
    <w:rsid w:val="00B553ED"/>
    <w:rsid w:val="00B56B7A"/>
    <w:rsid w:val="00B6023E"/>
    <w:rsid w:val="00B60A7B"/>
    <w:rsid w:val="00B60DE7"/>
    <w:rsid w:val="00B60EF5"/>
    <w:rsid w:val="00B65664"/>
    <w:rsid w:val="00B70565"/>
    <w:rsid w:val="00B75189"/>
    <w:rsid w:val="00B76560"/>
    <w:rsid w:val="00B76D2A"/>
    <w:rsid w:val="00B7793C"/>
    <w:rsid w:val="00B80D03"/>
    <w:rsid w:val="00B817C8"/>
    <w:rsid w:val="00B82D43"/>
    <w:rsid w:val="00B84ACA"/>
    <w:rsid w:val="00B87D75"/>
    <w:rsid w:val="00B971FA"/>
    <w:rsid w:val="00BA1F2B"/>
    <w:rsid w:val="00BB6C0C"/>
    <w:rsid w:val="00BC50F6"/>
    <w:rsid w:val="00BD3F18"/>
    <w:rsid w:val="00BE05CB"/>
    <w:rsid w:val="00BE4EC2"/>
    <w:rsid w:val="00BF2643"/>
    <w:rsid w:val="00BF4724"/>
    <w:rsid w:val="00C00B38"/>
    <w:rsid w:val="00C06A91"/>
    <w:rsid w:val="00C06BFA"/>
    <w:rsid w:val="00C25EF3"/>
    <w:rsid w:val="00C3085E"/>
    <w:rsid w:val="00C30C8F"/>
    <w:rsid w:val="00C354B6"/>
    <w:rsid w:val="00C46CA8"/>
    <w:rsid w:val="00C542E2"/>
    <w:rsid w:val="00C5475E"/>
    <w:rsid w:val="00C54F30"/>
    <w:rsid w:val="00C56B6B"/>
    <w:rsid w:val="00C72D15"/>
    <w:rsid w:val="00C73CB5"/>
    <w:rsid w:val="00C7591A"/>
    <w:rsid w:val="00C90BF5"/>
    <w:rsid w:val="00C917CA"/>
    <w:rsid w:val="00C94501"/>
    <w:rsid w:val="00C94C4B"/>
    <w:rsid w:val="00C94DFC"/>
    <w:rsid w:val="00C9644D"/>
    <w:rsid w:val="00C9650F"/>
    <w:rsid w:val="00C969B0"/>
    <w:rsid w:val="00C97699"/>
    <w:rsid w:val="00CA0428"/>
    <w:rsid w:val="00CA2B77"/>
    <w:rsid w:val="00CA3C66"/>
    <w:rsid w:val="00CB01DF"/>
    <w:rsid w:val="00CB5F52"/>
    <w:rsid w:val="00CB6A19"/>
    <w:rsid w:val="00CC24E8"/>
    <w:rsid w:val="00CC4458"/>
    <w:rsid w:val="00CE6D20"/>
    <w:rsid w:val="00CF5C52"/>
    <w:rsid w:val="00D037F6"/>
    <w:rsid w:val="00D052C4"/>
    <w:rsid w:val="00D1357E"/>
    <w:rsid w:val="00D1466D"/>
    <w:rsid w:val="00D23BFF"/>
    <w:rsid w:val="00D3112A"/>
    <w:rsid w:val="00D31D2F"/>
    <w:rsid w:val="00D37ECF"/>
    <w:rsid w:val="00D41358"/>
    <w:rsid w:val="00D42209"/>
    <w:rsid w:val="00D465EF"/>
    <w:rsid w:val="00D551CD"/>
    <w:rsid w:val="00D5593E"/>
    <w:rsid w:val="00D70B2B"/>
    <w:rsid w:val="00D77AC3"/>
    <w:rsid w:val="00D82AB1"/>
    <w:rsid w:val="00D85501"/>
    <w:rsid w:val="00D87048"/>
    <w:rsid w:val="00D87322"/>
    <w:rsid w:val="00D9298A"/>
    <w:rsid w:val="00D970BD"/>
    <w:rsid w:val="00D971C5"/>
    <w:rsid w:val="00DA41C6"/>
    <w:rsid w:val="00DB7BCA"/>
    <w:rsid w:val="00DC189D"/>
    <w:rsid w:val="00DC297C"/>
    <w:rsid w:val="00DC3472"/>
    <w:rsid w:val="00DC70E3"/>
    <w:rsid w:val="00DE1CC9"/>
    <w:rsid w:val="00DE2154"/>
    <w:rsid w:val="00DF6923"/>
    <w:rsid w:val="00DF6D91"/>
    <w:rsid w:val="00E00719"/>
    <w:rsid w:val="00E05521"/>
    <w:rsid w:val="00E12162"/>
    <w:rsid w:val="00E12C85"/>
    <w:rsid w:val="00E137B3"/>
    <w:rsid w:val="00E21583"/>
    <w:rsid w:val="00E24381"/>
    <w:rsid w:val="00E25D06"/>
    <w:rsid w:val="00E264F8"/>
    <w:rsid w:val="00E356D0"/>
    <w:rsid w:val="00E37CB7"/>
    <w:rsid w:val="00E42A9B"/>
    <w:rsid w:val="00E43889"/>
    <w:rsid w:val="00E4534B"/>
    <w:rsid w:val="00E4699F"/>
    <w:rsid w:val="00E47D8E"/>
    <w:rsid w:val="00E52451"/>
    <w:rsid w:val="00E52ACF"/>
    <w:rsid w:val="00E5306E"/>
    <w:rsid w:val="00E54A5D"/>
    <w:rsid w:val="00E55B3B"/>
    <w:rsid w:val="00E562A3"/>
    <w:rsid w:val="00E67A12"/>
    <w:rsid w:val="00E70CF8"/>
    <w:rsid w:val="00E7111B"/>
    <w:rsid w:val="00E71394"/>
    <w:rsid w:val="00E84453"/>
    <w:rsid w:val="00E85D7F"/>
    <w:rsid w:val="00E878EB"/>
    <w:rsid w:val="00E91B59"/>
    <w:rsid w:val="00E92856"/>
    <w:rsid w:val="00E92BCE"/>
    <w:rsid w:val="00E93B72"/>
    <w:rsid w:val="00E96679"/>
    <w:rsid w:val="00EA31DD"/>
    <w:rsid w:val="00EA5652"/>
    <w:rsid w:val="00EB0284"/>
    <w:rsid w:val="00EB265F"/>
    <w:rsid w:val="00EB6FCE"/>
    <w:rsid w:val="00EC37E9"/>
    <w:rsid w:val="00EC7CF8"/>
    <w:rsid w:val="00ED1690"/>
    <w:rsid w:val="00EE28B5"/>
    <w:rsid w:val="00EE445E"/>
    <w:rsid w:val="00EE658D"/>
    <w:rsid w:val="00EE6DA8"/>
    <w:rsid w:val="00EE7AFA"/>
    <w:rsid w:val="00EF0CD2"/>
    <w:rsid w:val="00EF1447"/>
    <w:rsid w:val="00EF2BAC"/>
    <w:rsid w:val="00EF37E3"/>
    <w:rsid w:val="00EF7FA1"/>
    <w:rsid w:val="00F01334"/>
    <w:rsid w:val="00F0222D"/>
    <w:rsid w:val="00F07C1A"/>
    <w:rsid w:val="00F118D0"/>
    <w:rsid w:val="00F1193C"/>
    <w:rsid w:val="00F12C4F"/>
    <w:rsid w:val="00F13508"/>
    <w:rsid w:val="00F1446F"/>
    <w:rsid w:val="00F17611"/>
    <w:rsid w:val="00F25287"/>
    <w:rsid w:val="00F255D6"/>
    <w:rsid w:val="00F25C1A"/>
    <w:rsid w:val="00F25F6D"/>
    <w:rsid w:val="00F2678E"/>
    <w:rsid w:val="00F27D9D"/>
    <w:rsid w:val="00F32305"/>
    <w:rsid w:val="00F4168A"/>
    <w:rsid w:val="00F478F4"/>
    <w:rsid w:val="00F5061E"/>
    <w:rsid w:val="00F51D57"/>
    <w:rsid w:val="00F55F7A"/>
    <w:rsid w:val="00F612FE"/>
    <w:rsid w:val="00F6470A"/>
    <w:rsid w:val="00F655BE"/>
    <w:rsid w:val="00F656FF"/>
    <w:rsid w:val="00F7173E"/>
    <w:rsid w:val="00F72CA7"/>
    <w:rsid w:val="00F75C5F"/>
    <w:rsid w:val="00F76AB1"/>
    <w:rsid w:val="00F8071A"/>
    <w:rsid w:val="00F94869"/>
    <w:rsid w:val="00FA0A0E"/>
    <w:rsid w:val="00FB262F"/>
    <w:rsid w:val="00FB2F89"/>
    <w:rsid w:val="00FB3A68"/>
    <w:rsid w:val="00FB4184"/>
    <w:rsid w:val="00FC1C87"/>
    <w:rsid w:val="00FD02EA"/>
    <w:rsid w:val="00FD0966"/>
    <w:rsid w:val="00FD4280"/>
    <w:rsid w:val="00FD5FC7"/>
    <w:rsid w:val="00FE655F"/>
    <w:rsid w:val="00FF6107"/>
    <w:rsid w:val="00FF6E65"/>
    <w:rsid w:val="00FF73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AA61F40"/>
  <w15:docId w15:val="{03BC4BED-D800-4A2F-9F58-FE9F6CDA2E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caption"/>
    <w:basedOn w:val="a"/>
    <w:next w:val="a"/>
    <w:uiPriority w:val="99"/>
    <w:qFormat/>
    <w:rsid w:val="00D87048"/>
    <w:rPr>
      <w:rFonts w:ascii="Times New Roman" w:hAnsi="Times New Roman" w:cs="Times New Roman"/>
      <w:b/>
      <w:bCs/>
      <w:sz w:val="20"/>
      <w:szCs w:val="20"/>
    </w:rPr>
  </w:style>
  <w:style w:type="paragraph" w:styleId="a4">
    <w:name w:val="annotation text"/>
    <w:basedOn w:val="a"/>
    <w:link w:val="a5"/>
    <w:uiPriority w:val="99"/>
    <w:rsid w:val="00D87048"/>
    <w:pPr>
      <w:widowControl/>
    </w:pPr>
    <w:rPr>
      <w:rFonts w:ascii="Times New Roman" w:hAnsi="Times New Roman" w:cs="Times New Roman"/>
      <w:kern w:val="0"/>
      <w:sz w:val="20"/>
      <w:szCs w:val="20"/>
      <w:lang w:val="en-AU" w:eastAsia="en-AU"/>
    </w:rPr>
  </w:style>
  <w:style w:type="character" w:customStyle="1" w:styleId="a5">
    <w:name w:val="註解文字 字元"/>
    <w:basedOn w:val="a0"/>
    <w:link w:val="a4"/>
    <w:uiPriority w:val="99"/>
    <w:rsid w:val="00D87048"/>
    <w:rPr>
      <w:rFonts w:ascii="Times New Roman" w:hAnsi="Times New Roman" w:cs="Times New Roman"/>
      <w:kern w:val="0"/>
      <w:sz w:val="20"/>
      <w:szCs w:val="20"/>
      <w:lang w:val="en-AU" w:eastAsia="en-AU"/>
    </w:rPr>
  </w:style>
  <w:style w:type="character" w:styleId="a6">
    <w:name w:val="Hyperlink"/>
    <w:basedOn w:val="a0"/>
    <w:uiPriority w:val="99"/>
    <w:unhideWhenUsed/>
    <w:rsid w:val="0014789C"/>
    <w:rPr>
      <w:color w:val="0000FF" w:themeColor="hyperlink"/>
      <w:u w:val="single"/>
    </w:rPr>
  </w:style>
  <w:style w:type="table" w:styleId="a7">
    <w:name w:val="Table Grid"/>
    <w:basedOn w:val="a1"/>
    <w:uiPriority w:val="59"/>
    <w:rsid w:val="0014789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8">
    <w:name w:val="header"/>
    <w:basedOn w:val="a"/>
    <w:link w:val="a9"/>
    <w:uiPriority w:val="99"/>
    <w:unhideWhenUsed/>
    <w:rsid w:val="0014789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  <w:lang w:eastAsia="zh-CN"/>
    </w:rPr>
  </w:style>
  <w:style w:type="character" w:customStyle="1" w:styleId="a9">
    <w:name w:val="頁首 字元"/>
    <w:basedOn w:val="a0"/>
    <w:link w:val="a8"/>
    <w:uiPriority w:val="99"/>
    <w:rsid w:val="0014789C"/>
    <w:rPr>
      <w:sz w:val="18"/>
      <w:szCs w:val="18"/>
      <w:lang w:eastAsia="zh-CN"/>
    </w:rPr>
  </w:style>
  <w:style w:type="paragraph" w:styleId="aa">
    <w:name w:val="footer"/>
    <w:basedOn w:val="a"/>
    <w:link w:val="ab"/>
    <w:uiPriority w:val="99"/>
    <w:unhideWhenUsed/>
    <w:rsid w:val="0014789C"/>
    <w:pPr>
      <w:tabs>
        <w:tab w:val="center" w:pos="4153"/>
        <w:tab w:val="right" w:pos="8306"/>
      </w:tabs>
      <w:snapToGrid w:val="0"/>
    </w:pPr>
    <w:rPr>
      <w:sz w:val="18"/>
      <w:szCs w:val="18"/>
      <w:lang w:eastAsia="zh-CN"/>
    </w:rPr>
  </w:style>
  <w:style w:type="character" w:customStyle="1" w:styleId="ab">
    <w:name w:val="頁尾 字元"/>
    <w:basedOn w:val="a0"/>
    <w:link w:val="aa"/>
    <w:uiPriority w:val="99"/>
    <w:rsid w:val="0014789C"/>
    <w:rPr>
      <w:sz w:val="18"/>
      <w:szCs w:val="18"/>
      <w:lang w:eastAsia="zh-CN"/>
    </w:rPr>
  </w:style>
  <w:style w:type="character" w:styleId="ac">
    <w:name w:val="annotation reference"/>
    <w:basedOn w:val="a0"/>
    <w:uiPriority w:val="99"/>
    <w:semiHidden/>
    <w:unhideWhenUsed/>
    <w:rsid w:val="0014789C"/>
    <w:rPr>
      <w:sz w:val="21"/>
      <w:szCs w:val="21"/>
    </w:rPr>
  </w:style>
  <w:style w:type="paragraph" w:styleId="ad">
    <w:name w:val="annotation subject"/>
    <w:basedOn w:val="a4"/>
    <w:next w:val="a4"/>
    <w:link w:val="ae"/>
    <w:uiPriority w:val="99"/>
    <w:semiHidden/>
    <w:unhideWhenUsed/>
    <w:rsid w:val="0014789C"/>
    <w:pPr>
      <w:widowControl w:val="0"/>
    </w:pPr>
    <w:rPr>
      <w:rFonts w:asciiTheme="minorHAnsi" w:hAnsiTheme="minorHAnsi" w:cstheme="minorBidi"/>
      <w:b/>
      <w:bCs/>
      <w:kern w:val="2"/>
      <w:sz w:val="21"/>
      <w:szCs w:val="22"/>
      <w:lang w:val="en-US" w:eastAsia="zh-CN"/>
    </w:rPr>
  </w:style>
  <w:style w:type="character" w:customStyle="1" w:styleId="ae">
    <w:name w:val="註解主旨 字元"/>
    <w:basedOn w:val="a5"/>
    <w:link w:val="ad"/>
    <w:uiPriority w:val="99"/>
    <w:semiHidden/>
    <w:rsid w:val="0014789C"/>
    <w:rPr>
      <w:rFonts w:ascii="Times New Roman" w:hAnsi="Times New Roman" w:cs="Times New Roman"/>
      <w:b/>
      <w:bCs/>
      <w:kern w:val="0"/>
      <w:sz w:val="21"/>
      <w:szCs w:val="20"/>
      <w:lang w:val="en-AU" w:eastAsia="zh-CN"/>
    </w:rPr>
  </w:style>
  <w:style w:type="paragraph" w:styleId="af">
    <w:name w:val="Balloon Text"/>
    <w:basedOn w:val="a"/>
    <w:link w:val="af0"/>
    <w:uiPriority w:val="99"/>
    <w:semiHidden/>
    <w:unhideWhenUsed/>
    <w:rsid w:val="0014789C"/>
    <w:pPr>
      <w:jc w:val="both"/>
    </w:pPr>
    <w:rPr>
      <w:sz w:val="18"/>
      <w:szCs w:val="18"/>
      <w:lang w:eastAsia="zh-CN"/>
    </w:rPr>
  </w:style>
  <w:style w:type="character" w:customStyle="1" w:styleId="af0">
    <w:name w:val="註解方塊文字 字元"/>
    <w:basedOn w:val="a0"/>
    <w:link w:val="af"/>
    <w:uiPriority w:val="99"/>
    <w:semiHidden/>
    <w:rsid w:val="0014789C"/>
    <w:rPr>
      <w:sz w:val="18"/>
      <w:szCs w:val="18"/>
      <w:lang w:eastAsia="zh-CN"/>
    </w:rPr>
  </w:style>
  <w:style w:type="character" w:customStyle="1" w:styleId="referenceperson-group">
    <w:name w:val="reference__person-group"/>
    <w:basedOn w:val="a0"/>
    <w:rsid w:val="004C329C"/>
  </w:style>
  <w:style w:type="character" w:customStyle="1" w:styleId="referencestring-name">
    <w:name w:val="reference__string-name"/>
    <w:basedOn w:val="a0"/>
    <w:rsid w:val="004C329C"/>
  </w:style>
  <w:style w:type="character" w:customStyle="1" w:styleId="referencesurname">
    <w:name w:val="reference__surname"/>
    <w:basedOn w:val="a0"/>
    <w:rsid w:val="004C329C"/>
  </w:style>
  <w:style w:type="character" w:customStyle="1" w:styleId="referencegiven-names">
    <w:name w:val="reference__given-names"/>
    <w:basedOn w:val="a0"/>
    <w:rsid w:val="004C329C"/>
  </w:style>
  <w:style w:type="character" w:customStyle="1" w:styleId="referenceyear">
    <w:name w:val="reference__year"/>
    <w:basedOn w:val="a0"/>
    <w:rsid w:val="004C329C"/>
  </w:style>
  <w:style w:type="character" w:customStyle="1" w:styleId="referencechapter-title">
    <w:name w:val="reference__chapter-title"/>
    <w:basedOn w:val="a0"/>
    <w:rsid w:val="004C329C"/>
  </w:style>
  <w:style w:type="character" w:customStyle="1" w:styleId="referencesource">
    <w:name w:val="reference__source"/>
    <w:basedOn w:val="a0"/>
    <w:rsid w:val="004C329C"/>
  </w:style>
  <w:style w:type="character" w:customStyle="1" w:styleId="referencepublisher-name">
    <w:name w:val="reference__publisher-name"/>
    <w:basedOn w:val="a0"/>
    <w:rsid w:val="004C329C"/>
  </w:style>
  <w:style w:type="character" w:customStyle="1" w:styleId="referencepublisher-loc">
    <w:name w:val="reference__publisher-loc"/>
    <w:basedOn w:val="a0"/>
    <w:rsid w:val="004C329C"/>
  </w:style>
  <w:style w:type="character" w:customStyle="1" w:styleId="referencefpage">
    <w:name w:val="reference__fpage"/>
    <w:basedOn w:val="a0"/>
    <w:rsid w:val="004C329C"/>
  </w:style>
  <w:style w:type="character" w:customStyle="1" w:styleId="referencelpage">
    <w:name w:val="reference__lpage"/>
    <w:basedOn w:val="a0"/>
    <w:rsid w:val="004C329C"/>
  </w:style>
  <w:style w:type="character" w:customStyle="1" w:styleId="referenceedition">
    <w:name w:val="reference__edition"/>
    <w:basedOn w:val="a0"/>
    <w:rsid w:val="004C329C"/>
  </w:style>
  <w:style w:type="character" w:customStyle="1" w:styleId="referencearticle-title">
    <w:name w:val="reference__article-title"/>
    <w:basedOn w:val="a0"/>
    <w:rsid w:val="004C329C"/>
  </w:style>
  <w:style w:type="character" w:customStyle="1" w:styleId="referencevolume">
    <w:name w:val="reference__volume"/>
    <w:basedOn w:val="a0"/>
    <w:rsid w:val="004C329C"/>
  </w:style>
  <w:style w:type="character" w:customStyle="1" w:styleId="referenceissue">
    <w:name w:val="reference__issue"/>
    <w:basedOn w:val="a0"/>
    <w:rsid w:val="004C329C"/>
  </w:style>
  <w:style w:type="paragraph" w:styleId="Web">
    <w:name w:val="Normal (Web)"/>
    <w:basedOn w:val="a"/>
    <w:uiPriority w:val="99"/>
    <w:rsid w:val="00AA6627"/>
    <w:pPr>
      <w:widowControl/>
      <w:spacing w:before="100" w:beforeAutospacing="1" w:after="100" w:afterAutospacing="1"/>
    </w:pPr>
    <w:rPr>
      <w:rFonts w:ascii="Arial Unicode MS" w:eastAsia="Times New Roman" w:hAnsi="Arial Unicode MS" w:cs="Arial Unicode MS"/>
      <w:kern w:val="0"/>
      <w:szCs w:val="24"/>
    </w:rPr>
  </w:style>
  <w:style w:type="paragraph" w:styleId="af1">
    <w:name w:val="Revision"/>
    <w:hidden/>
    <w:uiPriority w:val="99"/>
    <w:semiHidden/>
    <w:rsid w:val="00834F50"/>
  </w:style>
  <w:style w:type="character" w:styleId="af2">
    <w:name w:val="line number"/>
    <w:basedOn w:val="a0"/>
    <w:uiPriority w:val="99"/>
    <w:semiHidden/>
    <w:unhideWhenUsed/>
    <w:rsid w:val="00BA1F2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9578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534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770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3706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15965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42346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single" w:sz="6" w:space="0" w:color="C0C0C0"/>
                        <w:right w:val="none" w:sz="0" w:space="0" w:color="auto"/>
                      </w:divBdr>
                      <w:divsChild>
                        <w:div w:id="4499333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5699416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471537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639377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94789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040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601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761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301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emerald.com/insight/content/doi/10.1108/IJBM-06-2015-0097/full/html" TargetMode="External"/><Relationship Id="rId13" Type="http://schemas.openxmlformats.org/officeDocument/2006/relationships/hyperlink" Target="file:///F:\Article\Conference\2014&#20840;&#29699;&#21830;&#26989;&#32147;&#29151;&#31649;&#29702;&#30740;&#35342;&#26371;\Draft-_080414-YTH-edited.docx" TargetMode="External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yperlink" Target="file:///F:\Article\Conference\2014&#20840;&#29699;&#21830;&#26989;&#32147;&#29151;&#31649;&#29702;&#30740;&#35342;&#26371;\Draft-_080414-YTH-edited.docx" TargetMode="External"/><Relationship Id="rId17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file:///F:\Article\Conference\2014&#20840;&#29699;&#21830;&#26989;&#32147;&#29151;&#31649;&#29702;&#30740;&#35342;&#26371;\Draft-_080414-YTH-edited.docx" TargetMode="External"/><Relationship Id="rId24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openxmlformats.org/officeDocument/2006/relationships/hyperlink" Target="file:///F:\Article\Conference\2014&#20840;&#29699;&#21830;&#26989;&#32147;&#29151;&#31649;&#29702;&#30740;&#35342;&#26371;\Draft-_080414-YTH-edited.docx" TargetMode="External"/><Relationship Id="rId10" Type="http://schemas.openxmlformats.org/officeDocument/2006/relationships/hyperlink" Target="https://www.emerald.com/insight/content/doi/10.1108/IJBM-06-2015-0097/full/html" TargetMode="External"/><Relationship Id="rId19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yperlink" Target="https://www.emerald.com/insight/content/doi/10.1108/IJBM-06-2015-0097/full/html" TargetMode="External"/><Relationship Id="rId14" Type="http://schemas.openxmlformats.org/officeDocument/2006/relationships/hyperlink" Target="file:///F:\Article\Conference\2014&#20840;&#29699;&#21830;&#26989;&#32147;&#29151;&#31649;&#29702;&#30740;&#35342;&#26371;\Draft-_080414-YTH-edited.docx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9891A83-8E42-4276-B2A9-78132C8C82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21</Pages>
  <Words>7846</Words>
  <Characters>44728</Characters>
  <Application>Microsoft Office Word</Application>
  <DocSecurity>0</DocSecurity>
  <Lines>372</Lines>
  <Paragraphs>104</Paragraphs>
  <ScaleCrop>false</ScaleCrop>
  <Company/>
  <LinksUpToDate>false</LinksUpToDate>
  <CharactersWithSpaces>524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vaio</dc:creator>
  <cp:lastModifiedBy>assistant</cp:lastModifiedBy>
  <cp:revision>3</cp:revision>
  <cp:lastPrinted>2020-04-06T06:50:00Z</cp:lastPrinted>
  <dcterms:created xsi:type="dcterms:W3CDTF">2020-04-06T06:51:00Z</dcterms:created>
  <dcterms:modified xsi:type="dcterms:W3CDTF">2020-04-06T06:58:00Z</dcterms:modified>
</cp:coreProperties>
</file>